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1D1A6" w14:textId="7132D2F3" w:rsidR="001C1C31" w:rsidRPr="00004132" w:rsidRDefault="008168D7" w:rsidP="00866166">
      <w:pPr>
        <w:pStyle w:val="Title"/>
      </w:pPr>
      <w:bookmarkStart w:id="0" w:name="_GoBack"/>
      <w:bookmarkEnd w:id="0"/>
      <w:r>
        <w:t xml:space="preserve">Modelling the </w:t>
      </w:r>
      <w:r w:rsidR="00094D8E">
        <w:t>c</w:t>
      </w:r>
      <w:r w:rsidR="00B774A0" w:rsidRPr="00004132">
        <w:t xml:space="preserve">ost-effectiveness of </w:t>
      </w:r>
      <w:r w:rsidR="00144C20">
        <w:t xml:space="preserve">a </w:t>
      </w:r>
      <w:r w:rsidR="00094D8E">
        <w:t>r</w:t>
      </w:r>
      <w:r w:rsidR="00B774A0" w:rsidRPr="00004132">
        <w:t xml:space="preserve">apid </w:t>
      </w:r>
      <w:r w:rsidR="00094D8E">
        <w:t>d</w:t>
      </w:r>
      <w:r w:rsidR="00B774A0" w:rsidRPr="00004132">
        <w:t xml:space="preserve">iagnostic </w:t>
      </w:r>
      <w:r w:rsidR="00094D8E">
        <w:t>t</w:t>
      </w:r>
      <w:r w:rsidR="00B774A0" w:rsidRPr="00004132">
        <w:t xml:space="preserve">est (IgMFA) for </w:t>
      </w:r>
      <w:r w:rsidR="00094D8E">
        <w:t>u</w:t>
      </w:r>
      <w:r w:rsidR="00B774A0" w:rsidRPr="00004132">
        <w:t xml:space="preserve">ncomplicated </w:t>
      </w:r>
      <w:r w:rsidR="00094D8E">
        <w:t>t</w:t>
      </w:r>
      <w:r w:rsidR="00B774A0" w:rsidRPr="00004132">
        <w:t xml:space="preserve">yphoid </w:t>
      </w:r>
      <w:r w:rsidR="00094D8E">
        <w:t>f</w:t>
      </w:r>
      <w:r w:rsidR="00B774A0" w:rsidRPr="00004132">
        <w:t>ever in Cambodia</w:t>
      </w:r>
    </w:p>
    <w:p w14:paraId="79A4ACE9" w14:textId="2C71ED58" w:rsidR="001C1C31" w:rsidRPr="00171D97" w:rsidRDefault="006D01A4" w:rsidP="00004132">
      <w:r w:rsidRPr="00171D97">
        <w:t xml:space="preserve">Short title: Cost-effectiveness of </w:t>
      </w:r>
      <w:r w:rsidR="001F473B">
        <w:t>RDT</w:t>
      </w:r>
      <w:r w:rsidR="001F473B" w:rsidRPr="00171D97">
        <w:t xml:space="preserve"> </w:t>
      </w:r>
      <w:r w:rsidRPr="00171D97">
        <w:t xml:space="preserve">for </w:t>
      </w:r>
      <w:r w:rsidR="001F473B">
        <w:t>t</w:t>
      </w:r>
      <w:r w:rsidRPr="00171D97">
        <w:t>yphoid fever in Cambodia</w:t>
      </w:r>
    </w:p>
    <w:p w14:paraId="3D8A5E28" w14:textId="4AE3892A" w:rsidR="001C1C31" w:rsidRPr="0057270F" w:rsidRDefault="00B774A0" w:rsidP="00004132">
      <w:r w:rsidRPr="00171D97">
        <w:t xml:space="preserve">Mari </w:t>
      </w:r>
      <w:proofErr w:type="spellStart"/>
      <w:r w:rsidRPr="00171D97">
        <w:t>Kajiwara</w:t>
      </w:r>
      <w:proofErr w:type="spellEnd"/>
      <w:r w:rsidR="00866166">
        <w:t xml:space="preserve"> Saito</w:t>
      </w:r>
      <w:r w:rsidRPr="00171D97">
        <w:rPr>
          <w:vertAlign w:val="superscript"/>
        </w:rPr>
        <w:t>1*</w:t>
      </w:r>
      <w:r w:rsidRPr="00171D97">
        <w:t>, Christopher</w:t>
      </w:r>
      <w:r w:rsidR="005959F9" w:rsidRPr="00171D97">
        <w:t xml:space="preserve"> </w:t>
      </w:r>
      <w:r w:rsidR="005959F9" w:rsidRPr="0057270F">
        <w:t>M</w:t>
      </w:r>
      <w:r w:rsidRPr="0057270F">
        <w:t xml:space="preserve"> Parry</w:t>
      </w:r>
      <w:r w:rsidRPr="0057270F">
        <w:rPr>
          <w:vertAlign w:val="superscript"/>
        </w:rPr>
        <w:t>2</w:t>
      </w:r>
      <w:r w:rsidR="005D2EDD" w:rsidRPr="0057270F">
        <w:rPr>
          <w:vertAlign w:val="superscript"/>
        </w:rPr>
        <w:t>,</w:t>
      </w:r>
      <w:r w:rsidR="005D2EDD">
        <w:rPr>
          <w:vertAlign w:val="superscript"/>
        </w:rPr>
        <w:t>3</w:t>
      </w:r>
      <w:r w:rsidRPr="0057270F">
        <w:t>, Shunmay Yeung</w:t>
      </w:r>
      <w:r w:rsidR="005D2EDD">
        <w:rPr>
          <w:vertAlign w:val="superscript"/>
        </w:rPr>
        <w:t>4</w:t>
      </w:r>
      <w:r w:rsidR="002C0BC7">
        <w:rPr>
          <w:vertAlign w:val="superscript"/>
        </w:rPr>
        <w:t>,5</w:t>
      </w:r>
    </w:p>
    <w:p w14:paraId="004AF396" w14:textId="184C27D4" w:rsidR="001C1C31" w:rsidRPr="0057270F" w:rsidRDefault="00B774A0" w:rsidP="00004132">
      <w:pPr>
        <w:pStyle w:val="ListParagraph"/>
        <w:numPr>
          <w:ilvl w:val="0"/>
          <w:numId w:val="10"/>
        </w:numPr>
      </w:pPr>
      <w:r w:rsidRPr="0057270F">
        <w:t>Department of Non-Communicable Disease Epidemiology, Faculty of Epidemiology and Population Health, London School of Hygiene and Tropical Medicine, London, UK</w:t>
      </w:r>
    </w:p>
    <w:p w14:paraId="512A336D" w14:textId="4517EF2A" w:rsidR="005D2EDD" w:rsidRPr="0057270F" w:rsidRDefault="005D2EDD" w:rsidP="00004132">
      <w:pPr>
        <w:pStyle w:val="ListParagraph"/>
        <w:numPr>
          <w:ilvl w:val="0"/>
          <w:numId w:val="10"/>
        </w:numPr>
      </w:pPr>
      <w:r w:rsidRPr="0057270F">
        <w:t xml:space="preserve">Clinical </w:t>
      </w:r>
      <w:r w:rsidR="00144C20">
        <w:t>Sciences</w:t>
      </w:r>
      <w:r w:rsidRPr="0057270F">
        <w:t xml:space="preserve">, </w:t>
      </w:r>
      <w:r w:rsidR="00144C20">
        <w:t xml:space="preserve">Liverpool School of Tropical Medicine, Liverpool, </w:t>
      </w:r>
      <w:r w:rsidRPr="0057270F">
        <w:t>UK</w:t>
      </w:r>
    </w:p>
    <w:p w14:paraId="3A89CEBE" w14:textId="6EC12E4C" w:rsidR="005D2EDD" w:rsidRDefault="005D2EDD" w:rsidP="00004132">
      <w:pPr>
        <w:pStyle w:val="ListParagraph"/>
        <w:numPr>
          <w:ilvl w:val="0"/>
          <w:numId w:val="10"/>
        </w:numPr>
      </w:pPr>
      <w:r>
        <w:t xml:space="preserve">School of </w:t>
      </w:r>
      <w:r w:rsidR="00144C20">
        <w:t xml:space="preserve">Tropical Medicine </w:t>
      </w:r>
      <w:r>
        <w:t xml:space="preserve">and Global Health, Nagasaki University, </w:t>
      </w:r>
      <w:r w:rsidR="00753814">
        <w:t xml:space="preserve">Nagasaki, </w:t>
      </w:r>
      <w:r>
        <w:t>Japan</w:t>
      </w:r>
    </w:p>
    <w:p w14:paraId="0AC7D837" w14:textId="6C1CD8A5" w:rsidR="001C1C31" w:rsidRDefault="00B774A0" w:rsidP="00004132">
      <w:pPr>
        <w:pStyle w:val="ListParagraph"/>
        <w:numPr>
          <w:ilvl w:val="0"/>
          <w:numId w:val="10"/>
        </w:numPr>
      </w:pPr>
      <w:r w:rsidRPr="0057270F">
        <w:t>Department of Global Health and Development, Faculty of Public Health and Policy, London School of Hygiene and Tropical Medicine,</w:t>
      </w:r>
      <w:r w:rsidR="00753814">
        <w:t xml:space="preserve"> London,</w:t>
      </w:r>
      <w:r w:rsidRPr="0057270F">
        <w:t xml:space="preserve"> UK</w:t>
      </w:r>
    </w:p>
    <w:p w14:paraId="529A63EA" w14:textId="0CE00703" w:rsidR="002C0BC7" w:rsidRPr="0057270F" w:rsidRDefault="002C0BC7" w:rsidP="00004132">
      <w:pPr>
        <w:pStyle w:val="ListParagraph"/>
        <w:numPr>
          <w:ilvl w:val="0"/>
          <w:numId w:val="10"/>
        </w:numPr>
      </w:pPr>
      <w:r>
        <w:t xml:space="preserve">Department of Clinical Research, Faculty of Infectious and Tropical Disease, London School of Hygiene and Tropical Medicine, </w:t>
      </w:r>
      <w:r w:rsidR="00753814">
        <w:t xml:space="preserve">London, </w:t>
      </w:r>
      <w:r>
        <w:t>UK</w:t>
      </w:r>
    </w:p>
    <w:p w14:paraId="29C4C611" w14:textId="77777777" w:rsidR="00866166" w:rsidRDefault="00866166" w:rsidP="00004132">
      <w:r>
        <w:t>*Corresponding author</w:t>
      </w:r>
    </w:p>
    <w:p w14:paraId="4DC15E4E" w14:textId="3A60AC75" w:rsidR="00866166" w:rsidRPr="0057270F" w:rsidRDefault="00866166" w:rsidP="00004132">
      <w:r>
        <w:t>Email: mari.kajiwara@lshtm.ac.uk</w:t>
      </w:r>
    </w:p>
    <w:p w14:paraId="27A42EB1" w14:textId="2C5DE358" w:rsidR="00473160" w:rsidRPr="0057270F" w:rsidRDefault="00473160" w:rsidP="00004132">
      <w:r w:rsidRPr="0057270F">
        <w:br w:type="page"/>
      </w:r>
    </w:p>
    <w:p w14:paraId="34F4F54B" w14:textId="45D8C256" w:rsidR="001C1C31" w:rsidRPr="00866166" w:rsidRDefault="00B774A0" w:rsidP="00866166">
      <w:pPr>
        <w:pStyle w:val="Heading1"/>
      </w:pPr>
      <w:r w:rsidRPr="00866166">
        <w:lastRenderedPageBreak/>
        <w:t>Abstract</w:t>
      </w:r>
    </w:p>
    <w:p w14:paraId="479AC72E" w14:textId="2ACF82CA" w:rsidR="001C1C31" w:rsidRPr="0057270F" w:rsidRDefault="00B774A0" w:rsidP="00004132">
      <w:r w:rsidRPr="00004132">
        <w:t xml:space="preserve">Typhoid fever is </w:t>
      </w:r>
      <w:r w:rsidR="005959F9" w:rsidRPr="00004132">
        <w:t xml:space="preserve">a </w:t>
      </w:r>
      <w:r w:rsidRPr="00004132">
        <w:t>common</w:t>
      </w:r>
      <w:r w:rsidR="005959F9" w:rsidRPr="00004132">
        <w:t xml:space="preserve"> cause of fever</w:t>
      </w:r>
      <w:r w:rsidRPr="00004132">
        <w:t xml:space="preserve"> in Cambodi</w:t>
      </w:r>
      <w:r w:rsidR="005959F9" w:rsidRPr="00004132">
        <w:t>a</w:t>
      </w:r>
      <w:r w:rsidR="00E25804" w:rsidRPr="00004132">
        <w:t xml:space="preserve">n </w:t>
      </w:r>
      <w:proofErr w:type="gramStart"/>
      <w:r w:rsidR="00E25804" w:rsidRPr="00004132">
        <w:t>children</w:t>
      </w:r>
      <w:proofErr w:type="gramEnd"/>
      <w:r w:rsidR="005959F9" w:rsidRPr="00004132">
        <w:t xml:space="preserve"> but d</w:t>
      </w:r>
      <w:r w:rsidRPr="00004132">
        <w:t xml:space="preserve">iagnosis and treatment </w:t>
      </w:r>
      <w:r w:rsidR="00171D97" w:rsidRPr="00004132">
        <w:t>are</w:t>
      </w:r>
      <w:r w:rsidRPr="0057270F">
        <w:t xml:space="preserve"> </w:t>
      </w:r>
      <w:r w:rsidR="005959F9" w:rsidRPr="0057270F">
        <w:t xml:space="preserve">usually </w:t>
      </w:r>
      <w:r w:rsidRPr="0057270F">
        <w:t xml:space="preserve">presumptive owing to </w:t>
      </w:r>
      <w:r w:rsidR="006D01A4" w:rsidRPr="0057270F">
        <w:t>the</w:t>
      </w:r>
      <w:r w:rsidRPr="0057270F">
        <w:t xml:space="preserve"> lack of quick and accurate tests at an initial consultation. This study aimed to evaluate the cost-effectiveness of </w:t>
      </w:r>
      <w:r w:rsidR="00144C20">
        <w:t>using</w:t>
      </w:r>
      <w:r w:rsidRPr="0057270F">
        <w:t xml:space="preserve"> </w:t>
      </w:r>
      <w:r w:rsidR="005959F9" w:rsidRPr="0057270F">
        <w:t>a rapid diagnostic test (RDT) for typhoid fever</w:t>
      </w:r>
      <w:r w:rsidR="00144C20">
        <w:t xml:space="preserve"> diagnosis</w:t>
      </w:r>
      <w:r w:rsidR="005959F9" w:rsidRPr="0057270F">
        <w:t xml:space="preserve">, an immunoglobulin M lateral flow assay (IgMFA), </w:t>
      </w:r>
      <w:r w:rsidRPr="0057270F">
        <w:t xml:space="preserve">in a remote health centre setting </w:t>
      </w:r>
      <w:r w:rsidR="005959F9" w:rsidRPr="0057270F">
        <w:t xml:space="preserve">in Cambodia </w:t>
      </w:r>
      <w:r w:rsidRPr="0057270F">
        <w:t>from a healthcare provider perspective.</w:t>
      </w:r>
      <w:r w:rsidR="00753814">
        <w:t xml:space="preserve"> </w:t>
      </w:r>
      <w:r w:rsidR="00DA763E" w:rsidRPr="0057270F">
        <w:t>A</w:t>
      </w:r>
      <w:r w:rsidRPr="0057270F">
        <w:t xml:space="preserve"> cost-effectiveness analysis (CEA) with decision analytic modelling</w:t>
      </w:r>
      <w:r w:rsidR="00DA763E" w:rsidRPr="0057270F">
        <w:t xml:space="preserve"> was conducted</w:t>
      </w:r>
      <w:r w:rsidRPr="0057270F">
        <w:t xml:space="preserve">. </w:t>
      </w:r>
      <w:r w:rsidR="00DA763E" w:rsidRPr="0057270F">
        <w:t xml:space="preserve">We </w:t>
      </w:r>
      <w:r w:rsidRPr="0057270F">
        <w:t>constructed a decision tree model comparing</w:t>
      </w:r>
      <w:r w:rsidR="005959F9" w:rsidRPr="0057270F">
        <w:t xml:space="preserve"> the</w:t>
      </w:r>
      <w:r w:rsidRPr="0057270F">
        <w:t xml:space="preserve"> IgMFA versus clinical diagnosis </w:t>
      </w:r>
      <w:r w:rsidR="00E25804" w:rsidRPr="0057270F">
        <w:t>in</w:t>
      </w:r>
      <w:r w:rsidRPr="0057270F">
        <w:t xml:space="preserve"> a hypothetical cohort </w:t>
      </w:r>
      <w:r w:rsidR="00E25804" w:rsidRPr="0057270F">
        <w:t>with</w:t>
      </w:r>
      <w:r w:rsidRPr="0057270F">
        <w:t xml:space="preserve"> 1000 children in each arm. The costs included direct medical costs only. The eligibility was children </w:t>
      </w:r>
      <w:r w:rsidR="006D01A4" w:rsidRPr="0057270F">
        <w:t xml:space="preserve">(≤14 years old) </w:t>
      </w:r>
      <w:r w:rsidRPr="0057270F">
        <w:t xml:space="preserve">with fever. Time horizon was day </w:t>
      </w:r>
      <w:r w:rsidR="00E25804" w:rsidRPr="0057270F">
        <w:t>seven</w:t>
      </w:r>
      <w:r w:rsidRPr="00171D97">
        <w:t xml:space="preserve"> from the initial consultation. The number of treatment success in typhoid fever cases was the primary health outcome. The number of correctly diagnosed typhoid fever cases (true-positives) was the intermediate health outcome.</w:t>
      </w:r>
      <w:r w:rsidR="00DA763E" w:rsidRPr="00171D97">
        <w:t xml:space="preserve"> We</w:t>
      </w:r>
      <w:r w:rsidRPr="00171D97">
        <w:t xml:space="preserve"> obtained the incremental cost effectiveness ratio (ICER), expressed as the difference in costs divided by the difference in the number of treatment success between the two arms</w:t>
      </w:r>
      <w:r w:rsidR="00473160" w:rsidRPr="00171D97">
        <w:t>.</w:t>
      </w:r>
      <w:r w:rsidRPr="00171D97">
        <w:t xml:space="preserve"> </w:t>
      </w:r>
      <w:r w:rsidR="00473160" w:rsidRPr="00171D97">
        <w:t>S</w:t>
      </w:r>
      <w:r w:rsidRPr="00171D97">
        <w:t>ensitivity analys</w:t>
      </w:r>
      <w:r w:rsidR="00473160" w:rsidRPr="00171D97">
        <w:t>es were conducted</w:t>
      </w:r>
      <w:r w:rsidRPr="00171D97">
        <w:t>.</w:t>
      </w:r>
      <w:r w:rsidR="00753814">
        <w:t xml:space="preserve"> </w:t>
      </w:r>
      <w:r w:rsidRPr="00171D97">
        <w:t xml:space="preserve">The IgMFA detected </w:t>
      </w:r>
      <w:r w:rsidR="00674DC3">
        <w:t>5.87</w:t>
      </w:r>
      <w:r w:rsidR="00674DC3" w:rsidRPr="00171D97">
        <w:t xml:space="preserve"> </w:t>
      </w:r>
      <w:r w:rsidRPr="00171D97">
        <w:t>more true-positives than the clinical diagnosis (38</w:t>
      </w:r>
      <w:r w:rsidR="00A859D7">
        <w:t>.45</w:t>
      </w:r>
      <w:r w:rsidRPr="00171D97">
        <w:t xml:space="preserve"> versus 32</w:t>
      </w:r>
      <w:r w:rsidR="00A859D7">
        <w:t>.59</w:t>
      </w:r>
      <w:r w:rsidRPr="00171D97">
        <w:t>)</w:t>
      </w:r>
      <w:r w:rsidR="006D01A4" w:rsidRPr="00171D97">
        <w:t xml:space="preserve"> per 1000</w:t>
      </w:r>
      <w:r w:rsidR="005959F9" w:rsidRPr="0057270F">
        <w:t xml:space="preserve"> children</w:t>
      </w:r>
      <w:r w:rsidR="00F61997">
        <w:t xml:space="preserve"> and t</w:t>
      </w:r>
      <w:r w:rsidRPr="0057270F">
        <w:t xml:space="preserve">here were </w:t>
      </w:r>
      <w:r w:rsidR="00674DC3">
        <w:t>3.61</w:t>
      </w:r>
      <w:r w:rsidR="00674DC3" w:rsidRPr="0057270F">
        <w:t xml:space="preserve"> </w:t>
      </w:r>
      <w:r w:rsidRPr="0057270F">
        <w:t>more treatment successes (4</w:t>
      </w:r>
      <w:r w:rsidR="00A859D7">
        <w:t>6.78</w:t>
      </w:r>
      <w:r w:rsidRPr="0057270F">
        <w:t xml:space="preserve"> versus 43</w:t>
      </w:r>
      <w:r w:rsidR="00A859D7">
        <w:t>.17</w:t>
      </w:r>
      <w:r w:rsidRPr="0057270F">
        <w:t>). The</w:t>
      </w:r>
      <w:r w:rsidR="00F61997">
        <w:t xml:space="preserve"> incremental cost of the IgMFA was </w:t>
      </w:r>
      <w:r w:rsidR="000F6E7D">
        <w:t>estimated at $5700</w:t>
      </w:r>
      <w:r w:rsidR="00282804">
        <w:t>;</w:t>
      </w:r>
      <w:r w:rsidR="00D460A2">
        <w:t xml:space="preserve"> t</w:t>
      </w:r>
      <w:r w:rsidR="00D460A2" w:rsidRPr="0055178C">
        <w:t xml:space="preserve">herefore, the ICER to have one </w:t>
      </w:r>
      <w:r w:rsidR="00D460A2">
        <w:t xml:space="preserve">additional treatment success was estimated to be </w:t>
      </w:r>
      <w:r w:rsidRPr="0057270F">
        <w:t>$1579. The key drivers for the ICER were</w:t>
      </w:r>
      <w:r w:rsidR="00F61997">
        <w:t xml:space="preserve"> the relative</w:t>
      </w:r>
      <w:r w:rsidRPr="0057270F">
        <w:t xml:space="preserve"> sensitivity of </w:t>
      </w:r>
      <w:r w:rsidR="00EB531B">
        <w:t xml:space="preserve">IgMFA </w:t>
      </w:r>
      <w:r w:rsidR="00F61997">
        <w:t>versus</w:t>
      </w:r>
      <w:r w:rsidR="00EB531B">
        <w:t xml:space="preserve"> clinical diagnosis</w:t>
      </w:r>
      <w:r w:rsidRPr="0057270F">
        <w:t>, the cost of IgMFA, and the prevalence of typhoid fever or multi-drug resistant strains.</w:t>
      </w:r>
      <w:r w:rsidR="00753814">
        <w:t xml:space="preserve"> </w:t>
      </w:r>
      <w:r w:rsidRPr="0057270F">
        <w:t xml:space="preserve">The IgMFA was </w:t>
      </w:r>
      <w:proofErr w:type="gramStart"/>
      <w:r w:rsidRPr="0057270F">
        <w:t>more costly</w:t>
      </w:r>
      <w:proofErr w:type="gramEnd"/>
      <w:r w:rsidRPr="0057270F">
        <w:t xml:space="preserve"> </w:t>
      </w:r>
      <w:r w:rsidR="006D01A4" w:rsidRPr="0057270F">
        <w:t xml:space="preserve">but </w:t>
      </w:r>
      <w:r w:rsidRPr="0057270F">
        <w:t xml:space="preserve">more effective than the clinical diagnosis </w:t>
      </w:r>
      <w:r w:rsidR="00144C20">
        <w:t>in</w:t>
      </w:r>
      <w:r w:rsidRPr="0057270F">
        <w:t xml:space="preserve"> the base-case analysis. </w:t>
      </w:r>
      <w:r w:rsidR="005959F9" w:rsidRPr="0057270F">
        <w:t xml:space="preserve">An </w:t>
      </w:r>
      <w:r w:rsidRPr="0057270F">
        <w:t>IgMFA could be more cost-effective than the base-case if the sensitivity of IgMFA w</w:t>
      </w:r>
      <w:r w:rsidR="00144C20">
        <w:t>as</w:t>
      </w:r>
      <w:r w:rsidRPr="0057270F">
        <w:t xml:space="preserve"> </w:t>
      </w:r>
      <w:r w:rsidR="00144C20">
        <w:t xml:space="preserve">higher </w:t>
      </w:r>
      <w:r w:rsidR="00144C20" w:rsidRPr="0057270F">
        <w:t>or cost</w:t>
      </w:r>
      <w:r w:rsidR="00144C20">
        <w:t xml:space="preserve"> lower</w:t>
      </w:r>
      <w:r w:rsidRPr="0057270F">
        <w:t>. Decision makers may</w:t>
      </w:r>
      <w:r w:rsidR="001C10EE">
        <w:t xml:space="preserve"> use a</w:t>
      </w:r>
      <w:r w:rsidRPr="0057270F">
        <w:t xml:space="preserve"> willingness-to-pay threshold </w:t>
      </w:r>
      <w:r w:rsidR="001C10EE">
        <w:t xml:space="preserve">that </w:t>
      </w:r>
      <w:r w:rsidRPr="0057270F">
        <w:t>conside</w:t>
      </w:r>
      <w:r w:rsidR="001C10EE">
        <w:t>rs</w:t>
      </w:r>
      <w:r w:rsidRPr="0057270F">
        <w:t xml:space="preserve"> the additional cost of hospitalisation</w:t>
      </w:r>
      <w:r w:rsidR="001C10EE">
        <w:t xml:space="preserve"> for treatment failures</w:t>
      </w:r>
      <w:r w:rsidRPr="0057270F">
        <w:t>.</w:t>
      </w:r>
    </w:p>
    <w:p w14:paraId="17D80DC0" w14:textId="4CC1B596" w:rsidR="00473160" w:rsidRPr="0057270F" w:rsidRDefault="00004132" w:rsidP="00866166">
      <w:pPr>
        <w:pStyle w:val="Heading1"/>
      </w:pPr>
      <w:r>
        <w:lastRenderedPageBreak/>
        <w:t>A</w:t>
      </w:r>
      <w:r w:rsidR="00866166">
        <w:t>uthor summary</w:t>
      </w:r>
    </w:p>
    <w:p w14:paraId="51DD6555" w14:textId="77A097B7" w:rsidR="00473160" w:rsidRPr="0057270F" w:rsidRDefault="006A06F7" w:rsidP="005A2312">
      <w:pPr>
        <w:rPr>
          <w:color w:val="333333"/>
        </w:rPr>
      </w:pPr>
      <w:r>
        <w:t xml:space="preserve">Typhoid fever is a common disease among children in Cambodia. </w:t>
      </w:r>
      <w:r w:rsidR="00C13A39">
        <w:t xml:space="preserve">It </w:t>
      </w:r>
      <w:r w:rsidR="00144C20">
        <w:t xml:space="preserve">can </w:t>
      </w:r>
      <w:r w:rsidR="00C13A39">
        <w:t>be fatal or lead to chronic</w:t>
      </w:r>
      <w:r w:rsidR="00144C20">
        <w:t xml:space="preserve"> faecal</w:t>
      </w:r>
      <w:r w:rsidR="00C13A39">
        <w:t xml:space="preserve"> carri</w:t>
      </w:r>
      <w:r w:rsidR="00144C20">
        <w:t>age</w:t>
      </w:r>
      <w:r w:rsidR="00C13A39">
        <w:t xml:space="preserve"> if not treated</w:t>
      </w:r>
      <w:r>
        <w:t>. In resource</w:t>
      </w:r>
      <w:r w:rsidR="009803CB">
        <w:t>-</w:t>
      </w:r>
      <w:r>
        <w:t>limited settings, typhoid fever is often diagnosed and treated</w:t>
      </w:r>
      <w:r w:rsidR="00E00077">
        <w:t xml:space="preserve"> </w:t>
      </w:r>
      <w:r w:rsidR="00E00077" w:rsidRPr="0057270F">
        <w:t>presumptive</w:t>
      </w:r>
      <w:r w:rsidR="00E00077">
        <w:t>ly</w:t>
      </w:r>
      <w:r>
        <w:t xml:space="preserve">. This study evaluated </w:t>
      </w:r>
      <w:r w:rsidR="009803CB">
        <w:t xml:space="preserve">the </w:t>
      </w:r>
      <w:r>
        <w:t>cost-effectiveness of introducing a rapid diagnostic test</w:t>
      </w:r>
      <w:r w:rsidR="00C13A39">
        <w:t xml:space="preserve"> for typhoid fever</w:t>
      </w:r>
      <w:r>
        <w:t xml:space="preserve"> in </w:t>
      </w:r>
      <w:r w:rsidR="00C73BBF">
        <w:t xml:space="preserve">a </w:t>
      </w:r>
      <w:r w:rsidR="00E00077">
        <w:t xml:space="preserve">remote </w:t>
      </w:r>
      <w:r>
        <w:t>setting</w:t>
      </w:r>
      <w:r w:rsidR="00E00077">
        <w:t xml:space="preserve"> in </w:t>
      </w:r>
      <w:r>
        <w:t xml:space="preserve">Cambodia. </w:t>
      </w:r>
      <w:r w:rsidR="00144C20">
        <w:t>In</w:t>
      </w:r>
      <w:r>
        <w:t xml:space="preserve"> a hypothetical cohort </w:t>
      </w:r>
      <w:r w:rsidR="00C73BBF">
        <w:t>with</w:t>
      </w:r>
      <w:r>
        <w:t xml:space="preserve"> 1000 children in each arm</w:t>
      </w:r>
      <w:r w:rsidR="00F41D45">
        <w:t xml:space="preserve"> </w:t>
      </w:r>
      <w:r w:rsidR="00144C20">
        <w:t xml:space="preserve">we </w:t>
      </w:r>
      <w:r>
        <w:t>compar</w:t>
      </w:r>
      <w:r w:rsidR="00E00077">
        <w:t>e</w:t>
      </w:r>
      <w:r w:rsidR="00144C20">
        <w:t>d</w:t>
      </w:r>
      <w:r w:rsidR="00F41D45">
        <w:t xml:space="preserve"> </w:t>
      </w:r>
      <w:r w:rsidR="00E00077">
        <w:t>the use of a</w:t>
      </w:r>
      <w:r>
        <w:t xml:space="preserve"> rapid diagnostic test</w:t>
      </w:r>
      <w:r w:rsidR="009C2046">
        <w:t xml:space="preserve"> (RDT)</w:t>
      </w:r>
      <w:r>
        <w:t xml:space="preserve"> </w:t>
      </w:r>
      <w:r w:rsidR="00144C20">
        <w:t>with a</w:t>
      </w:r>
      <w:r w:rsidR="00E00077">
        <w:t xml:space="preserve"> </w:t>
      </w:r>
      <w:r w:rsidR="00F41D45">
        <w:t>presumptive clinical diagnosis.</w:t>
      </w:r>
      <w:r>
        <w:t xml:space="preserve"> In each arm, we calculated the number of true-positive typhoid fever cases detected, </w:t>
      </w:r>
      <w:r w:rsidR="009C2046">
        <w:t>treatment success a</w:t>
      </w:r>
      <w:r w:rsidR="00C73BBF">
        <w:t>t</w:t>
      </w:r>
      <w:r w:rsidR="009C2046">
        <w:t xml:space="preserve"> seven days,</w:t>
      </w:r>
      <w:r>
        <w:t xml:space="preserve"> and the cost of making </w:t>
      </w:r>
      <w:r w:rsidR="00C13A39">
        <w:t xml:space="preserve">a correct </w:t>
      </w:r>
      <w:r>
        <w:t>diagnosis</w:t>
      </w:r>
      <w:r w:rsidR="009C2046">
        <w:t xml:space="preserve"> and </w:t>
      </w:r>
      <w:r>
        <w:t xml:space="preserve">providing </w:t>
      </w:r>
      <w:r w:rsidR="00C73BBF">
        <w:t xml:space="preserve">the correct </w:t>
      </w:r>
      <w:r>
        <w:t>treatment.</w:t>
      </w:r>
      <w:r w:rsidR="009C2046">
        <w:t xml:space="preserve"> </w:t>
      </w:r>
      <w:r w:rsidR="00C73BBF">
        <w:t xml:space="preserve">The </w:t>
      </w:r>
      <w:r w:rsidR="009C2046">
        <w:t xml:space="preserve">RDT detected </w:t>
      </w:r>
      <w:r w:rsidR="00A859D7">
        <w:t xml:space="preserve">5.87 </w:t>
      </w:r>
      <w:r w:rsidR="009C2046">
        <w:t xml:space="preserve">more true positives, had </w:t>
      </w:r>
      <w:r w:rsidR="00A859D7">
        <w:t xml:space="preserve">3.61 </w:t>
      </w:r>
      <w:r w:rsidR="009C2046">
        <w:t>more treatment success</w:t>
      </w:r>
      <w:r w:rsidR="00F41D45">
        <w:t>ful</w:t>
      </w:r>
      <w:r w:rsidR="009C2046">
        <w:t xml:space="preserve"> cases, </w:t>
      </w:r>
      <w:r w:rsidR="00C73BBF">
        <w:t xml:space="preserve">but </w:t>
      </w:r>
      <w:r w:rsidR="009C2046">
        <w:t>the total cost was $</w:t>
      </w:r>
      <w:r w:rsidR="00ED1CA5">
        <w:t xml:space="preserve"> 5700</w:t>
      </w:r>
      <w:r w:rsidR="009C2046">
        <w:t xml:space="preserve"> higher </w:t>
      </w:r>
      <w:r w:rsidR="00ED1CA5">
        <w:t>per 1000</w:t>
      </w:r>
      <w:r w:rsidR="009C2046">
        <w:t xml:space="preserve"> children. </w:t>
      </w:r>
      <w:r w:rsidR="00631D9C">
        <w:t xml:space="preserve">Additional analysis showed that </w:t>
      </w:r>
      <w:r w:rsidR="00AC6FDF">
        <w:t xml:space="preserve">the RDT </w:t>
      </w:r>
      <w:r w:rsidR="00C73BBF">
        <w:t>w</w:t>
      </w:r>
      <w:r w:rsidR="00AC6FDF">
        <w:t xml:space="preserve">ould be more cost-effective if the sensitivity </w:t>
      </w:r>
      <w:r w:rsidR="00C73BBF">
        <w:t>could be</w:t>
      </w:r>
      <w:r w:rsidR="00AC6FDF">
        <w:t xml:space="preserve"> improved</w:t>
      </w:r>
      <w:r w:rsidR="00C73BBF">
        <w:t xml:space="preserve"> or cost lowered</w:t>
      </w:r>
      <w:r w:rsidR="00AC6FDF">
        <w:t>.</w:t>
      </w:r>
      <w:r w:rsidR="00473160" w:rsidRPr="0057270F">
        <w:br w:type="page"/>
      </w:r>
    </w:p>
    <w:p w14:paraId="569430A7" w14:textId="77777777" w:rsidR="001C1C31" w:rsidRPr="0057270F" w:rsidRDefault="00B774A0" w:rsidP="00866166">
      <w:pPr>
        <w:pStyle w:val="Heading1"/>
      </w:pPr>
      <w:r w:rsidRPr="0057270F">
        <w:lastRenderedPageBreak/>
        <w:t>Key words</w:t>
      </w:r>
    </w:p>
    <w:p w14:paraId="7BBA2E87" w14:textId="64A1E693" w:rsidR="00753814" w:rsidRDefault="00B774A0" w:rsidP="00674026">
      <w:r w:rsidRPr="0057270F">
        <w:t>Typhoid fever, children, rapid diagnostic test, Cambodia</w:t>
      </w:r>
    </w:p>
    <w:p w14:paraId="608C3A86" w14:textId="6AC62597" w:rsidR="00473160" w:rsidRPr="00292066" w:rsidRDefault="00753814" w:rsidP="00292066">
      <w:pPr>
        <w:suppressAutoHyphens w:val="0"/>
        <w:spacing w:line="240" w:lineRule="auto"/>
      </w:pPr>
      <w:r>
        <w:br w:type="page"/>
      </w:r>
    </w:p>
    <w:p w14:paraId="76B8E353" w14:textId="6ECFC838" w:rsidR="001C1C31" w:rsidRPr="005A2312" w:rsidRDefault="00B774A0" w:rsidP="00866166">
      <w:pPr>
        <w:pStyle w:val="Heading1"/>
      </w:pPr>
      <w:r w:rsidRPr="005A2312">
        <w:lastRenderedPageBreak/>
        <w:t>Introduction</w:t>
      </w:r>
    </w:p>
    <w:p w14:paraId="0ACA5408" w14:textId="7CEDBAFA" w:rsidR="00917A6D" w:rsidRPr="00CA465D" w:rsidRDefault="00B774A0" w:rsidP="007411CE">
      <w:pPr>
        <w:shd w:val="clear" w:color="auto" w:fill="FFFFFF"/>
        <w:spacing w:after="0"/>
        <w:rPr>
          <w:rFonts w:eastAsia="Meiryo UI"/>
          <w:color w:val="212121"/>
          <w:sz w:val="24"/>
        </w:rPr>
      </w:pPr>
      <w:r w:rsidRPr="0049593E">
        <w:t xml:space="preserve">Typhoid fever is estimated </w:t>
      </w:r>
      <w:r w:rsidR="00E32B71" w:rsidRPr="0057270F">
        <w:t xml:space="preserve">to cause </w:t>
      </w:r>
      <w:r w:rsidRPr="0049593E">
        <w:t xml:space="preserve">21 million new cases per year worldwide </w:t>
      </w:r>
      <w:r w:rsidR="00BF411D" w:rsidRPr="0049593E">
        <w:fldChar w:fldCharType="begin">
          <w:fldData xml:space="preserve">PEVuZE5vdGU+PENpdGU+PEF1dGhvcj5DcnVtcDwvQXV0aG9yPjxZZWFyPjIwMTU8L1llYXI+PFJl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</w:fldData>
        </w:fldChar>
      </w:r>
      <w:r w:rsidR="00FC3109">
        <w:instrText xml:space="preserve"> ADDIN EN.CITE </w:instrText>
      </w:r>
      <w:r w:rsidR="00FC3109">
        <w:fldChar w:fldCharType="begin">
          <w:fldData xml:space="preserve">PEVuZE5vdGU+PENpdGU+PEF1dGhvcj5DcnVtcDwvQXV0aG9yPjxZZWFyPjIwMTU8L1llYXI+PFJl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</w:fldData>
        </w:fldChar>
      </w:r>
      <w:r w:rsidR="00FC3109">
        <w:instrText xml:space="preserve"> ADDIN EN.CITE.DATA </w:instrText>
      </w:r>
      <w:r w:rsidR="00FC3109">
        <w:fldChar w:fldCharType="end"/>
      </w:r>
      <w:r w:rsidR="00BF411D" w:rsidRPr="0049593E">
        <w:fldChar w:fldCharType="separate"/>
      </w:r>
      <w:r w:rsidR="008C37B4" w:rsidRPr="0049593E">
        <w:rPr>
          <w:noProof/>
        </w:rPr>
        <w:t>[1, 2]</w:t>
      </w:r>
      <w:r w:rsidR="00BF411D" w:rsidRPr="0049593E">
        <w:fldChar w:fldCharType="end"/>
      </w:r>
      <w:r w:rsidRPr="0057270F">
        <w:t xml:space="preserve">. </w:t>
      </w:r>
      <w:r w:rsidR="00E32B71" w:rsidRPr="0057270F">
        <w:t>It is a common disease among children in resource</w:t>
      </w:r>
      <w:r w:rsidR="007411CE">
        <w:t>-</w:t>
      </w:r>
      <w:r w:rsidR="00E32B71" w:rsidRPr="0057270F">
        <w:t xml:space="preserve">limited settings such as </w:t>
      </w:r>
      <w:r w:rsidRPr="0057270F">
        <w:t>Cambodia</w:t>
      </w:r>
      <w:r w:rsidR="00CC6127" w:rsidRPr="0057270F">
        <w:t xml:space="preserve"> </w:t>
      </w:r>
      <w:r w:rsidR="00BF411D" w:rsidRPr="0049593E">
        <w:fldChar w:fldCharType="begin">
          <w:fldData xml:space="preserve">PEVuZE5vdGU+PENpdGU+PEF1dGhvcj5EYXZpZXM8L0F1dGhvcj48WWVhcj4yMDE1PC9ZZWFyPjxS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c3MC04MjwvcGFn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</w:fldData>
        </w:fldChar>
      </w:r>
      <w:r w:rsidR="00FC3109">
        <w:instrText xml:space="preserve"> ADDIN EN.CITE </w:instrText>
      </w:r>
      <w:r w:rsidR="00FC3109">
        <w:fldChar w:fldCharType="begin">
          <w:fldData xml:space="preserve">PEVuZE5vdGU+PENpdGU+PEF1dGhvcj5EYXZpZXM8L0F1dGhvcj48WWVhcj4yMDE1PC9ZZWFyPjxS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c3MC04MjwvcGFn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</w:fldData>
        </w:fldChar>
      </w:r>
      <w:r w:rsidR="00FC3109">
        <w:instrText xml:space="preserve"> ADDIN EN.CITE.DATA </w:instrText>
      </w:r>
      <w:r w:rsidR="00FC3109">
        <w:fldChar w:fldCharType="end"/>
      </w:r>
      <w:r w:rsidR="00BF411D" w:rsidRPr="0049593E">
        <w:fldChar w:fldCharType="separate"/>
      </w:r>
      <w:r w:rsidR="008C37B4" w:rsidRPr="0049593E">
        <w:rPr>
          <w:noProof/>
        </w:rPr>
        <w:t>[2-5]</w:t>
      </w:r>
      <w:r w:rsidR="00BF411D" w:rsidRPr="0049593E">
        <w:fldChar w:fldCharType="end"/>
      </w:r>
      <w:r w:rsidRPr="0049593E">
        <w:t>.</w:t>
      </w:r>
      <w:r w:rsidR="00E144CC" w:rsidRPr="00385C86">
        <w:t xml:space="preserve"> </w:t>
      </w:r>
      <w:r w:rsidR="007411CE" w:rsidRPr="00A410F0">
        <w:rPr>
          <w:rFonts w:eastAsia="Meiryo UI"/>
        </w:rPr>
        <w:t>In Cambodia</w:t>
      </w:r>
      <w:r w:rsidR="00EB52A5" w:rsidRPr="00A410F0">
        <w:rPr>
          <w:rFonts w:eastAsia="Meiryo UI"/>
        </w:rPr>
        <w:t>,</w:t>
      </w:r>
      <w:r w:rsidR="007411CE" w:rsidRPr="00A410F0">
        <w:rPr>
          <w:rFonts w:eastAsia="Meiryo UI"/>
        </w:rPr>
        <w:t xml:space="preserve"> which is classified as </w:t>
      </w:r>
      <w:r w:rsidR="00EB52A5" w:rsidRPr="00A410F0">
        <w:rPr>
          <w:rFonts w:eastAsia="Meiryo UI"/>
        </w:rPr>
        <w:t xml:space="preserve">a </w:t>
      </w:r>
      <w:r w:rsidR="007411CE" w:rsidRPr="00A410F0">
        <w:rPr>
          <w:rFonts w:eastAsia="Meiryo UI"/>
        </w:rPr>
        <w:t xml:space="preserve">high incidence area </w:t>
      </w:r>
      <w:r w:rsidR="00EB52A5" w:rsidRPr="00A410F0">
        <w:rPr>
          <w:rFonts w:eastAsia="Meiryo UI"/>
        </w:rPr>
        <w:t>for</w:t>
      </w:r>
      <w:r w:rsidR="007411CE" w:rsidRPr="00A410F0">
        <w:rPr>
          <w:rFonts w:eastAsia="Meiryo UI"/>
        </w:rPr>
        <w:t xml:space="preserve"> typhoid fever, the distribution of typhoid fever cases is highest in children aged under 15 years </w:t>
      </w:r>
      <w:r w:rsidR="007411CE" w:rsidRPr="00A410F0">
        <w:rPr>
          <w:rFonts w:eastAsia="Meiryo UI"/>
        </w:rPr>
        <w:fldChar w:fldCharType="begin">
          <w:fldData xml:space="preserve">PEVuZE5vdGU+PENpdGU+PEF1dGhvcj5DcnVtcDwvQXV0aG9yPjxZZWFyPjIwMDQ8L1llYXI+PFJl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</w:fldData>
        </w:fldChar>
      </w:r>
      <w:r w:rsidR="00FC3109" w:rsidRPr="00A410F0">
        <w:rPr>
          <w:rFonts w:eastAsia="Meiryo UI"/>
        </w:rPr>
        <w:instrText xml:space="preserve"> ADDIN EN.CITE </w:instrText>
      </w:r>
      <w:r w:rsidR="00FC3109" w:rsidRPr="00A410F0">
        <w:rPr>
          <w:rFonts w:eastAsia="Meiryo UI"/>
        </w:rPr>
        <w:fldChar w:fldCharType="begin">
          <w:fldData xml:space="preserve">PEVuZE5vdGU+PENpdGU+PEF1dGhvcj5DcnVtcDwvQXV0aG9yPjxZZWFyPjIwMDQ8L1llYXI+PFJl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</w:fldData>
        </w:fldChar>
      </w:r>
      <w:r w:rsidR="00FC3109" w:rsidRPr="00A410F0">
        <w:rPr>
          <w:rFonts w:eastAsia="Meiryo UI"/>
        </w:rPr>
        <w:instrText xml:space="preserve"> ADDIN EN.CITE.DATA </w:instrText>
      </w:r>
      <w:r w:rsidR="00FC3109" w:rsidRPr="00A410F0">
        <w:rPr>
          <w:rFonts w:eastAsia="Meiryo UI"/>
        </w:rPr>
      </w:r>
      <w:r w:rsidR="00FC3109" w:rsidRPr="00A410F0">
        <w:rPr>
          <w:rFonts w:eastAsia="Meiryo UI"/>
        </w:rPr>
        <w:fldChar w:fldCharType="end"/>
      </w:r>
      <w:r w:rsidR="007411CE" w:rsidRPr="00A410F0">
        <w:rPr>
          <w:rFonts w:eastAsia="Meiryo UI"/>
        </w:rPr>
      </w:r>
      <w:r w:rsidR="007411CE" w:rsidRPr="00A410F0">
        <w:rPr>
          <w:rFonts w:eastAsia="Meiryo UI"/>
        </w:rPr>
        <w:fldChar w:fldCharType="separate"/>
      </w:r>
      <w:r w:rsidR="007411CE" w:rsidRPr="00A410F0">
        <w:rPr>
          <w:rFonts w:eastAsia="Meiryo UI"/>
          <w:noProof/>
        </w:rPr>
        <w:t>[6]</w:t>
      </w:r>
      <w:r w:rsidR="007411CE" w:rsidRPr="00A410F0">
        <w:rPr>
          <w:rFonts w:eastAsia="Meiryo UI"/>
        </w:rPr>
        <w:fldChar w:fldCharType="end"/>
      </w:r>
      <w:r w:rsidR="007411CE" w:rsidRPr="00A410F0">
        <w:rPr>
          <w:rFonts w:eastAsia="Meiryo UI"/>
        </w:rPr>
        <w:t xml:space="preserve">. </w:t>
      </w:r>
      <w:r w:rsidRPr="00A410F0">
        <w:t xml:space="preserve">Typhoid fever is a systemic infection </w:t>
      </w:r>
      <w:r w:rsidR="006119B3" w:rsidRPr="00A410F0">
        <w:t xml:space="preserve">with non-specific clinical features </w:t>
      </w:r>
      <w:r w:rsidR="00E144CC" w:rsidRPr="00A410F0">
        <w:t>that</w:t>
      </w:r>
      <w:r w:rsidRPr="00A410F0">
        <w:t xml:space="preserve"> </w:t>
      </w:r>
      <w:r w:rsidR="004512AB" w:rsidRPr="00A410F0">
        <w:t>make it</w:t>
      </w:r>
      <w:r w:rsidRPr="00A410F0">
        <w:t xml:space="preserve"> difficult to differentiate </w:t>
      </w:r>
      <w:r w:rsidR="00E144CC" w:rsidRPr="00A410F0">
        <w:t xml:space="preserve">from </w:t>
      </w:r>
      <w:r w:rsidRPr="00A410F0">
        <w:t>other</w:t>
      </w:r>
      <w:r w:rsidR="006119B3" w:rsidRPr="00A410F0">
        <w:t xml:space="preserve"> common</w:t>
      </w:r>
      <w:r w:rsidRPr="00A410F0">
        <w:t xml:space="preserve"> febrile illnesses </w:t>
      </w:r>
      <w:r w:rsidR="00BF411D" w:rsidRPr="0049593E">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instrText xml:space="preserve"> ADDIN EN.CITE </w:instrText>
      </w:r>
      <w:r w:rsidR="00FC3109">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instrText xml:space="preserve"> ADDIN EN.CITE.DATA </w:instrText>
      </w:r>
      <w:r w:rsidR="00FC3109">
        <w:fldChar w:fldCharType="end"/>
      </w:r>
      <w:r w:rsidR="00BF411D" w:rsidRPr="0049593E">
        <w:fldChar w:fldCharType="separate"/>
      </w:r>
      <w:r w:rsidR="007411CE">
        <w:rPr>
          <w:noProof/>
        </w:rPr>
        <w:t>[5, 7]</w:t>
      </w:r>
      <w:r w:rsidR="00BF411D" w:rsidRPr="0049593E">
        <w:fldChar w:fldCharType="end"/>
      </w:r>
      <w:r w:rsidRPr="0057270F">
        <w:t xml:space="preserve">. </w:t>
      </w:r>
      <w:r w:rsidR="00C7474B" w:rsidRPr="0057270F">
        <w:t>A dry cough</w:t>
      </w:r>
      <w:r w:rsidR="004512AB" w:rsidRPr="0057270F">
        <w:t>, for example,</w:t>
      </w:r>
      <w:r w:rsidR="00C7474B" w:rsidRPr="0057270F">
        <w:t xml:space="preserve"> is a common </w:t>
      </w:r>
      <w:r w:rsidR="00F35B9E">
        <w:rPr>
          <w:rFonts w:hint="eastAsia"/>
        </w:rPr>
        <w:t>symptom</w:t>
      </w:r>
      <w:r w:rsidR="00C7474B" w:rsidRPr="0057270F">
        <w:t xml:space="preserve"> and may lead to confusion with pneumonia </w:t>
      </w:r>
      <w:r w:rsidR="00C7474B" w:rsidRPr="00050200">
        <w:rPr>
          <w:highlight w:val="yellow"/>
        </w:rPr>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rsidRPr="00050200">
        <w:rPr>
          <w:highlight w:val="yellow"/>
        </w:rPr>
        <w:instrText xml:space="preserve"> ADDIN EN.CITE </w:instrText>
      </w:r>
      <w:r w:rsidR="00FC3109" w:rsidRPr="00050200">
        <w:rPr>
          <w:highlight w:val="yellow"/>
        </w:rPr>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rsidRPr="00050200">
        <w:rPr>
          <w:highlight w:val="yellow"/>
        </w:rPr>
        <w:instrText xml:space="preserve"> ADDIN EN.CITE.DATA </w:instrText>
      </w:r>
      <w:r w:rsidR="00FC3109" w:rsidRPr="00050200">
        <w:rPr>
          <w:highlight w:val="yellow"/>
        </w:rPr>
      </w:r>
      <w:r w:rsidR="00FC3109" w:rsidRPr="00050200">
        <w:rPr>
          <w:highlight w:val="yellow"/>
        </w:rPr>
        <w:fldChar w:fldCharType="end"/>
      </w:r>
      <w:r w:rsidR="00C7474B" w:rsidRPr="00050200">
        <w:rPr>
          <w:highlight w:val="yellow"/>
        </w:rPr>
      </w:r>
      <w:r w:rsidR="00C7474B" w:rsidRPr="00050200">
        <w:rPr>
          <w:highlight w:val="yellow"/>
        </w:rPr>
        <w:fldChar w:fldCharType="separate"/>
      </w:r>
      <w:r w:rsidR="007411CE" w:rsidRPr="00050200">
        <w:rPr>
          <w:noProof/>
        </w:rPr>
        <w:t>[5, 7]</w:t>
      </w:r>
      <w:r w:rsidR="00C7474B" w:rsidRPr="00050200">
        <w:rPr>
          <w:highlight w:val="yellow"/>
        </w:rPr>
        <w:fldChar w:fldCharType="end"/>
      </w:r>
      <w:r w:rsidR="00C7474B" w:rsidRPr="00050200">
        <w:t xml:space="preserve">. </w:t>
      </w:r>
      <w:r w:rsidR="00EB52A5" w:rsidRPr="00050200">
        <w:t>As many as t</w:t>
      </w:r>
      <w:r w:rsidR="00F6314A" w:rsidRPr="00050200">
        <w:t xml:space="preserve">en to fifteen percent of the patients who have been sick for more than two weeks </w:t>
      </w:r>
      <w:r w:rsidR="001434EF" w:rsidRPr="00050200">
        <w:t xml:space="preserve">with typhoid </w:t>
      </w:r>
      <w:r w:rsidR="00F6314A" w:rsidRPr="00050200">
        <w:t xml:space="preserve">develop severe complications (gastrointestinal haemorrhage, shock or hepatitis) </w:t>
      </w:r>
      <w:r w:rsidR="00F6314A" w:rsidRPr="00050200">
        <w:fldChar w:fldCharType="begin">
          <w:fldData xml:space="preserve">PEVuZE5vdGU+PENpdGU+PEF1dGhvcj5DcnVtcDwvQXV0aG9yPjxZZWFyPjIwMTU8L1llYXI+PFJl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3NzAtODI8L3BhZ2VzPjx2b2x1bWU+MzQ3PC92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=
</w:fldData>
        </w:fldChar>
      </w:r>
      <w:r w:rsidR="00FC3109" w:rsidRPr="00050200">
        <w:instrText xml:space="preserve"> ADDIN EN.CITE </w:instrText>
      </w:r>
      <w:r w:rsidR="00FC3109" w:rsidRPr="00050200">
        <w:fldChar w:fldCharType="begin">
          <w:fldData xml:space="preserve">PEVuZE5vdGU+PENpdGU+PEF1dGhvcj5DcnVtcDwvQXV0aG9yPjxZZWFyPjIwMTU8L1llYXI+PFJl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3NzAtODI8L3BhZ2VzPjx2b2x1bWU+MzQ3PC92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=
</w:fldData>
        </w:fldChar>
      </w:r>
      <w:r w:rsidR="00FC3109" w:rsidRPr="00050200">
        <w:instrText xml:space="preserve"> ADDIN EN.CITE.DATA </w:instrText>
      </w:r>
      <w:r w:rsidR="00FC3109" w:rsidRPr="00050200">
        <w:fldChar w:fldCharType="end"/>
      </w:r>
      <w:r w:rsidR="00F6314A" w:rsidRPr="00050200">
        <w:fldChar w:fldCharType="separate"/>
      </w:r>
      <w:r w:rsidR="007411CE" w:rsidRPr="00050200">
        <w:rPr>
          <w:noProof/>
        </w:rPr>
        <w:t>[1, 5, 8]</w:t>
      </w:r>
      <w:r w:rsidR="00F6314A" w:rsidRPr="00050200">
        <w:fldChar w:fldCharType="end"/>
      </w:r>
      <w:r w:rsidR="00F6314A" w:rsidRPr="00050200">
        <w:t xml:space="preserve">. The case fatality ratio was </w:t>
      </w:r>
      <w:r w:rsidR="00EB52A5" w:rsidRPr="00050200">
        <w:t>reported to be</w:t>
      </w:r>
      <w:r w:rsidR="00F6314A" w:rsidRPr="00050200">
        <w:t xml:space="preserve"> 10–30% in the pre-antimicrobial era </w:t>
      </w:r>
      <w:r w:rsidR="00F6314A" w:rsidRPr="00050200">
        <w:fldChar w:fldCharType="begin">
          <w:fldData xml:space="preserve">PEVuZE5vdGU+PENpdGU+PEF1dGhvcj5DcnVtcDwvQXV0aG9yPjxZZWFyPjIwMTU8L1llYXI+PFJl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</w:fldData>
        </w:fldChar>
      </w:r>
      <w:r w:rsidR="00FC3109" w:rsidRPr="00050200">
        <w:instrText xml:space="preserve"> ADDIN EN.CITE </w:instrText>
      </w:r>
      <w:r w:rsidR="00FC3109" w:rsidRPr="00050200">
        <w:fldChar w:fldCharType="begin">
          <w:fldData xml:space="preserve">PEVuZE5vdGU+PENpdGU+PEF1dGhvcj5DcnVtcDwvQXV0aG9yPjxZZWFyPjIwMTU8L1llYXI+PFJl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</w:fldData>
        </w:fldChar>
      </w:r>
      <w:r w:rsidR="00FC3109" w:rsidRPr="00050200">
        <w:instrText xml:space="preserve"> ADDIN EN.CITE.DATA </w:instrText>
      </w:r>
      <w:r w:rsidR="00FC3109" w:rsidRPr="00050200">
        <w:fldChar w:fldCharType="end"/>
      </w:r>
      <w:r w:rsidR="00F6314A" w:rsidRPr="00050200">
        <w:fldChar w:fldCharType="separate"/>
      </w:r>
      <w:r w:rsidR="007411CE" w:rsidRPr="00050200">
        <w:rPr>
          <w:noProof/>
        </w:rPr>
        <w:t>[1, 9]</w:t>
      </w:r>
      <w:r w:rsidR="00F6314A" w:rsidRPr="00050200">
        <w:fldChar w:fldCharType="end"/>
      </w:r>
      <w:r w:rsidR="00F6314A" w:rsidRPr="00050200">
        <w:t>. Effective antimicrobial treatment</w:t>
      </w:r>
      <w:r w:rsidR="00EB52A5" w:rsidRPr="00050200">
        <w:t xml:space="preserve"> should</w:t>
      </w:r>
      <w:r w:rsidR="00F6314A" w:rsidRPr="00050200">
        <w:t xml:space="preserve"> decrease the case fatality ratio to less than 1%.</w:t>
      </w:r>
      <w:r w:rsidR="00F6314A" w:rsidRPr="00050200">
        <w:rPr>
          <w:rFonts w:eastAsia="Meiryo UI"/>
        </w:rPr>
        <w:t xml:space="preserve"> </w:t>
      </w:r>
      <w:r w:rsidR="00C7474B" w:rsidRPr="00050200">
        <w:t>P</w:t>
      </w:r>
      <w:r w:rsidR="00E144CC" w:rsidRPr="00050200">
        <w:t>rompt</w:t>
      </w:r>
      <w:r w:rsidRPr="00050200">
        <w:t xml:space="preserve"> diagnosis and appropriate antimicrobial drug therapy </w:t>
      </w:r>
      <w:r w:rsidR="00C7474B" w:rsidRPr="00050200">
        <w:t xml:space="preserve">is needed </w:t>
      </w:r>
      <w:r w:rsidRPr="00050200">
        <w:t>to avoid severe or fatal disease</w:t>
      </w:r>
      <w:r w:rsidR="00E144CC" w:rsidRPr="00050200">
        <w:t>,</w:t>
      </w:r>
      <w:r w:rsidR="00920F76" w:rsidRPr="00050200">
        <w:t xml:space="preserve"> </w:t>
      </w:r>
      <w:r w:rsidR="00E144CC" w:rsidRPr="00050200">
        <w:t>relapse</w:t>
      </w:r>
      <w:r w:rsidRPr="00050200">
        <w:t xml:space="preserve"> </w:t>
      </w:r>
      <w:r w:rsidR="00984A63" w:rsidRPr="00050200">
        <w:t>and also acute and</w:t>
      </w:r>
      <w:r w:rsidRPr="00050200">
        <w:t xml:space="preserve"> chronic</w:t>
      </w:r>
      <w:r w:rsidR="00C73BBF" w:rsidRPr="00050200">
        <w:t xml:space="preserve"> faecal</w:t>
      </w:r>
      <w:r w:rsidRPr="00050200">
        <w:t xml:space="preserve"> carriage</w:t>
      </w:r>
      <w:r w:rsidR="00C7474B" w:rsidRPr="00050200">
        <w:t xml:space="preserve"> </w:t>
      </w:r>
      <w:r w:rsidR="00984A63" w:rsidRPr="00050200">
        <w:t xml:space="preserve">that may lead to onward transmission of </w:t>
      </w:r>
      <w:r w:rsidR="00C7474B" w:rsidRPr="00050200">
        <w:t>typhoid</w:t>
      </w:r>
      <w:r w:rsidR="00920F76" w:rsidRPr="00050200">
        <w:t xml:space="preserve"> </w:t>
      </w:r>
      <w:r w:rsidR="00920F76" w:rsidRPr="00050200">
        <w:fldChar w:fldCharType="begin">
          <w:fldData xml:space="preserve">PEVuZE5vdGU+PENpdGU+PEF1dGhvcj52YW4gZGVuIEJlcmdoPC9BdXRob3I+PFllYXI+MTk5OTwv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</w:fldData>
        </w:fldChar>
      </w:r>
      <w:r w:rsidR="00FC3109" w:rsidRPr="00050200">
        <w:instrText xml:space="preserve"> ADDIN EN.CITE </w:instrText>
      </w:r>
      <w:r w:rsidR="00FC3109" w:rsidRPr="00050200">
        <w:fldChar w:fldCharType="begin">
          <w:fldData xml:space="preserve">PEVuZE5vdGU+PENpdGU+PEF1dGhvcj52YW4gZGVuIEJlcmdoPC9BdXRob3I+PFllYXI+MTk5OTwv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</w:fldData>
        </w:fldChar>
      </w:r>
      <w:r w:rsidR="00FC3109" w:rsidRPr="00050200">
        <w:instrText xml:space="preserve"> ADDIN EN.CITE.DATA </w:instrText>
      </w:r>
      <w:r w:rsidR="00FC3109" w:rsidRPr="00050200">
        <w:fldChar w:fldCharType="end"/>
      </w:r>
      <w:r w:rsidR="00920F76" w:rsidRPr="00050200">
        <w:fldChar w:fldCharType="separate"/>
      </w:r>
      <w:r w:rsidR="007411CE" w:rsidRPr="00050200">
        <w:rPr>
          <w:noProof/>
        </w:rPr>
        <w:t>[9]</w:t>
      </w:r>
      <w:r w:rsidR="00920F76" w:rsidRPr="00050200">
        <w:fldChar w:fldCharType="end"/>
      </w:r>
      <w:r w:rsidRPr="00050200">
        <w:t>.</w:t>
      </w:r>
      <w:r w:rsidRPr="00F35B9E">
        <w:t xml:space="preserve"> </w:t>
      </w:r>
      <w:r w:rsidR="00E144CC" w:rsidRPr="0057270F">
        <w:t xml:space="preserve">Empirical treatment with antimicrobials should be guided by local data since the susceptibility of isolates widely varies among countries and </w:t>
      </w:r>
      <w:r w:rsidR="005620C9">
        <w:t xml:space="preserve">regions </w:t>
      </w:r>
      <w:r w:rsidR="005620C9">
        <w:fldChar w:fldCharType="begin">
          <w:fldData xml:space="preserve">PEVuZE5vdGU+PENpdGU+PEF1dGhvcj5XYWluPC9BdXRob3I+PFllYXI+MjAxNTwvWWVhcj48UmVj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EzNi00NTwvcGFnZXM+PHZvbHVtZT4zODU8L3ZvbHVtZT48bnVt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</w:fldData>
        </w:fldChar>
      </w:r>
      <w:r w:rsidR="00FC3109">
        <w:instrText xml:space="preserve"> ADDIN EN.CITE </w:instrText>
      </w:r>
      <w:r w:rsidR="00FC3109">
        <w:fldChar w:fldCharType="begin">
          <w:fldData xml:space="preserve">PEVuZE5vdGU+PENpdGU+PEF1dGhvcj5XYWluPC9BdXRob3I+PFllYXI+MjAxNTwvWWVhcj48UmVj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EzNi00NTwvcGFnZXM+PHZvbHVtZT4zODU8L3ZvbHVtZT48bnVt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</w:fldData>
        </w:fldChar>
      </w:r>
      <w:r w:rsidR="00FC3109">
        <w:instrText xml:space="preserve"> ADDIN EN.CITE.DATA </w:instrText>
      </w:r>
      <w:r w:rsidR="00FC3109">
        <w:fldChar w:fldCharType="end"/>
      </w:r>
      <w:r w:rsidR="005620C9">
        <w:fldChar w:fldCharType="separate"/>
      </w:r>
      <w:r w:rsidR="007411CE">
        <w:rPr>
          <w:noProof/>
        </w:rPr>
        <w:t>[10, 11]</w:t>
      </w:r>
      <w:r w:rsidR="005620C9">
        <w:fldChar w:fldCharType="end"/>
      </w:r>
      <w:r w:rsidR="005620C9">
        <w:t>.</w:t>
      </w:r>
      <w:r w:rsidR="00E144CC" w:rsidRPr="00171D97">
        <w:t xml:space="preserve"> </w:t>
      </w:r>
      <w:r w:rsidR="00E144CC" w:rsidRPr="00B754FF">
        <w:rPr>
          <w:i/>
        </w:rPr>
        <w:t>S</w:t>
      </w:r>
      <w:r w:rsidR="00B754FF">
        <w:rPr>
          <w:i/>
        </w:rPr>
        <w:t xml:space="preserve">almonella enterica </w:t>
      </w:r>
      <w:r w:rsidR="00B754FF" w:rsidRPr="00B754FF">
        <w:t>serovar</w:t>
      </w:r>
      <w:r w:rsidR="00B754FF">
        <w:t xml:space="preserve"> </w:t>
      </w:r>
      <w:r w:rsidR="00E144CC" w:rsidRPr="00C63D35">
        <w:t>Typhi</w:t>
      </w:r>
      <w:r w:rsidR="00B754FF">
        <w:t xml:space="preserve"> (</w:t>
      </w:r>
      <w:r w:rsidR="00B754FF" w:rsidRPr="00B754FF">
        <w:rPr>
          <w:i/>
        </w:rPr>
        <w:t>S</w:t>
      </w:r>
      <w:r w:rsidR="00B754FF">
        <w:t>. Typhi)</w:t>
      </w:r>
      <w:r w:rsidR="00E144CC" w:rsidRPr="0057270F">
        <w:t xml:space="preserve"> isolates at Angkor Hospital for Children (AHC) in Siem Reap, north-west Cambodia are dominated by </w:t>
      </w:r>
      <w:r w:rsidR="00777190" w:rsidRPr="0057270F">
        <w:t xml:space="preserve">strains that are </w:t>
      </w:r>
      <w:r w:rsidR="00E144CC" w:rsidRPr="0057270F">
        <w:t xml:space="preserve">multi-drug resistant (MDR) (resistant to chloramphenicol, ampicillin and co-trimoxazole) and </w:t>
      </w:r>
      <w:r w:rsidR="00777190" w:rsidRPr="0057270F">
        <w:t>with</w:t>
      </w:r>
      <w:r w:rsidR="00E144CC" w:rsidRPr="0057270F">
        <w:t xml:space="preserve"> </w:t>
      </w:r>
      <w:r w:rsidR="00777190" w:rsidRPr="0057270F">
        <w:t>decreased</w:t>
      </w:r>
      <w:r w:rsidR="00E144CC" w:rsidRPr="0057270F">
        <w:t xml:space="preserve"> susceptibility to ciprofloxacin</w:t>
      </w:r>
      <w:r w:rsidR="005620C9">
        <w:rPr>
          <w:noProof/>
        </w:rPr>
        <w:t xml:space="preserve"> </w:t>
      </w:r>
      <w:r w:rsidR="005620C9">
        <w:rPr>
          <w:noProof/>
        </w:rPr>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rPr>
          <w:noProof/>
        </w:rPr>
        <w:instrText xml:space="preserve"> ADDIN EN.CITE </w:instrText>
      </w:r>
      <w:r w:rsidR="00FC3109">
        <w:rPr>
          <w:noProof/>
        </w:rPr>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rPr>
          <w:noProof/>
        </w:rPr>
        <w:instrText xml:space="preserve"> ADDIN EN.CITE.DATA </w:instrText>
      </w:r>
      <w:r w:rsidR="00FC3109">
        <w:rPr>
          <w:noProof/>
        </w:rPr>
      </w:r>
      <w:r w:rsidR="00FC3109">
        <w:rPr>
          <w:noProof/>
        </w:rPr>
        <w:fldChar w:fldCharType="end"/>
      </w:r>
      <w:r w:rsidR="005620C9">
        <w:rPr>
          <w:noProof/>
        </w:rPr>
      </w:r>
      <w:r w:rsidR="005620C9">
        <w:rPr>
          <w:noProof/>
        </w:rPr>
        <w:fldChar w:fldCharType="separate"/>
      </w:r>
      <w:r w:rsidR="007411CE">
        <w:rPr>
          <w:noProof/>
        </w:rPr>
        <w:t>[12]</w:t>
      </w:r>
      <w:r w:rsidR="005620C9">
        <w:rPr>
          <w:noProof/>
        </w:rPr>
        <w:fldChar w:fldCharType="end"/>
      </w:r>
      <w:r w:rsidR="00E144CC" w:rsidRPr="0057270F">
        <w:t xml:space="preserve">. </w:t>
      </w:r>
      <w:r w:rsidR="00917A6D" w:rsidRPr="0057270F">
        <w:t>In</w:t>
      </w:r>
      <w:r w:rsidR="00E144CC" w:rsidRPr="0057270F">
        <w:t xml:space="preserve"> this setting, </w:t>
      </w:r>
      <w:r w:rsidR="00B84846">
        <w:t xml:space="preserve">oral </w:t>
      </w:r>
      <w:r w:rsidR="00E144CC" w:rsidRPr="0057270F">
        <w:t xml:space="preserve">azithromycin </w:t>
      </w:r>
      <w:r w:rsidR="00917A6D" w:rsidRPr="0057270F">
        <w:t>remains an</w:t>
      </w:r>
      <w:r w:rsidR="00E144CC" w:rsidRPr="0057270F">
        <w:t xml:space="preserve"> option for the initial empiric treatment of children with suspected uncomplicated typhoid fever.</w:t>
      </w:r>
      <w:r w:rsidR="00917A6D" w:rsidRPr="0057270F">
        <w:t xml:space="preserve"> Children with </w:t>
      </w:r>
      <w:r w:rsidR="00B548CA" w:rsidRPr="0057270F">
        <w:t>a febrile illness</w:t>
      </w:r>
      <w:r w:rsidR="00E144CC" w:rsidRPr="0057270F">
        <w:t xml:space="preserve"> in </w:t>
      </w:r>
      <w:r w:rsidR="00917A6D" w:rsidRPr="0057270F">
        <w:t>this</w:t>
      </w:r>
      <w:r w:rsidR="00E144CC" w:rsidRPr="0057270F">
        <w:t xml:space="preserve"> setting </w:t>
      </w:r>
      <w:r w:rsidR="00C906DC" w:rsidRPr="009B57DB">
        <w:t>can</w:t>
      </w:r>
      <w:r w:rsidR="00917A6D" w:rsidRPr="0057270F">
        <w:t xml:space="preserve"> have other</w:t>
      </w:r>
      <w:r w:rsidR="00E144CC" w:rsidRPr="0057270F">
        <w:t xml:space="preserve"> bacterial illnesses such as community-acquired pneumonia </w:t>
      </w:r>
      <w:r w:rsidR="005620C9">
        <w:fldChar w:fldCharType="begin">
          <w:fldData xml:space="preserve">PEVuZE5vdGU+PENpdGU+PEF1dGhvcj5DaGhlbmc8L0F1dGhvcj48WWVhcj4yMDEzPC9ZZWFyPjxS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</w:fldData>
        </w:fldChar>
      </w:r>
      <w:r w:rsidR="00FC3109">
        <w:instrText xml:space="preserve"> ADDIN EN.CITE </w:instrText>
      </w:r>
      <w:r w:rsidR="00FC3109">
        <w:fldChar w:fldCharType="begin">
          <w:fldData xml:space="preserve">PEVuZE5vdGU+PENpdGU+PEF1dGhvcj5DaGhlbmc8L0F1dGhvcj48WWVhcj4yMDEzPC9ZZWFyPjxS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</w:fldData>
        </w:fldChar>
      </w:r>
      <w:r w:rsidR="00FC3109">
        <w:instrText xml:space="preserve"> ADDIN EN.CITE.DATA </w:instrText>
      </w:r>
      <w:r w:rsidR="00FC3109">
        <w:fldChar w:fldCharType="end"/>
      </w:r>
      <w:r w:rsidR="005620C9">
        <w:fldChar w:fldCharType="separate"/>
      </w:r>
      <w:r w:rsidR="007411CE">
        <w:rPr>
          <w:noProof/>
        </w:rPr>
        <w:t>[13, 14]</w:t>
      </w:r>
      <w:r w:rsidR="005620C9">
        <w:fldChar w:fldCharType="end"/>
      </w:r>
      <w:r w:rsidR="00E144CC" w:rsidRPr="0057270F">
        <w:t xml:space="preserve">. The common causative organisms among children are </w:t>
      </w:r>
      <w:r w:rsidR="00E144CC" w:rsidRPr="00E00077">
        <w:rPr>
          <w:i/>
        </w:rPr>
        <w:t>Streptococcus pneumoniae</w:t>
      </w:r>
      <w:r w:rsidR="00E144CC" w:rsidRPr="0057270F">
        <w:t xml:space="preserve">, </w:t>
      </w:r>
      <w:r w:rsidR="00E144CC" w:rsidRPr="00E00077">
        <w:rPr>
          <w:i/>
        </w:rPr>
        <w:t>Haemophilus influenzae</w:t>
      </w:r>
      <w:r w:rsidR="00E144CC" w:rsidRPr="0057270F">
        <w:t xml:space="preserve"> type b</w:t>
      </w:r>
      <w:r w:rsidR="00352F46" w:rsidRPr="00DA7B1C">
        <w:t>,</w:t>
      </w:r>
      <w:r w:rsidR="00C7474B" w:rsidRPr="00DA7B1C">
        <w:t xml:space="preserve"> and</w:t>
      </w:r>
      <w:r w:rsidR="00C7474B" w:rsidRPr="0057270F">
        <w:t xml:space="preserve"> following the guideline</w:t>
      </w:r>
      <w:r w:rsidR="00753814">
        <w:t>s</w:t>
      </w:r>
      <w:r w:rsidR="00C7474B" w:rsidRPr="0057270F">
        <w:t xml:space="preserve"> of </w:t>
      </w:r>
      <w:r w:rsidR="00753814">
        <w:t xml:space="preserve">the </w:t>
      </w:r>
      <w:r w:rsidR="00C7474B" w:rsidRPr="0057270F">
        <w:t>World Health Organization</w:t>
      </w:r>
      <w:r w:rsidR="00C7474B" w:rsidRPr="00DA7B1C">
        <w:t xml:space="preserve">, </w:t>
      </w:r>
      <w:r w:rsidR="00352F46" w:rsidRPr="00DA7B1C">
        <w:t>they</w:t>
      </w:r>
      <w:r w:rsidR="00352F46" w:rsidRPr="00385C86">
        <w:t xml:space="preserve"> </w:t>
      </w:r>
      <w:r w:rsidR="00C7474B" w:rsidRPr="00385C86">
        <w:t>c</w:t>
      </w:r>
      <w:r w:rsidR="00C7474B" w:rsidRPr="0057270F">
        <w:t xml:space="preserve">an be treated </w:t>
      </w:r>
      <w:r w:rsidR="00C7474B" w:rsidRPr="0057270F">
        <w:lastRenderedPageBreak/>
        <w:t>with amoxicillin</w:t>
      </w:r>
      <w:r w:rsidR="005620C9">
        <w:t xml:space="preserve"> </w:t>
      </w:r>
      <w:r w:rsidR="005620C9">
        <w:fldChar w:fldCharType="begin"/>
      </w:r>
      <w:r w:rsidR="00126984">
        <w:instrText xml:space="preserve"> ADDIN EN.CITE &lt;EndNote&gt;&lt;Cite&gt;&lt;Author&gt;World Health Organization&lt;/Author&gt;&lt;Year&gt;2014&lt;/Year&gt;&lt;RecNum&gt;290&lt;/RecNum&gt;&lt;DisplayText&gt;[15]&lt;/DisplayText&gt;&lt;record&gt;&lt;rec-number&gt;290&lt;/rec-number&gt;&lt;foreign-keys&gt;&lt;key app="EN" db-id="2rrra0s9vwdv2me5a55vtzzve95vv9vvsert" timestamp="1439992297"&gt;290&lt;/key&gt;&lt;/foreign-keys&gt;&lt;ref-type name="Electronic Book"&gt;44&lt;/ref-type&gt;&lt;contributors&gt;&lt;authors&gt;&lt;author&gt;World Health Organization,&lt;/author&gt;&lt;/authors&gt;&lt;/contributors&gt;&lt;titles&gt;&lt;title&gt;Revised WHO classification and treatment of childhood pneumonia at health facilities.&lt;/title&gt;&lt;/titles&gt;&lt;dates&gt;&lt;year&gt;2014&lt;/year&gt;&lt;/dates&gt;&lt;pub-location&gt;Geneva &lt;/pub-location&gt;&lt;urls&gt;&lt;related-urls&gt;&lt;url&gt;http://apps.who.int/iris/bitstream/10665/137319/1/9789241507813_eng.pdf?ua=1&lt;/url&gt;&lt;/related-urls&gt;&lt;/urls&gt;&lt;custom1&gt; &lt;/custom1&gt;&lt;custom2&gt;10/12/2017&lt;/custom2&gt;&lt;/record&gt;&lt;/Cite&gt;&lt;/EndNote&gt;</w:instrText>
      </w:r>
      <w:r w:rsidR="005620C9">
        <w:fldChar w:fldCharType="separate"/>
      </w:r>
      <w:r w:rsidR="007411CE">
        <w:rPr>
          <w:noProof/>
        </w:rPr>
        <w:t>[15]</w:t>
      </w:r>
      <w:r w:rsidR="005620C9">
        <w:fldChar w:fldCharType="end"/>
      </w:r>
      <w:r w:rsidR="00E144CC" w:rsidRPr="0057270F">
        <w:t xml:space="preserve">. </w:t>
      </w:r>
      <w:r w:rsidR="00C7474B" w:rsidRPr="0057270F">
        <w:t xml:space="preserve">Amoxicillin would be inadequate in this area if the true diagnosis was </w:t>
      </w:r>
      <w:r w:rsidR="00C906DC">
        <w:t xml:space="preserve">MDR </w:t>
      </w:r>
      <w:r w:rsidR="00C7474B" w:rsidRPr="0057270F">
        <w:t xml:space="preserve">typhoid </w:t>
      </w:r>
      <w:r w:rsidR="00BC21D1">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 </w:instrText>
      </w:r>
      <w:r w:rsidR="00FC3109">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DATA </w:instrText>
      </w:r>
      <w:r w:rsidR="00FC3109">
        <w:fldChar w:fldCharType="end"/>
      </w:r>
      <w:r w:rsidR="00BC21D1">
        <w:fldChar w:fldCharType="separate"/>
      </w:r>
      <w:r w:rsidR="007411CE">
        <w:rPr>
          <w:noProof/>
        </w:rPr>
        <w:t>[12]</w:t>
      </w:r>
      <w:r w:rsidR="00BC21D1">
        <w:fldChar w:fldCharType="end"/>
      </w:r>
      <w:r w:rsidR="00E144CC" w:rsidRPr="0057270F">
        <w:t>.</w:t>
      </w:r>
    </w:p>
    <w:p w14:paraId="49EDCB84" w14:textId="1892ABDB" w:rsidR="001C1C31" w:rsidRPr="00B548CA" w:rsidRDefault="00247F0E" w:rsidP="005A2312">
      <w:r w:rsidRPr="0057270F">
        <w:t>Dif</w:t>
      </w:r>
      <w:r w:rsidR="00917A6D" w:rsidRPr="0057270F">
        <w:t>f</w:t>
      </w:r>
      <w:r w:rsidRPr="0057270F">
        <w:t>e</w:t>
      </w:r>
      <w:r w:rsidR="00917A6D" w:rsidRPr="0057270F">
        <w:t>rentiating typhoid from other causes of fever in children in this area is challenging</w:t>
      </w:r>
      <w:r w:rsidR="006119B3" w:rsidRPr="0057270F">
        <w:t xml:space="preserve"> without rapid and reliable diagnostic tests</w:t>
      </w:r>
      <w:r w:rsidR="00917A6D" w:rsidRPr="0057270F">
        <w:t xml:space="preserve">. </w:t>
      </w:r>
      <w:r w:rsidR="00E144CC" w:rsidRPr="0057270F">
        <w:t>The recommended</w:t>
      </w:r>
      <w:r w:rsidR="00E144CC" w:rsidRPr="00B548CA">
        <w:t xml:space="preserve"> </w:t>
      </w:r>
      <w:r w:rsidR="00B774A0" w:rsidRPr="00B548CA">
        <w:t>reference standard diagnostic tests for typhoid fever are blood culture or bone marrow culture</w:t>
      </w:r>
      <w:r w:rsidR="00920F76" w:rsidRPr="00B548CA">
        <w:t xml:space="preserve"> with</w:t>
      </w:r>
      <w:r w:rsidR="00993642" w:rsidRPr="00B548CA">
        <w:t xml:space="preserve"> </w:t>
      </w:r>
      <w:r w:rsidR="00B774A0" w:rsidRPr="00B548CA">
        <w:t>sensitivit</w:t>
      </w:r>
      <w:r w:rsidR="00C160F4" w:rsidRPr="00B548CA">
        <w:t>ies</w:t>
      </w:r>
      <w:r w:rsidR="00B774A0" w:rsidRPr="00B548CA">
        <w:t xml:space="preserve"> </w:t>
      </w:r>
      <w:r w:rsidR="00920F76" w:rsidRPr="00B548CA">
        <w:t>of</w:t>
      </w:r>
      <w:r w:rsidR="00B774A0" w:rsidRPr="00B548CA">
        <w:t xml:space="preserve"> </w:t>
      </w:r>
      <w:r w:rsidR="00E144CC" w:rsidRPr="0057270F">
        <w:t>40–80%</w:t>
      </w:r>
      <w:r w:rsidR="00127697" w:rsidRPr="0057270F">
        <w:t xml:space="preserve"> </w:t>
      </w:r>
      <w:r w:rsidR="00993642" w:rsidRPr="0057270F">
        <w:t xml:space="preserve">and </w:t>
      </w:r>
      <w:r w:rsidR="00E144CC" w:rsidRPr="00B548CA">
        <w:t>80–95%</w:t>
      </w:r>
      <w:r w:rsidR="00B774A0" w:rsidRPr="00B548CA">
        <w:t xml:space="preserve"> </w:t>
      </w:r>
      <w:r w:rsidR="00127697" w:rsidRPr="00B548CA">
        <w:t xml:space="preserve">respectively </w:t>
      </w:r>
      <w:r w:rsidR="00BC21D1">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instrText xml:space="preserve"> ADDIN EN.CITE </w:instrText>
      </w:r>
      <w:r w:rsidR="00FC3109">
        <w:fldChar w:fldCharType="begin">
          <w:fldData xml:space="preserve">PEVuZE5vdGU+PENpdGU+PEF1dGhvcj5QYXJyeTwvQXV0aG9yPjxZZWFyPjIwMDI8L1llYXI+PFJl
Y051bT41NTwvUmVjTnVtPjxEaXNwbGF5VGV4dD5bNSwgN108L0Rpc3BsYXlUZXh0PjxyZWNvcmQ+
PHJlYy1udW1iZXI+NTU8L3JlYy1udW1iZXI+PGZvcmVpZ24ta2V5cz48a2V5IGFwcD0iRU4iIGRi
LWlkPSIycnJyYTBzOXZ3ZHYybWU1YTU1dnR6enZlOTV2djl2dnNlcnQiIHRpbWVzdGFtcD0iMTQz
MDYwNTY3NiI+NTU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GFsdC10aXRsZT5UaGUg
TmV3IEVuZ2xhbmQgam91cm5hbCBvZiBtZWRpY2luZT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3NzAtODI8L3BhZ2VzPjx2b2x1bWU+MzQ3PC92b2x1bWU+PG51bWJlcj4yMjwv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</w:fldData>
        </w:fldChar>
      </w:r>
      <w:r w:rsidR="00FC3109">
        <w:instrText xml:space="preserve"> ADDIN EN.CITE.DATA </w:instrText>
      </w:r>
      <w:r w:rsidR="00FC3109">
        <w:fldChar w:fldCharType="end"/>
      </w:r>
      <w:r w:rsidR="00BC21D1">
        <w:fldChar w:fldCharType="separate"/>
      </w:r>
      <w:r w:rsidR="007411CE">
        <w:rPr>
          <w:noProof/>
        </w:rPr>
        <w:t>[5, 7]</w:t>
      </w:r>
      <w:r w:rsidR="00BC21D1">
        <w:fldChar w:fldCharType="end"/>
      </w:r>
      <w:r w:rsidR="00B774A0" w:rsidRPr="00B548CA">
        <w:t xml:space="preserve">. </w:t>
      </w:r>
      <w:r w:rsidR="00E144CC" w:rsidRPr="0057270F">
        <w:t>B</w:t>
      </w:r>
      <w:r w:rsidR="00B774A0" w:rsidRPr="0057270F">
        <w:t>oth</w:t>
      </w:r>
      <w:r w:rsidR="00B774A0" w:rsidRPr="00B548CA">
        <w:t xml:space="preserve"> tests are invasive</w:t>
      </w:r>
      <w:r w:rsidR="00E144CC" w:rsidRPr="0057270F">
        <w:t>, technically demanding</w:t>
      </w:r>
      <w:r w:rsidR="00B774A0" w:rsidRPr="00B548CA">
        <w:t xml:space="preserve"> and </w:t>
      </w:r>
      <w:r w:rsidR="00B84846">
        <w:t xml:space="preserve">are not available in remote health care settings where the majority of uncomplicated typhoid cases present. </w:t>
      </w:r>
      <w:r w:rsidR="00B754FF">
        <w:t>Additionally,</w:t>
      </w:r>
      <w:r w:rsidR="00B84846">
        <w:t xml:space="preserve"> they </w:t>
      </w:r>
      <w:r w:rsidR="00B774A0" w:rsidRPr="00B548CA">
        <w:t>require several days for a positive result to be confirmed</w:t>
      </w:r>
      <w:r w:rsidR="00BC21D1">
        <w:t xml:space="preserve"> </w:t>
      </w:r>
      <w:r w:rsidR="00BC21D1">
        <w:fldChar w:fldCharType="begin">
          <w:fldData xml:space="preserve">PEVuZE5vdGU+PENpdGU+PEF1dGhvcj5Nb2dhc2FsZTwvQXV0aG9yPjxZZWFyPjIwMTQ8L1llYXI+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</w:fldData>
        </w:fldChar>
      </w:r>
      <w:r w:rsidR="00FC3109">
        <w:instrText xml:space="preserve"> ADDIN EN.CITE </w:instrText>
      </w:r>
      <w:r w:rsidR="00FC3109">
        <w:fldChar w:fldCharType="begin">
          <w:fldData xml:space="preserve">PEVuZE5vdGU+PENpdGU+PEF1dGhvcj5Nb2dhc2FsZTwvQXV0aG9yPjxZZWFyPjIwMTQ8L1llYXI+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</w:fldData>
        </w:fldChar>
      </w:r>
      <w:r w:rsidR="00FC3109">
        <w:instrText xml:space="preserve"> ADDIN EN.CITE.DATA </w:instrText>
      </w:r>
      <w:r w:rsidR="00FC3109">
        <w:fldChar w:fldCharType="end"/>
      </w:r>
      <w:r w:rsidR="00BC21D1">
        <w:fldChar w:fldCharType="separate"/>
      </w:r>
      <w:r w:rsidR="007411CE">
        <w:rPr>
          <w:noProof/>
        </w:rPr>
        <w:t>[4, 7]</w:t>
      </w:r>
      <w:r w:rsidR="00BC21D1">
        <w:fldChar w:fldCharType="end"/>
      </w:r>
      <w:r w:rsidR="00B774A0" w:rsidRPr="00B548CA">
        <w:t>.</w:t>
      </w:r>
      <w:r w:rsidR="006119B3" w:rsidRPr="00B548CA">
        <w:t xml:space="preserve"> </w:t>
      </w:r>
      <w:r w:rsidR="00B774A0" w:rsidRPr="00B548CA">
        <w:t xml:space="preserve">Low-cost diagnostic </w:t>
      </w:r>
      <w:r w:rsidR="00B774A0" w:rsidRPr="00DA7B1C">
        <w:t>test</w:t>
      </w:r>
      <w:r w:rsidR="00B774A0" w:rsidRPr="00B548CA">
        <w:t xml:space="preserve">, such as </w:t>
      </w:r>
      <w:proofErr w:type="spellStart"/>
      <w:r w:rsidR="00B774A0" w:rsidRPr="00B548CA">
        <w:t>Widal</w:t>
      </w:r>
      <w:proofErr w:type="spellEnd"/>
      <w:r w:rsidR="00B774A0" w:rsidRPr="00B548CA">
        <w:t xml:space="preserve"> test, </w:t>
      </w:r>
      <w:r w:rsidR="005F59CB" w:rsidRPr="00DA7B1C">
        <w:t>is</w:t>
      </w:r>
      <w:r w:rsidR="005F59CB" w:rsidRPr="00B548CA">
        <w:t xml:space="preserve"> </w:t>
      </w:r>
      <w:r w:rsidR="00B774A0" w:rsidRPr="00B548CA">
        <w:t xml:space="preserve">still </w:t>
      </w:r>
      <w:r w:rsidR="00E144CC" w:rsidRPr="0057270F">
        <w:t xml:space="preserve">widely </w:t>
      </w:r>
      <w:r w:rsidR="00B774A0" w:rsidRPr="00B548CA">
        <w:t>use</w:t>
      </w:r>
      <w:r w:rsidR="006119B3" w:rsidRPr="00B548CA">
        <w:t>d</w:t>
      </w:r>
      <w:r w:rsidR="00E144CC" w:rsidRPr="00B548CA">
        <w:t xml:space="preserve"> </w:t>
      </w:r>
      <w:r w:rsidR="00E144CC" w:rsidRPr="0057270F">
        <w:t>but</w:t>
      </w:r>
      <w:r w:rsidR="00B774A0" w:rsidRPr="00B548CA">
        <w:t xml:space="preserve"> lack</w:t>
      </w:r>
      <w:r w:rsidR="005F59CB" w:rsidRPr="00DA7B1C">
        <w:t>s</w:t>
      </w:r>
      <w:r w:rsidR="00B774A0" w:rsidRPr="00B548CA">
        <w:t xml:space="preserve"> sensitivity and specificity</w:t>
      </w:r>
      <w:r w:rsidR="00BC21D1">
        <w:rPr>
          <w:noProof/>
        </w:rPr>
        <w:t xml:space="preserve"> </w:t>
      </w:r>
      <w:r w:rsidR="00BC21D1">
        <w:rPr>
          <w:noProof/>
        </w:rPr>
        <w:fldChar w:fldCharType="begin">
          <w:fldData xml:space="preserve">PEVuZE5vdGU+PENpdGU+PEF1dGhvcj5NYXVkZTwvQXV0aG9yPjxZZWFyPjIwMTU8L1llYXI+PFJl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</w:fldData>
        </w:fldChar>
      </w:r>
      <w:r w:rsidR="00FC3109">
        <w:rPr>
          <w:noProof/>
        </w:rPr>
        <w:instrText xml:space="preserve"> ADDIN EN.CITE </w:instrText>
      </w:r>
      <w:r w:rsidR="00FC3109">
        <w:rPr>
          <w:noProof/>
        </w:rPr>
        <w:fldChar w:fldCharType="begin">
          <w:fldData xml:space="preserve">PEVuZE5vdGU+PENpdGU+PEF1dGhvcj5NYXVkZTwvQXV0aG9yPjxZZWFyPjIwMTU8L1llYXI+PFJl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</w:fldData>
        </w:fldChar>
      </w:r>
      <w:r w:rsidR="00FC3109">
        <w:rPr>
          <w:noProof/>
        </w:rPr>
        <w:instrText xml:space="preserve"> ADDIN EN.CITE.DATA </w:instrText>
      </w:r>
      <w:r w:rsidR="00FC3109">
        <w:rPr>
          <w:noProof/>
        </w:rPr>
      </w:r>
      <w:r w:rsidR="00FC3109">
        <w:rPr>
          <w:noProof/>
        </w:rPr>
        <w:fldChar w:fldCharType="end"/>
      </w:r>
      <w:r w:rsidR="00BC21D1">
        <w:rPr>
          <w:noProof/>
        </w:rPr>
      </w:r>
      <w:r w:rsidR="00BC21D1">
        <w:rPr>
          <w:noProof/>
        </w:rPr>
        <w:fldChar w:fldCharType="separate"/>
      </w:r>
      <w:r w:rsidR="007411CE">
        <w:rPr>
          <w:noProof/>
        </w:rPr>
        <w:t>[7, 16]</w:t>
      </w:r>
      <w:r w:rsidR="00BC21D1">
        <w:rPr>
          <w:noProof/>
        </w:rPr>
        <w:fldChar w:fldCharType="end"/>
      </w:r>
      <w:r w:rsidR="00B774A0" w:rsidRPr="0057270F">
        <w:t>.</w:t>
      </w:r>
    </w:p>
    <w:p w14:paraId="42A57326" w14:textId="21155079" w:rsidR="001C1C31" w:rsidRPr="00B548CA" w:rsidRDefault="00E144CC" w:rsidP="002C0BC7">
      <w:r w:rsidRPr="0057270F">
        <w:t>There are a number of commercially available rapid</w:t>
      </w:r>
      <w:r w:rsidR="00B774A0" w:rsidRPr="00B548CA">
        <w:t xml:space="preserve"> diagnostic </w:t>
      </w:r>
      <w:r w:rsidR="00B774A0" w:rsidRPr="00BC21D1">
        <w:t xml:space="preserve">tests </w:t>
      </w:r>
      <w:r w:rsidR="00882FA7" w:rsidRPr="00DA7B1C">
        <w:t>(RDTs)</w:t>
      </w:r>
      <w:r w:rsidR="00882FA7" w:rsidRPr="00385C86">
        <w:t xml:space="preserve"> </w:t>
      </w:r>
      <w:r w:rsidR="00B774A0" w:rsidRPr="00BC21D1">
        <w:t>for typhoid fever</w:t>
      </w:r>
      <w:r w:rsidR="00BC21D1" w:rsidRPr="00BC21D1">
        <w:t xml:space="preserve"> </w:t>
      </w:r>
      <w:r w:rsidR="00BC21D1" w:rsidRPr="00BC21D1">
        <w:fldChar w:fldCharType="begin"/>
      </w:r>
      <w:r w:rsidR="007411CE">
        <w:instrText xml:space="preserve"> ADDIN EN.CITE &lt;EndNote&gt;&lt;Cite&gt;&lt;Author&gt;Wijedoru&lt;/Author&gt;&lt;Year&gt;2017&lt;/Year&gt;&lt;RecNum&gt;340&lt;/RecNum&gt;&lt;DisplayText&gt;[17]&lt;/DisplayText&gt;&lt;record&gt;&lt;rec-number&gt;340&lt;/rec-number&gt;&lt;foreign-keys&gt;&lt;key app="EN" db-id="2rrra0s9vwdv2me5a55vtzzve95vv9vvsert" timestamp="1523183117"&gt;340&lt;/key&gt;&lt;/foreign-keys&gt;&lt;ref-type name="Journal Article"&gt;17&lt;/ref-type&gt;&lt;contributors&gt;&lt;authors&gt;&lt;author&gt;Wijedoru, L.&lt;/author&gt;&lt;author&gt;Mallett, S.&lt;/author&gt;&lt;author&gt;Parry, C. M.&lt;/author&gt;&lt;/authors&gt;&lt;/contributors&gt;&lt;auth-address&gt;Department of Clinical Sciences, Liverpool School of Tropical Medicine, Liverpool, UK, L3 5QA.&amp;#xD;Institute of Applied Health Sciences, University of Birmingham, Edgbaston, Birmingham, UK, B15 2TT.&lt;/auth-address&gt;&lt;titles&gt;&lt;title&gt;Rapid diagnostic tests for typhoid and paratyphoid (enteric) fever&lt;/title&gt;&lt;secondary-title&gt;Cochrane Database Syst Rev&lt;/secondary-title&gt;&lt;/titles&gt;&lt;periodical&gt;&lt;full-title&gt;The Cochrane database of systematic reviews&lt;/full-title&gt;&lt;abbr-1&gt;Cochrane Database Syst Rev&lt;/abbr-1&gt;&lt;/periodical&gt;&lt;pages&gt;CD008892&lt;/pages&gt;&lt;volume&gt;5&lt;/volume&gt;&lt;keywords&gt;&lt;keyword&gt;Adult&lt;/keyword&gt;&lt;keyword&gt;Child&lt;/keyword&gt;&lt;keyword&gt;False Negative Reactions&lt;/keyword&gt;&lt;keyword&gt;False Positive Reactions&lt;/keyword&gt;&lt;keyword&gt;Humans&lt;/keyword&gt;&lt;keyword&gt;Immunoassay/*methods&lt;/keyword&gt;&lt;keyword&gt;Paratyphoid Fever/blood/*diagnosis&lt;/keyword&gt;&lt;keyword&gt;Polymerase Chain Reaction/standards&lt;/keyword&gt;&lt;keyword&gt;Reagent Kits, Diagnostic/*standards&lt;/keyword&gt;&lt;keyword&gt;Reference Standards&lt;/keyword&gt;&lt;keyword&gt;Sensitivity and Specificity&lt;/keyword&gt;&lt;keyword&gt;Typhoid Fever/blood/*diagnosis&lt;/keyword&gt;&lt;/keywords&gt;&lt;dates&gt;&lt;year&gt;2017&lt;/year&gt;&lt;pub-dates&gt;&lt;date&gt;May 26&lt;/date&gt;&lt;/pub-dates&gt;&lt;/dates&gt;&lt;isbn&gt;1469-493X (Electronic)&amp;#xD;1361-6137 (Linking)&lt;/isbn&gt;&lt;accession-num&gt;28545155&lt;/accession-num&gt;&lt;urls&gt;&lt;related-urls&gt;&lt;url&gt;https://www.ncbi.nlm.nih.gov/pubmed/28545155&lt;/url&gt;&lt;/related-urls&gt;&lt;/urls&gt;&lt;custom2&gt;PMC5458098&lt;/custom2&gt;&lt;electronic-resource-num&gt;10.1002/14651858.CD008892.pub2&lt;/electronic-resource-num&gt;&lt;/record&gt;&lt;/Cite&gt;&lt;/EndNote&gt;</w:instrText>
      </w:r>
      <w:r w:rsidR="00BC21D1" w:rsidRPr="00BC21D1">
        <w:fldChar w:fldCharType="separate"/>
      </w:r>
      <w:r w:rsidR="007411CE">
        <w:rPr>
          <w:noProof/>
        </w:rPr>
        <w:t>[17]</w:t>
      </w:r>
      <w:r w:rsidR="00BC21D1" w:rsidRPr="00BC21D1">
        <w:fldChar w:fldCharType="end"/>
      </w:r>
      <w:r w:rsidR="00B774A0" w:rsidRPr="00BC21D1">
        <w:t xml:space="preserve">. </w:t>
      </w:r>
      <w:r w:rsidR="002C0BC7">
        <w:t xml:space="preserve">For </w:t>
      </w:r>
      <w:r w:rsidR="00595B7F">
        <w:t>example,</w:t>
      </w:r>
      <w:r w:rsidR="002C0BC7">
        <w:t xml:space="preserve"> a</w:t>
      </w:r>
      <w:r w:rsidRPr="00B548CA">
        <w:t xml:space="preserve">n </w:t>
      </w:r>
      <w:r w:rsidR="00B774A0" w:rsidRPr="00B548CA">
        <w:t>immunoglobulin M lateral flow assay (IgMFA</w:t>
      </w:r>
      <w:r w:rsidRPr="0057270F">
        <w:t>)</w:t>
      </w:r>
      <w:r w:rsidR="00CB06A4">
        <w:t>,</w:t>
      </w:r>
      <w:r w:rsidR="002C0BC7">
        <w:t xml:space="preserve"> which detects </w:t>
      </w:r>
      <w:r w:rsidR="002C0BC7" w:rsidRPr="00B548CA">
        <w:t xml:space="preserve">immunoglobulin M (IgM) antibodies against the lipopolysaccharide of </w:t>
      </w:r>
      <w:r w:rsidR="002C0BC7" w:rsidRPr="00CC392C">
        <w:rPr>
          <w:i/>
        </w:rPr>
        <w:t>S</w:t>
      </w:r>
      <w:r w:rsidR="002C0BC7" w:rsidRPr="00B548CA">
        <w:t xml:space="preserve">. </w:t>
      </w:r>
      <w:r w:rsidR="00595B7F" w:rsidRPr="00B548CA">
        <w:t>Typhi</w:t>
      </w:r>
      <w:r w:rsidR="00CB06A4">
        <w:t xml:space="preserve">, </w:t>
      </w:r>
      <w:r w:rsidR="00B774A0" w:rsidRPr="00B548CA">
        <w:t xml:space="preserve">has been evaluated in Cambodian </w:t>
      </w:r>
      <w:r w:rsidR="00810DE1" w:rsidRPr="0057270F">
        <w:t xml:space="preserve">and Bangladeshi </w:t>
      </w:r>
      <w:r w:rsidR="00810DE1" w:rsidRPr="00B548CA">
        <w:t xml:space="preserve">children </w:t>
      </w:r>
      <w:r w:rsidR="00944C9A" w:rsidRPr="00DA7B1C">
        <w:fldChar w:fldCharType="begin">
          <w:fldData xml:space="preserve">PEVuZE5vdGU+PENpdGU+PEF1dGhvcj5NYXVkZTwvQXV0aG9yPjxZZWFyPjIwMTU8L1llYXI+PFJl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</w:fldData>
        </w:fldChar>
      </w:r>
      <w:r w:rsidR="00FC3109" w:rsidRPr="00DA7B1C">
        <w:instrText xml:space="preserve"> ADDIN EN.CITE </w:instrText>
      </w:r>
      <w:r w:rsidR="00FC3109" w:rsidRPr="00DA7B1C">
        <w:fldChar w:fldCharType="begin">
          <w:fldData xml:space="preserve">PEVuZE5vdGU+PENpdGU+PEF1dGhvcj5NYXVkZTwvQXV0aG9yPjxZZWFyPjIwMTU8L1llYXI+PFJl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</w:fldData>
        </w:fldChar>
      </w:r>
      <w:r w:rsidR="00FC3109" w:rsidRPr="00DA7B1C">
        <w:instrText xml:space="preserve"> ADDIN EN.CITE.DATA </w:instrText>
      </w:r>
      <w:r w:rsidR="00FC3109" w:rsidRPr="00DA7B1C">
        <w:fldChar w:fldCharType="end"/>
      </w:r>
      <w:r w:rsidR="00944C9A" w:rsidRPr="00DA7B1C">
        <w:fldChar w:fldCharType="separate"/>
      </w:r>
      <w:r w:rsidR="007411CE" w:rsidRPr="00DA7B1C">
        <w:rPr>
          <w:noProof/>
        </w:rPr>
        <w:t>[16, 18]</w:t>
      </w:r>
      <w:r w:rsidR="00944C9A" w:rsidRPr="00DA7B1C">
        <w:fldChar w:fldCharType="end"/>
      </w:r>
      <w:r w:rsidR="00B774A0" w:rsidRPr="00DA7B1C">
        <w:t xml:space="preserve">. </w:t>
      </w:r>
      <w:r w:rsidR="00882FA7" w:rsidRPr="00DA7B1C">
        <w:t xml:space="preserve">Among other RDTs, </w:t>
      </w:r>
      <w:r w:rsidR="00E83DD0" w:rsidRPr="00DA7B1C">
        <w:t xml:space="preserve">this </w:t>
      </w:r>
      <w:r w:rsidR="00882FA7" w:rsidRPr="00DA7B1C">
        <w:t>IgMFA has advantages of simplicity to perform, no need for refrigeration, and giving results within 15–30 minutes. It</w:t>
      </w:r>
      <w:r w:rsidR="00882FA7" w:rsidRPr="006265C4">
        <w:t xml:space="preserve"> </w:t>
      </w:r>
      <w:r w:rsidR="00CE1CE6">
        <w:t>has a</w:t>
      </w:r>
      <w:r w:rsidR="00923C9C">
        <w:t xml:space="preserve"> sensitivity </w:t>
      </w:r>
      <w:r w:rsidR="00CE1CE6">
        <w:t xml:space="preserve">of </w:t>
      </w:r>
      <w:r w:rsidR="00923C9C">
        <w:t xml:space="preserve">59% and </w:t>
      </w:r>
      <w:r w:rsidR="00CE1CE6">
        <w:t xml:space="preserve">specificity of </w:t>
      </w:r>
      <w:r w:rsidR="00923C9C">
        <w:t xml:space="preserve">98% </w:t>
      </w:r>
      <w:r w:rsidR="00923C9C">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00923C9C">
        <w:fldChar w:fldCharType="separate"/>
      </w:r>
      <w:r w:rsidR="007411CE">
        <w:rPr>
          <w:noProof/>
        </w:rPr>
        <w:t>[18]</w:t>
      </w:r>
      <w:r w:rsidR="00923C9C">
        <w:fldChar w:fldCharType="end"/>
      </w:r>
      <w:r w:rsidR="00B774A0" w:rsidRPr="00B548CA">
        <w:t>.</w:t>
      </w:r>
      <w:r w:rsidR="00C038FD">
        <w:t xml:space="preserve"> </w:t>
      </w:r>
      <w:r w:rsidR="00B774A0" w:rsidRPr="00B548CA">
        <w:t xml:space="preserve">The availability of such an RDT in </w:t>
      </w:r>
      <w:r w:rsidR="00F60173" w:rsidRPr="00B548CA">
        <w:t>resource-limited</w:t>
      </w:r>
      <w:r w:rsidR="00B774A0" w:rsidRPr="00B548CA">
        <w:t xml:space="preserve"> settings </w:t>
      </w:r>
      <w:r w:rsidRPr="0057270F">
        <w:t>might</w:t>
      </w:r>
      <w:r w:rsidR="00B774A0" w:rsidRPr="00B548CA">
        <w:t xml:space="preserve"> be expected to lead to an early and appropriate choice of antimicrobial drug treatment.</w:t>
      </w:r>
    </w:p>
    <w:p w14:paraId="129486F6" w14:textId="13678769" w:rsidR="001B725D" w:rsidRDefault="00CB06A4" w:rsidP="00291E0D">
      <w:pPr>
        <w:rPr>
          <w:b/>
          <w:sz w:val="28"/>
          <w:szCs w:val="28"/>
        </w:rPr>
      </w:pPr>
      <w:r>
        <w:t>The</w:t>
      </w:r>
      <w:r w:rsidR="006119B3" w:rsidRPr="00B548CA">
        <w:t xml:space="preserve"> overall costs of typhoid fever have been evaluated in </w:t>
      </w:r>
      <w:r>
        <w:t xml:space="preserve">studies in </w:t>
      </w:r>
      <w:r w:rsidR="006119B3" w:rsidRPr="00B548CA">
        <w:t>India and other Southeast Asian countries</w:t>
      </w:r>
      <w:r>
        <w:t>,</w:t>
      </w:r>
      <w:r w:rsidR="006119B3" w:rsidRPr="00B548CA">
        <w:t xml:space="preserve"> </w:t>
      </w:r>
      <w:r w:rsidR="006119B3" w:rsidRPr="0057270F">
        <w:t>but</w:t>
      </w:r>
      <w:r w:rsidR="00B746F5" w:rsidRPr="0057270F">
        <w:t xml:space="preserve"> </w:t>
      </w:r>
      <w:r w:rsidR="006119B3" w:rsidRPr="0057270F">
        <w:t xml:space="preserve">a </w:t>
      </w:r>
      <w:r w:rsidR="00B746F5" w:rsidRPr="0057270F">
        <w:t>cost-effectiveness analysis of the use of</w:t>
      </w:r>
      <w:r w:rsidR="006119B3" w:rsidRPr="0057270F">
        <w:t xml:space="preserve"> </w:t>
      </w:r>
      <w:r w:rsidR="00B746F5" w:rsidRPr="0057270F">
        <w:t xml:space="preserve">RDTs </w:t>
      </w:r>
      <w:r w:rsidR="006119B3" w:rsidRPr="0057270F">
        <w:t>in resource</w:t>
      </w:r>
      <w:r w:rsidR="007411CE">
        <w:t>-</w:t>
      </w:r>
      <w:r w:rsidR="006119B3" w:rsidRPr="0057270F">
        <w:t xml:space="preserve">limited settings </w:t>
      </w:r>
      <w:r w:rsidR="00B746F5" w:rsidRPr="0057270F">
        <w:t>has not been performed</w:t>
      </w:r>
      <w:r w:rsidR="00944C9A">
        <w:rPr>
          <w:noProof/>
        </w:rPr>
        <w:t xml:space="preserve"> </w:t>
      </w:r>
      <w:r w:rsidR="00944C9A">
        <w:rPr>
          <w:noProof/>
        </w:rPr>
        <w:fldChar w:fldCharType="begin">
          <w:fldData xml:space="preserve">PEVuZE5vdGU+PENpdGU+PEF1dGhvcj5Qb3Vsb3M8L0F1dGhvcj48WWVhcj4yMDExPC9ZZWFyPjxS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</w:fldData>
        </w:fldChar>
      </w:r>
      <w:r w:rsidR="00FC3109">
        <w:rPr>
          <w:noProof/>
        </w:rPr>
        <w:instrText xml:space="preserve"> ADDIN EN.CITE </w:instrText>
      </w:r>
      <w:r w:rsidR="00FC3109">
        <w:rPr>
          <w:noProof/>
        </w:rPr>
        <w:fldChar w:fldCharType="begin">
          <w:fldData xml:space="preserve">PEVuZE5vdGU+PENpdGU+PEF1dGhvcj5Qb3Vsb3M8L0F1dGhvcj48WWVhcj4yMDExPC9ZZWFyPjxS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</w:fldData>
        </w:fldChar>
      </w:r>
      <w:r w:rsidR="00FC3109">
        <w:rPr>
          <w:noProof/>
        </w:rPr>
        <w:instrText xml:space="preserve"> ADDIN EN.CITE.DATA </w:instrText>
      </w:r>
      <w:r w:rsidR="00FC3109">
        <w:rPr>
          <w:noProof/>
        </w:rPr>
      </w:r>
      <w:r w:rsidR="00FC3109">
        <w:rPr>
          <w:noProof/>
        </w:rPr>
        <w:fldChar w:fldCharType="end"/>
      </w:r>
      <w:r w:rsidR="00944C9A">
        <w:rPr>
          <w:noProof/>
        </w:rPr>
      </w:r>
      <w:r w:rsidR="00944C9A">
        <w:rPr>
          <w:noProof/>
        </w:rPr>
        <w:fldChar w:fldCharType="separate"/>
      </w:r>
      <w:r w:rsidR="007411CE">
        <w:rPr>
          <w:noProof/>
        </w:rPr>
        <w:t>[19, 20]</w:t>
      </w:r>
      <w:r w:rsidR="00944C9A">
        <w:rPr>
          <w:noProof/>
        </w:rPr>
        <w:fldChar w:fldCharType="end"/>
      </w:r>
      <w:r w:rsidR="00B774A0" w:rsidRPr="00B548CA">
        <w:t xml:space="preserve">. This study aimed to evaluate the effectiveness and costs of </w:t>
      </w:r>
      <w:r w:rsidR="00B548CA">
        <w:t>using</w:t>
      </w:r>
      <w:r w:rsidR="00B548CA" w:rsidRPr="0057270F">
        <w:t xml:space="preserve"> </w:t>
      </w:r>
      <w:r w:rsidR="000F02C9" w:rsidRPr="0057270F">
        <w:t>the</w:t>
      </w:r>
      <w:r w:rsidR="000F02C9" w:rsidRPr="00B548CA">
        <w:t xml:space="preserve"> </w:t>
      </w:r>
      <w:r w:rsidR="00B774A0" w:rsidRPr="00B548CA">
        <w:t>IgMFA in a typhoid fever endemic country</w:t>
      </w:r>
      <w:r w:rsidR="006119B3" w:rsidRPr="0057270F">
        <w:t xml:space="preserve"> and to</w:t>
      </w:r>
      <w:r w:rsidR="00B774A0" w:rsidRPr="0057270F">
        <w:t xml:space="preserve"> </w:t>
      </w:r>
      <w:r w:rsidR="006119B3" w:rsidRPr="0057270F">
        <w:t>inform</w:t>
      </w:r>
      <w:r w:rsidR="006119B3" w:rsidRPr="00B548CA">
        <w:t xml:space="preserve"> </w:t>
      </w:r>
      <w:r w:rsidR="00B774A0" w:rsidRPr="00B548CA">
        <w:t>decision-making on whether to introduce</w:t>
      </w:r>
      <w:r w:rsidR="006119B3" w:rsidRPr="00B548CA">
        <w:t xml:space="preserve"> </w:t>
      </w:r>
      <w:r w:rsidR="006119B3" w:rsidRPr="0057270F">
        <w:t>the</w:t>
      </w:r>
      <w:r w:rsidR="00B774A0" w:rsidRPr="0057270F">
        <w:t xml:space="preserve"> </w:t>
      </w:r>
      <w:r w:rsidR="00B774A0" w:rsidRPr="00B548CA">
        <w:t>IgMFA in a remote health centre setting in Cambodia.</w:t>
      </w:r>
      <w:r w:rsidR="00F351EE">
        <w:t xml:space="preserve"> Cambodia was chosen because it is a high-burden country for typhoid and </w:t>
      </w:r>
      <w:r w:rsidR="00F351EE" w:rsidRPr="006265C4">
        <w:t>because of the availability of data to inform model parameterization</w:t>
      </w:r>
      <w:r w:rsidR="00F351EE">
        <w:t xml:space="preserve">. In rural Cambodia </w:t>
      </w:r>
      <w:r w:rsidR="00F351EE" w:rsidRPr="00B548CA">
        <w:t xml:space="preserve">half of the population is estimated to be aged under 25 years </w:t>
      </w:r>
      <w:r w:rsidR="00F351EE" w:rsidRPr="00B548CA">
        <w:fldChar w:fldCharType="begin"/>
      </w:r>
      <w:r w:rsidR="00FC3109">
        <w:instrText xml:space="preserve"> ADDIN EN.CITE &lt;EndNote&gt;&lt;Cite&gt;&lt;Author&gt;World Health Organization&lt;/Author&gt;&lt;Year&gt;2012&lt;/Year&gt;&lt;RecNum&gt;237&lt;/RecNum&gt;&lt;DisplayText&gt;[21]&lt;/DisplayText&gt;&lt;record&gt;&lt;rec-number&gt;237&lt;/rec-number&gt;&lt;foreign-keys&gt;&lt;key app="EN" db-id="2rrra0s9vwdv2me5a55vtzzve95vv9vvsert" timestamp="1438520390"&gt;237&lt;/key&gt;&lt;/foreign-keys&gt;&lt;ref-type name="Electronic Book"&gt;44&lt;/ref-type&gt;&lt;contributors&gt;&lt;authors&gt;&lt;author&gt;World Health Organization,&lt;/author&gt;&lt;author&gt;Ministry of Health Cambodia,&lt;/author&gt;&lt;/authors&gt;&lt;secondary-authors&gt;&lt;author&gt;The World Health Organization Regional Office for the Western Pacific,&lt;/author&gt;&lt;/secondary-authors&gt;&lt;/contributors&gt;&lt;titles&gt;&lt;title&gt;Health Service Delivery Profile Cambodia 2012.&lt;/title&gt;&lt;/titles&gt;&lt;number&gt;02/07/2015&lt;/number&gt;&lt;dates&gt;&lt;year&gt;2012&lt;/year&gt;&lt;/dates&gt;&lt;pub-location&gt;Manila &lt;/pub-location&gt;&lt;urls&gt;&lt;related-urls&gt;&lt;url&gt;http://www.wpro.who.int/health_services/service_delivery_profile_cambodia.pdf&lt;/url&gt;&lt;/related-urls&gt;&lt;/urls&gt;&lt;/record&gt;&lt;/Cite&gt;&lt;/EndNote&gt;</w:instrText>
      </w:r>
      <w:r w:rsidR="00F351EE" w:rsidRPr="00B548CA">
        <w:fldChar w:fldCharType="separate"/>
      </w:r>
      <w:r w:rsidR="007411CE">
        <w:rPr>
          <w:noProof/>
        </w:rPr>
        <w:t>[21]</w:t>
      </w:r>
      <w:r w:rsidR="00F351EE" w:rsidRPr="00B548CA">
        <w:fldChar w:fldCharType="end"/>
      </w:r>
      <w:r w:rsidR="00F351EE">
        <w:t xml:space="preserve"> and in children </w:t>
      </w:r>
      <w:r w:rsidR="00F351EE">
        <w:lastRenderedPageBreak/>
        <w:t xml:space="preserve">presenting to health facilities with fever, the prevalence of uncomplicated </w:t>
      </w:r>
      <w:r w:rsidR="00F351EE" w:rsidRPr="00087CB2">
        <w:rPr>
          <w:i/>
        </w:rPr>
        <w:t>S.</w:t>
      </w:r>
      <w:r w:rsidR="00F351EE" w:rsidRPr="00B754FF">
        <w:t xml:space="preserve"> </w:t>
      </w:r>
      <w:r w:rsidR="00B754FF" w:rsidRPr="00B754FF">
        <w:t>Typhi</w:t>
      </w:r>
      <w:r w:rsidR="00B754FF">
        <w:t xml:space="preserve"> </w:t>
      </w:r>
      <w:r w:rsidR="00F351EE">
        <w:t>infection is estimated to be between 4.5</w:t>
      </w:r>
      <w:r w:rsidR="00753814">
        <w:t xml:space="preserve"> and </w:t>
      </w:r>
      <w:r w:rsidR="00F351EE">
        <w:t>9.0</w:t>
      </w:r>
      <w:r w:rsidR="00F351EE" w:rsidRPr="003D1029">
        <w:t xml:space="preserve">% </w:t>
      </w:r>
      <w:r w:rsidR="00F351EE" w:rsidRPr="00540401">
        <w:rPr>
          <w:rFonts w:eastAsia="MS Mincho"/>
        </w:rPr>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rsidRPr="00540401">
        <w:rPr>
          <w:rFonts w:eastAsia="MS Mincho"/>
        </w:rPr>
        <w:instrText xml:space="preserve"> ADDIN EN.CITE </w:instrText>
      </w:r>
      <w:r w:rsidR="00FC3109" w:rsidRPr="00540401">
        <w:rPr>
          <w:rFonts w:eastAsia="MS Mincho"/>
        </w:rPr>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rsidRPr="00540401">
        <w:rPr>
          <w:rFonts w:eastAsia="MS Mincho"/>
        </w:rPr>
        <w:instrText xml:space="preserve"> ADDIN EN.CITE.DATA </w:instrText>
      </w:r>
      <w:r w:rsidR="00FC3109" w:rsidRPr="00540401">
        <w:rPr>
          <w:rFonts w:eastAsia="MS Mincho"/>
        </w:rPr>
      </w:r>
      <w:r w:rsidR="00FC3109" w:rsidRPr="00540401">
        <w:rPr>
          <w:rFonts w:eastAsia="MS Mincho"/>
        </w:rPr>
        <w:fldChar w:fldCharType="end"/>
      </w:r>
      <w:r w:rsidR="00F351EE" w:rsidRPr="00540401">
        <w:rPr>
          <w:rFonts w:eastAsia="MS Mincho"/>
        </w:rPr>
      </w:r>
      <w:r w:rsidR="00F351EE" w:rsidRPr="00540401">
        <w:rPr>
          <w:rFonts w:eastAsia="MS Mincho"/>
        </w:rPr>
        <w:fldChar w:fldCharType="separate"/>
      </w:r>
      <w:r w:rsidR="007411CE" w:rsidRPr="00540401">
        <w:rPr>
          <w:rFonts w:eastAsia="MS Mincho"/>
          <w:noProof/>
        </w:rPr>
        <w:t>[18, 22, 23]</w:t>
      </w:r>
      <w:r w:rsidR="00F351EE" w:rsidRPr="00540401">
        <w:rPr>
          <w:rFonts w:eastAsia="MS Mincho"/>
        </w:rPr>
        <w:fldChar w:fldCharType="end"/>
      </w:r>
      <w:r w:rsidR="00B754FF">
        <w:rPr>
          <w:rFonts w:eastAsia="MS Mincho"/>
          <w:sz w:val="20"/>
          <w:szCs w:val="20"/>
        </w:rPr>
        <w:t>.</w:t>
      </w:r>
    </w:p>
    <w:p w14:paraId="72181EE8" w14:textId="13ADEE1D" w:rsidR="001C1C31" w:rsidRPr="00B548CA" w:rsidRDefault="00B774A0" w:rsidP="00866166">
      <w:pPr>
        <w:pStyle w:val="Title"/>
      </w:pPr>
      <w:r w:rsidRPr="00B548CA">
        <w:t>Methods</w:t>
      </w:r>
    </w:p>
    <w:p w14:paraId="220BC9BB" w14:textId="1F5FB71C" w:rsidR="002017B5" w:rsidRDefault="002017B5" w:rsidP="008168D7">
      <w:r w:rsidRPr="00B548CA">
        <w:t xml:space="preserve">We conducted a cost-effectiveness analysis (CEA) </w:t>
      </w:r>
      <w:r w:rsidR="001A4FC3" w:rsidRPr="0057270F">
        <w:t xml:space="preserve">of </w:t>
      </w:r>
      <w:r w:rsidR="001A4FC3">
        <w:t>using</w:t>
      </w:r>
      <w:r w:rsidR="001A4FC3" w:rsidRPr="0057270F">
        <w:t xml:space="preserve"> </w:t>
      </w:r>
      <w:r w:rsidR="001A4FC3" w:rsidRPr="00DA7B1C">
        <w:t>a</w:t>
      </w:r>
      <w:r w:rsidR="00C46AB0" w:rsidRPr="00DA7B1C">
        <w:t xml:space="preserve">n </w:t>
      </w:r>
      <w:r w:rsidR="001A4FC3" w:rsidRPr="00DA7B1C">
        <w:t>RDT</w:t>
      </w:r>
      <w:r w:rsidR="00C46AB0">
        <w:t xml:space="preserve"> </w:t>
      </w:r>
      <w:r w:rsidR="001A4FC3" w:rsidRPr="0057270F">
        <w:t>for typhoid fever</w:t>
      </w:r>
      <w:r w:rsidR="001A4FC3">
        <w:t xml:space="preserve"> diagnosis</w:t>
      </w:r>
      <w:r w:rsidR="001A4FC3" w:rsidRPr="0057270F">
        <w:t xml:space="preserve">, IgMFA, </w:t>
      </w:r>
      <w:r w:rsidR="00B84846">
        <w:t xml:space="preserve">in a </w:t>
      </w:r>
      <w:r w:rsidR="001A4FC3" w:rsidRPr="0057270F">
        <w:t>remote health centre setting in Cambodia from a healthcare provider perspective</w:t>
      </w:r>
      <w:r w:rsidR="001A4FC3">
        <w:t xml:space="preserve">. The comparator </w:t>
      </w:r>
      <w:r w:rsidR="008168D7">
        <w:t>was the current standard of care which is</w:t>
      </w:r>
      <w:r w:rsidR="001A4FC3">
        <w:t xml:space="preserve"> </w:t>
      </w:r>
      <w:r w:rsidR="001A4FC3" w:rsidRPr="0057270F">
        <w:t xml:space="preserve">presumptive </w:t>
      </w:r>
      <w:r w:rsidR="001A4FC3" w:rsidRPr="00B548CA">
        <w:t xml:space="preserve">clinical diagnosis without an RDT. </w:t>
      </w:r>
      <w:r w:rsidR="00B754FF">
        <w:t>The costs</w:t>
      </w:r>
      <w:r w:rsidR="001A4FC3">
        <w:t xml:space="preserve"> that were included were therefore the direct costs of </w:t>
      </w:r>
      <w:r w:rsidR="001A4FC3" w:rsidRPr="0057270F">
        <w:t>the</w:t>
      </w:r>
      <w:r w:rsidR="001A4FC3" w:rsidRPr="00B548CA">
        <w:t xml:space="preserve"> diagnostic test</w:t>
      </w:r>
      <w:r w:rsidR="001A4FC3">
        <w:t xml:space="preserve"> (including supply, labour and equipment costs) and the costs of treatment</w:t>
      </w:r>
      <w:r w:rsidR="001A4FC3" w:rsidRPr="00B548CA">
        <w:t xml:space="preserve">. </w:t>
      </w:r>
      <w:r w:rsidR="001A4FC3">
        <w:t>Costs borne by patients including i</w:t>
      </w:r>
      <w:r w:rsidR="001A4FC3" w:rsidRPr="00B548CA">
        <w:t xml:space="preserve">ndirect costs </w:t>
      </w:r>
      <w:r w:rsidR="001A4FC3">
        <w:t xml:space="preserve">due to </w:t>
      </w:r>
      <w:r w:rsidR="001A4FC3" w:rsidRPr="00B548CA">
        <w:t>productivity loss were</w:t>
      </w:r>
      <w:r w:rsidR="001A4FC3">
        <w:t xml:space="preserve"> not included.</w:t>
      </w:r>
      <w:r w:rsidR="00B754FF">
        <w:t xml:space="preserve"> </w:t>
      </w:r>
      <w:r w:rsidR="00B84846">
        <w:t xml:space="preserve">The effects were natural units: treatment success at 7 days and an intermediate outcome of correctly diagnosed typhoid fever. </w:t>
      </w:r>
      <w:r w:rsidR="00B84846" w:rsidRPr="00B548CA">
        <w:t xml:space="preserve">Cost-utility analysis presenting </w:t>
      </w:r>
      <w:r w:rsidR="00753814">
        <w:t>d</w:t>
      </w:r>
      <w:r w:rsidR="00B84846" w:rsidRPr="00B548CA">
        <w:t>isability-adjusted life years (DALYs) was not chosen since it would not provide understanding of the net effects of offering a new diagnostic test.</w:t>
      </w:r>
    </w:p>
    <w:p w14:paraId="23CB7CD3" w14:textId="77777777" w:rsidR="001C1C31" w:rsidRPr="00B548CA" w:rsidRDefault="00B774A0" w:rsidP="001B725D">
      <w:pPr>
        <w:pStyle w:val="Heading2"/>
      </w:pPr>
      <w:r w:rsidRPr="00B548CA">
        <w:t>Model choice and descriptions</w:t>
      </w:r>
    </w:p>
    <w:p w14:paraId="5080744E" w14:textId="4E28680F" w:rsidR="001C1C31" w:rsidRPr="00B548CA" w:rsidRDefault="002F5A14" w:rsidP="005A2312">
      <w:r w:rsidRPr="00B548CA">
        <w:t>E</w:t>
      </w:r>
      <w:r w:rsidR="00B774A0" w:rsidRPr="00B548CA">
        <w:t xml:space="preserve">xisting models for malaria RDT and </w:t>
      </w:r>
      <w:r w:rsidR="007B1FE2" w:rsidRPr="00B548CA">
        <w:t xml:space="preserve">a model for </w:t>
      </w:r>
      <w:r w:rsidR="00B774A0" w:rsidRPr="00B548CA">
        <w:t>diagnosis of sepsis in low-re</w:t>
      </w:r>
      <w:r w:rsidR="007B1FE2" w:rsidRPr="00B548CA">
        <w:t>s</w:t>
      </w:r>
      <w:r w:rsidR="00B774A0" w:rsidRPr="00B548CA">
        <w:t>our</w:t>
      </w:r>
      <w:r w:rsidR="007B1FE2" w:rsidRPr="00B548CA">
        <w:t>c</w:t>
      </w:r>
      <w:r w:rsidR="00B774A0" w:rsidRPr="00B548CA">
        <w:t>e settings</w:t>
      </w:r>
      <w:r w:rsidRPr="00B548CA">
        <w:t xml:space="preserve"> were modified to construct</w:t>
      </w:r>
      <w:r w:rsidR="00F07BB1" w:rsidRPr="00B548CA">
        <w:t xml:space="preserve"> </w:t>
      </w:r>
      <w:r w:rsidRPr="00B548CA">
        <w:t>a</w:t>
      </w:r>
      <w:r w:rsidR="00F07BB1" w:rsidRPr="00B548CA">
        <w:t xml:space="preserve"> </w:t>
      </w:r>
      <w:r w:rsidR="005E79D3" w:rsidRPr="00B548CA">
        <w:t xml:space="preserve">new </w:t>
      </w:r>
      <w:r w:rsidR="00F07BB1" w:rsidRPr="00B548CA">
        <w:t xml:space="preserve">decision analytic model </w:t>
      </w:r>
      <w:r w:rsidRPr="00B548CA">
        <w:t>for typhoid fever</w:t>
      </w:r>
      <w:r w:rsidR="00B774A0" w:rsidRPr="00B548CA">
        <w:t xml:space="preserve"> </w:t>
      </w:r>
      <w:r w:rsidR="00944C9A">
        <w:fldChar w:fldCharType="begin">
          <w:fldData xml:space="preserve">PEVuZE5vdGU+PENpdGU+PEF1dGhvcj5BbnNhaDwvQXV0aG9yPjxZZWFyPjIwMTM8L1llYXI+PFJl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</w:fldData>
        </w:fldChar>
      </w:r>
      <w:r w:rsidR="00FC3109">
        <w:instrText xml:space="preserve"> ADDIN EN.CITE </w:instrText>
      </w:r>
      <w:r w:rsidR="00FC3109">
        <w:fldChar w:fldCharType="begin">
          <w:fldData xml:space="preserve">PEVuZE5vdGU+PENpdGU+PEF1dGhvcj5BbnNhaDwvQXV0aG9yPjxZZWFyPjIwMTM8L1llYXI+PFJl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</w:fldData>
        </w:fldChar>
      </w:r>
      <w:r w:rsidR="00FC3109">
        <w:instrText xml:space="preserve"> ADDIN EN.CITE.DATA </w:instrText>
      </w:r>
      <w:r w:rsidR="00FC3109">
        <w:fldChar w:fldCharType="end"/>
      </w:r>
      <w:r w:rsidR="00944C9A">
        <w:fldChar w:fldCharType="separate"/>
      </w:r>
      <w:r w:rsidR="007411CE">
        <w:rPr>
          <w:noProof/>
        </w:rPr>
        <w:t>[24-26]</w:t>
      </w:r>
      <w:r w:rsidR="00944C9A">
        <w:fldChar w:fldCharType="end"/>
      </w:r>
      <w:r w:rsidR="00B774A0" w:rsidRPr="00B548CA">
        <w:t>.</w:t>
      </w:r>
    </w:p>
    <w:p w14:paraId="6AFAC361" w14:textId="3C077652" w:rsidR="001C1C31" w:rsidRPr="00962F12" w:rsidRDefault="00B774A0" w:rsidP="005A2312">
      <w:r w:rsidRPr="00B548CA">
        <w:t xml:space="preserve">Two diagnostic </w:t>
      </w:r>
      <w:r w:rsidR="00810DE1" w:rsidRPr="0057270F">
        <w:t>approaches</w:t>
      </w:r>
      <w:r w:rsidRPr="0057270F">
        <w:t xml:space="preserve"> </w:t>
      </w:r>
      <w:r w:rsidR="00810DE1" w:rsidRPr="0057270F">
        <w:t>were</w:t>
      </w:r>
      <w:r w:rsidRPr="00962F12">
        <w:t xml:space="preserve"> compared</w:t>
      </w:r>
      <w:r w:rsidR="00810DE1" w:rsidRPr="0057270F">
        <w:t>.</w:t>
      </w:r>
      <w:r w:rsidRPr="0057270F">
        <w:t xml:space="preserve"> </w:t>
      </w:r>
      <w:r w:rsidR="00810DE1" w:rsidRPr="0057270F">
        <w:t>The</w:t>
      </w:r>
      <w:r w:rsidR="00810DE1" w:rsidRPr="00962F12">
        <w:t xml:space="preserve"> </w:t>
      </w:r>
      <w:r w:rsidRPr="00962F12">
        <w:t xml:space="preserve">new intervention arm </w:t>
      </w:r>
      <w:r w:rsidR="00810DE1" w:rsidRPr="0057270F">
        <w:t xml:space="preserve">employed </w:t>
      </w:r>
      <w:r w:rsidR="002254C9" w:rsidRPr="0057270F">
        <w:t>the</w:t>
      </w:r>
      <w:r w:rsidR="002254C9" w:rsidRPr="00962F12">
        <w:t xml:space="preserve"> </w:t>
      </w:r>
      <w:r w:rsidR="00810DE1" w:rsidRPr="00962F12">
        <w:t xml:space="preserve">IgMFA </w:t>
      </w:r>
      <w:r w:rsidRPr="00962F12">
        <w:t xml:space="preserve">and the comparator arm was </w:t>
      </w:r>
      <w:r w:rsidR="00217CFF" w:rsidRPr="00962F12">
        <w:t xml:space="preserve">a </w:t>
      </w:r>
      <w:r w:rsidR="002254C9" w:rsidRPr="0057270F">
        <w:t xml:space="preserve">presumptive </w:t>
      </w:r>
      <w:r w:rsidRPr="00962F12">
        <w:t xml:space="preserve">clinical diagnosis based on patient’s symptoms. </w:t>
      </w:r>
      <w:r w:rsidR="00810DE1" w:rsidRPr="00962F12">
        <w:t xml:space="preserve">The </w:t>
      </w:r>
      <w:r w:rsidR="00810DE1" w:rsidRPr="0057270F">
        <w:t>performance</w:t>
      </w:r>
      <w:r w:rsidR="00810DE1" w:rsidRPr="00962F12">
        <w:t xml:space="preserve"> of </w:t>
      </w:r>
      <w:r w:rsidR="00810DE1" w:rsidRPr="0057270F">
        <w:t>the RDT</w:t>
      </w:r>
      <w:r w:rsidR="00810DE1" w:rsidRPr="00962F12">
        <w:t xml:space="preserve"> was based on studies </w:t>
      </w:r>
      <w:r w:rsidR="00810DE1" w:rsidRPr="0057270F">
        <w:t xml:space="preserve">of the Life Assay Test-It IgMFA (Life Assay Diagnostics, Cape Town, South Africa) </w:t>
      </w:r>
      <w:r w:rsidRPr="00962F12">
        <w:t xml:space="preserve">in Cambodia </w:t>
      </w:r>
      <w:r w:rsidR="00E2098D" w:rsidRPr="00962F12">
        <w:fldChar w:fldCharType="begin">
          <w:fldData xml:space="preserve">PEVuZE5vdGU+PENpdGU+PEF1dGhvcj5NYXVkZTwvQXV0aG9yPjxZZWFyPjIwMTU8L1llYXI+PFJl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</w:fldData>
        </w:fldChar>
      </w:r>
      <w:r w:rsidR="00FC3109">
        <w:instrText xml:space="preserve"> ADDIN EN.CITE </w:instrText>
      </w:r>
      <w:r w:rsidR="00FC3109">
        <w:fldChar w:fldCharType="begin">
          <w:fldData xml:space="preserve">PEVuZE5vdGU+PENpdGU+PEF1dGhvcj5NYXVkZTwvQXV0aG9yPjxZZWFyPjIwMTU8L1llYXI+PFJl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</w:fldData>
        </w:fldChar>
      </w:r>
      <w:r w:rsidR="00FC3109">
        <w:instrText xml:space="preserve"> ADDIN EN.CITE.DATA </w:instrText>
      </w:r>
      <w:r w:rsidR="00FC3109">
        <w:fldChar w:fldCharType="end"/>
      </w:r>
      <w:r w:rsidR="00E2098D" w:rsidRPr="00962F12">
        <w:fldChar w:fldCharType="separate"/>
      </w:r>
      <w:r w:rsidR="007411CE">
        <w:rPr>
          <w:noProof/>
        </w:rPr>
        <w:t>[16, 18]</w:t>
      </w:r>
      <w:r w:rsidR="00E2098D" w:rsidRPr="00962F12">
        <w:fldChar w:fldCharType="end"/>
      </w:r>
      <w:r w:rsidRPr="00962F12">
        <w:t xml:space="preserve">. </w:t>
      </w:r>
      <w:r w:rsidR="00576958" w:rsidRPr="00962F12">
        <w:t>C</w:t>
      </w:r>
      <w:r w:rsidRPr="00962F12">
        <w:t xml:space="preserve">linical diagnosis was </w:t>
      </w:r>
      <w:r w:rsidR="00576958" w:rsidRPr="00962F12">
        <w:t>made based on</w:t>
      </w:r>
      <w:r w:rsidR="000D32AC">
        <w:t xml:space="preserve"> current</w:t>
      </w:r>
      <w:r w:rsidR="00576958" w:rsidRPr="00962F12">
        <w:t xml:space="preserve"> </w:t>
      </w:r>
      <w:r w:rsidRPr="00962F12">
        <w:t>clinical practice in AHC and other hospitals</w:t>
      </w:r>
      <w:r w:rsidR="00F461C2">
        <w:rPr>
          <w:noProof/>
        </w:rPr>
        <w:t xml:space="preserve"> </w:t>
      </w:r>
      <w:r w:rsidR="00F461C2">
        <w:rPr>
          <w:noProof/>
        </w:rPr>
        <w:fldChar w:fldCharType="begin">
          <w:fldData xml:space="preserve">PEVuZE5vdGU+PENpdGU+PEF1dGhvcj5NYXVkZTwvQXV0aG9yPjxZZWFyPjIwMTU8L1llYXI+PFJl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</w:fldData>
        </w:fldChar>
      </w:r>
      <w:r w:rsidR="00FC3109">
        <w:rPr>
          <w:noProof/>
        </w:rPr>
        <w:instrText xml:space="preserve"> ADDIN EN.CITE </w:instrText>
      </w:r>
      <w:r w:rsidR="00FC3109">
        <w:rPr>
          <w:noProof/>
        </w:rPr>
        <w:fldChar w:fldCharType="begin">
          <w:fldData xml:space="preserve">PEVuZE5vdGU+PENpdGU+PEF1dGhvcj5NYXVkZTwvQXV0aG9yPjxZZWFyPjIwMTU8L1llYXI+PFJl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</w:fldData>
        </w:fldChar>
      </w:r>
      <w:r w:rsidR="00FC3109">
        <w:rPr>
          <w:noProof/>
        </w:rPr>
        <w:instrText xml:space="preserve"> ADDIN EN.CITE.DATA </w:instrText>
      </w:r>
      <w:r w:rsidR="00FC3109">
        <w:rPr>
          <w:noProof/>
        </w:rPr>
      </w:r>
      <w:r w:rsidR="00FC3109">
        <w:rPr>
          <w:noProof/>
        </w:rPr>
        <w:fldChar w:fldCharType="end"/>
      </w:r>
      <w:r w:rsidR="00F461C2">
        <w:rPr>
          <w:noProof/>
        </w:rPr>
      </w:r>
      <w:r w:rsidR="00F461C2">
        <w:rPr>
          <w:noProof/>
        </w:rPr>
        <w:fldChar w:fldCharType="separate"/>
      </w:r>
      <w:r w:rsidR="007411CE">
        <w:rPr>
          <w:noProof/>
        </w:rPr>
        <w:t>[16, 18, 27]</w:t>
      </w:r>
      <w:r w:rsidR="00F461C2">
        <w:rPr>
          <w:noProof/>
        </w:rPr>
        <w:fldChar w:fldCharType="end"/>
      </w:r>
      <w:r w:rsidRPr="00962F12">
        <w:t xml:space="preserve">. A patient was </w:t>
      </w:r>
      <w:r w:rsidR="00810DE1" w:rsidRPr="0057270F">
        <w:t>considered</w:t>
      </w:r>
      <w:r w:rsidR="00810DE1" w:rsidRPr="00962F12">
        <w:t xml:space="preserve"> to </w:t>
      </w:r>
      <w:r w:rsidR="00810DE1" w:rsidRPr="0057270F">
        <w:t>have</w:t>
      </w:r>
      <w:r w:rsidRPr="00962F12">
        <w:t xml:space="preserve"> typhoid fever if </w:t>
      </w:r>
      <w:r w:rsidR="004B7A62" w:rsidRPr="00962F12">
        <w:t xml:space="preserve">febrile for more than 3 days </w:t>
      </w:r>
      <w:r w:rsidR="004B7A62">
        <w:t xml:space="preserve">and </w:t>
      </w:r>
      <w:r w:rsidRPr="00962F12">
        <w:t>one</w:t>
      </w:r>
      <w:r w:rsidR="00D37F2A" w:rsidRPr="00962F12">
        <w:t xml:space="preserve"> </w:t>
      </w:r>
      <w:r w:rsidR="00D37F2A">
        <w:t>or more</w:t>
      </w:r>
      <w:r w:rsidRPr="0057270F">
        <w:t xml:space="preserve"> </w:t>
      </w:r>
      <w:r w:rsidRPr="00962F12">
        <w:t xml:space="preserve">of </w:t>
      </w:r>
      <w:r w:rsidR="004B7A62">
        <w:t>four</w:t>
      </w:r>
      <w:r w:rsidR="00D37F2A" w:rsidRPr="00962F12">
        <w:t xml:space="preserve"> </w:t>
      </w:r>
      <w:r w:rsidR="00D37F2A">
        <w:t>clinical features</w:t>
      </w:r>
      <w:r w:rsidR="00810DE1" w:rsidRPr="0057270F">
        <w:t xml:space="preserve"> was present;</w:t>
      </w:r>
      <w:r w:rsidRPr="00962F12">
        <w:t xml:space="preserve"> presence of </w:t>
      </w:r>
      <w:r w:rsidRPr="00962F12">
        <w:lastRenderedPageBreak/>
        <w:t>abdominal symptoms (constipation, diarrhoea or abdominal pain</w:t>
      </w:r>
      <w:r w:rsidRPr="0057270F">
        <w:t>)</w:t>
      </w:r>
      <w:r w:rsidR="00810DE1" w:rsidRPr="0057270F">
        <w:t>;</w:t>
      </w:r>
      <w:r w:rsidRPr="00962F12">
        <w:t xml:space="preserve"> body temperature</w:t>
      </w:r>
      <w:r w:rsidR="00753814">
        <w:t xml:space="preserve"> </w:t>
      </w:r>
      <w:r w:rsidRPr="00962F12">
        <w:t>&gt;39 ˚C</w:t>
      </w:r>
      <w:r w:rsidR="00810DE1" w:rsidRPr="0057270F">
        <w:rPr>
          <w:rFonts w:eastAsia="Microsoft YaHei"/>
        </w:rPr>
        <w:t>;</w:t>
      </w:r>
      <w:r w:rsidRPr="0057270F">
        <w:rPr>
          <w:rFonts w:eastAsia="Microsoft YaHei"/>
        </w:rPr>
        <w:t xml:space="preserve"> hepato</w:t>
      </w:r>
      <w:r w:rsidR="00810DE1" w:rsidRPr="0057270F">
        <w:rPr>
          <w:rFonts w:eastAsia="Microsoft YaHei"/>
        </w:rPr>
        <w:t>megaly</w:t>
      </w:r>
      <w:r w:rsidRPr="00962F12">
        <w:t xml:space="preserve"> and/or splenomegaly</w:t>
      </w:r>
      <w:r w:rsidR="00810DE1" w:rsidRPr="0057270F">
        <w:rPr>
          <w:rFonts w:eastAsia="Microsoft YaHei"/>
        </w:rPr>
        <w:t>;</w:t>
      </w:r>
      <w:r w:rsidRPr="00962F12">
        <w:t xml:space="preserve"> </w:t>
      </w:r>
      <w:r w:rsidR="007676EF" w:rsidRPr="00962F12">
        <w:t xml:space="preserve">or </w:t>
      </w:r>
      <w:r w:rsidRPr="00962F12">
        <w:t>no alternative confirmed diagnosis established.</w:t>
      </w:r>
    </w:p>
    <w:p w14:paraId="3126416C" w14:textId="28496FA7" w:rsidR="001C1C31" w:rsidRDefault="00FB2821" w:rsidP="005A2312">
      <w:r w:rsidRPr="00962F12">
        <w:t>A</w:t>
      </w:r>
      <w:r w:rsidR="00B774A0" w:rsidRPr="00962F12">
        <w:t xml:space="preserve"> decision tree model </w:t>
      </w:r>
      <w:r w:rsidRPr="00962F12">
        <w:t xml:space="preserve">was constructed </w:t>
      </w:r>
      <w:r w:rsidR="00B774A0" w:rsidRPr="00962F12">
        <w:t xml:space="preserve">with a hypothetical cohort of 1000 children </w:t>
      </w:r>
      <w:r w:rsidR="00810DE1" w:rsidRPr="0057270F">
        <w:t>using</w:t>
      </w:r>
      <w:r w:rsidR="00B774A0" w:rsidRPr="00962F12">
        <w:t xml:space="preserve"> </w:t>
      </w:r>
      <w:r w:rsidR="0005052D" w:rsidRPr="00962F12">
        <w:t xml:space="preserve">Microsoft </w:t>
      </w:r>
      <w:r w:rsidR="00B774A0" w:rsidRPr="00962F12">
        <w:t xml:space="preserve">Excel </w:t>
      </w:r>
      <w:r w:rsidR="00753814">
        <w:t>(</w:t>
      </w:r>
      <w:r w:rsidR="0005052D" w:rsidRPr="00962F12">
        <w:t>2016</w:t>
      </w:r>
      <w:r w:rsidR="00753814">
        <w:t>)</w:t>
      </w:r>
      <w:r w:rsidR="00B774A0" w:rsidRPr="00962F12">
        <w:t xml:space="preserve">. </w:t>
      </w:r>
      <w:r w:rsidR="00733312" w:rsidRPr="00962F12">
        <w:t xml:space="preserve">We </w:t>
      </w:r>
      <w:r w:rsidR="00B774A0" w:rsidRPr="00962F12">
        <w:t xml:space="preserve">hypothesised that the children aged from 0 to 14 years, who visited a health centre in Siem Reap </w:t>
      </w:r>
      <w:r w:rsidR="00810DE1" w:rsidRPr="0057270F">
        <w:t>province</w:t>
      </w:r>
      <w:r w:rsidR="00777190" w:rsidRPr="0057270F">
        <w:t>, Cambodia,</w:t>
      </w:r>
      <w:r w:rsidR="00810DE1" w:rsidRPr="0057270F">
        <w:t xml:space="preserve"> </w:t>
      </w:r>
      <w:r w:rsidR="00B774A0" w:rsidRPr="00962F12">
        <w:t xml:space="preserve">with undifferentiated fever, were eligible for the entry in this model. Malarial patients were excluded from the beginning of this model assuming that malaria was </w:t>
      </w:r>
      <w:r w:rsidR="00810DE1" w:rsidRPr="0057270F">
        <w:t>tested for and excluded</w:t>
      </w:r>
      <w:r w:rsidR="00B774A0" w:rsidRPr="00962F12">
        <w:t xml:space="preserve"> before suspecting typhoid fever. Patients who had complicated symptoms, such as shock, encephalopathy, convulsions, bleeding, deep jaundice or suspected gut perforation were excluded</w:t>
      </w:r>
      <w:r w:rsidR="00C7474B" w:rsidRPr="0057270F">
        <w:t xml:space="preserve"> </w:t>
      </w:r>
      <w:r w:rsidR="005E2AF2" w:rsidRPr="0057270F">
        <w:t>as they would be referred to hospital</w:t>
      </w:r>
      <w:r w:rsidR="00B774A0" w:rsidRPr="0057270F">
        <w:t>.</w:t>
      </w:r>
      <w:r w:rsidR="00B774A0" w:rsidRPr="0055178C">
        <w:t xml:space="preserve"> The decision tree model is shown in </w:t>
      </w:r>
      <w:r w:rsidR="00205DAA" w:rsidRPr="0055178C">
        <w:t>Fig 1.</w:t>
      </w:r>
    </w:p>
    <w:p w14:paraId="149D2BD8" w14:textId="1A5559E9" w:rsidR="001B725D" w:rsidRDefault="001B725D" w:rsidP="001B725D">
      <w:pPr>
        <w:pStyle w:val="Caption"/>
      </w:pPr>
      <w:r w:rsidRPr="001B725D">
        <w:t xml:space="preserve">Fig </w:t>
      </w:r>
      <w:r w:rsidR="006B353D">
        <w:t>1</w:t>
      </w:r>
      <w:r w:rsidRPr="001B725D">
        <w:t>. Decision tree model for diagnosis and treatment for typhoid fever</w:t>
      </w:r>
      <w:r w:rsidR="00291E0D">
        <w:t>.</w:t>
      </w:r>
    </w:p>
    <w:p w14:paraId="55FB80AE" w14:textId="0925D6EB" w:rsidR="00825055" w:rsidRDefault="003240A5" w:rsidP="00537941">
      <w:pPr>
        <w:suppressAutoHyphens w:val="0"/>
        <w:autoSpaceDN/>
        <w:spacing w:after="0" w:line="240" w:lineRule="auto"/>
        <w:textAlignment w:val="auto"/>
      </w:pPr>
      <w:r w:rsidRPr="003240A5">
        <w:rPr>
          <w:rFonts w:eastAsiaTheme="minorEastAsia"/>
          <w:color w:val="000000" w:themeColor="text1"/>
          <w:kern w:val="24"/>
          <w:szCs w:val="21"/>
        </w:rPr>
        <w:t>* MDR strains exist equally among true-positives and false-negatives. Since probability of treatment success in azithromycin is the same between MDR strains and non-MDR strains, *1 and *3 are not branched to P9 and (1-P9).</w:t>
      </w:r>
      <w:r w:rsidR="00825055">
        <w:br w:type="page"/>
      </w:r>
    </w:p>
    <w:p w14:paraId="03FBA892" w14:textId="199FEBE1" w:rsidR="00FB2821" w:rsidRPr="0055178C" w:rsidRDefault="00B774A0" w:rsidP="005A2312">
      <w:r w:rsidRPr="0055178C">
        <w:lastRenderedPageBreak/>
        <w:t>Following the result of a diagnostic test, two treatment choices were defined</w:t>
      </w:r>
      <w:r w:rsidR="00985DED">
        <w:t xml:space="preserve"> </w:t>
      </w:r>
      <w:r w:rsidR="00495BF7">
        <w:t xml:space="preserve">based on literature </w:t>
      </w:r>
      <w:r w:rsidR="00985DED">
        <w:fldChar w:fldCharType="begin">
          <w:fldData xml:space="preserve">PEVuZE5vdGU+PENpdGU+PEF1dGhvcj5CdXRsZXI8L0F1dGhvcj48WWVhcj4xOTk5PC9ZZWFyPjxS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0QwMDQ1MzA8L3Bh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mljYWwgaW5mZWN0aW91cyBkaXNlYXNlcyA6IGFuIG9mZmljaWFsIHB1Ymxp
Y2F0aW9uIG9mIHRoZSBJbmZlY3Rpb3VzIERpc2Vhc2VzIFNvY2lldHkgb2YgQW1lcmljYTwvZnVs
bC10aXRsZT48YWJici0xPkNsaW4gSW5mZWN0IERpczwvYWJici0x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k1MS03PC9wYWdlcz48dm9sdW1lPjM4PC92b2x1bWU+PG51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mljYWwgaW5mZWN0aW91cyBkaXNl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</w:fldData>
        </w:fldChar>
      </w:r>
      <w:r w:rsidR="00126984">
        <w:instrText xml:space="preserve"> ADDIN EN.CITE </w:instrText>
      </w:r>
      <w:r w:rsidR="00126984">
        <w:fldChar w:fldCharType="begin">
          <w:fldData xml:space="preserve">PEVuZE5vdGU+PENpdGU+PEF1dGhvcj5CdXRsZXI8L0F1dGhvcj48WWVhcj4xOTk5PC9ZZWFyPjxS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0QwMDQ1MzA8L3Bh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mljYWwgaW5mZWN0aW91cyBkaXNlYXNlcyA6IGFuIG9mZmljaWFsIHB1Ymxp
Y2F0aW9uIG9mIHRoZSBJbmZlY3Rpb3VzIERpc2Vhc2VzIFNvY2lldHkgb2YgQW1lcmljYTwvZnVs
bC10aXRsZT48YWJici0xPkNsaW4gSW5mZWN0IERpczwvYWJici0x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k1MS03PC9wYWdlcz48dm9sdW1lPjM4PC92b2x1bWU+PG51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mljYWwgaW5mZWN0aW91cyBkaXNl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</w:fldData>
        </w:fldChar>
      </w:r>
      <w:r w:rsidR="00126984">
        <w:instrText xml:space="preserve"> ADDIN EN.CITE.DATA </w:instrText>
      </w:r>
      <w:r w:rsidR="00126984">
        <w:fldChar w:fldCharType="end"/>
      </w:r>
      <w:r w:rsidR="00985DED">
        <w:fldChar w:fldCharType="separate"/>
      </w:r>
      <w:r w:rsidR="007411CE">
        <w:rPr>
          <w:noProof/>
        </w:rPr>
        <w:t>[15, 27-35]</w:t>
      </w:r>
      <w:r w:rsidR="00985DED">
        <w:fldChar w:fldCharType="end"/>
      </w:r>
      <w:r w:rsidRPr="0055178C">
        <w:t>. When a test was positive for typhoid fever, azithromycin (250</w:t>
      </w:r>
      <w:r w:rsidR="00753814">
        <w:t xml:space="preserve"> </w:t>
      </w:r>
      <w:r w:rsidRPr="0055178C">
        <w:t xml:space="preserve">mg per day) for </w:t>
      </w:r>
      <w:r w:rsidR="007676EF" w:rsidRPr="0057270F">
        <w:t>five</w:t>
      </w:r>
      <w:r w:rsidRPr="0055178C">
        <w:t xml:space="preserve"> days was prescribed. When a test was negative, amoxicillin (1500</w:t>
      </w:r>
      <w:r w:rsidR="00753814">
        <w:t xml:space="preserve"> </w:t>
      </w:r>
      <w:r w:rsidRPr="0055178C">
        <w:t xml:space="preserve">mg per day) for </w:t>
      </w:r>
      <w:r w:rsidR="007676EF" w:rsidRPr="0057270F">
        <w:t>five</w:t>
      </w:r>
      <w:r w:rsidRPr="0055178C">
        <w:t xml:space="preserve"> days was prescribed. The average weight of 15 kg was estimated based on data</w:t>
      </w:r>
      <w:r w:rsidR="004E6BD2">
        <w:t xml:space="preserve"> on the age distribution of children attending outpatient appointments</w:t>
      </w:r>
      <w:r w:rsidRPr="0055178C">
        <w:t xml:space="preserve"> in Cambodia</w:t>
      </w:r>
      <w:r w:rsidR="00985DED">
        <w:rPr>
          <w:noProof/>
        </w:rPr>
        <w:t xml:space="preserve"> </w:t>
      </w:r>
      <w:r w:rsidR="00985DED">
        <w:rPr>
          <w:noProof/>
        </w:rPr>
        <w:fldChar w:fldCharType="begin"/>
      </w:r>
      <w:r w:rsidR="007411CE">
        <w:rPr>
          <w:noProof/>
        </w:rPr>
        <w:instrText xml:space="preserve"> ADDIN EN.CITE &lt;EndNote&gt;&lt;Cite&gt;&lt;Author&gt;Department of Planning and Health Information&lt;/Author&gt;&lt;Year&gt;2012&lt;/Year&gt;&lt;RecNum&gt;292&lt;/RecNum&gt;&lt;DisplayText&gt;[36]&lt;/DisplayText&gt;&lt;record&gt;&lt;rec-number&gt;292&lt;/rec-number&gt;&lt;foreign-keys&gt;&lt;key app="EN" db-id="2rrra0s9vwdv2me5a55vtzzve95vv9vvsert" timestamp="1440083896"&gt;292&lt;/key&gt;&lt;/foreign-keys&gt;&lt;ref-type name="Electronic Book"&gt;44&lt;/ref-type&gt;&lt;contributors&gt;&lt;authors&gt;&lt;author&gt;Department of Planning and Health Information,&lt;/author&gt;&lt;author&gt;Ministry of Health,&lt;/author&gt;&lt;/authors&gt;&lt;/contributors&gt;&lt;titles&gt;&lt;title&gt;National Health Statistic Report 2011, Cambodia.&lt;/title&gt;&lt;/titles&gt;&lt;volume&gt;01/08/2015&lt;/volume&gt;&lt;dates&gt;&lt;year&gt;2012&lt;/year&gt;&lt;/dates&gt;&lt;pub-location&gt;Phnom Penh &lt;/pub-location&gt;&lt;urls&gt;&lt;related-urls&gt;&lt;url&gt;http://www.hiscambodia.org/public/fileupload/Annual_Statistic_Report_2011.pdf&lt;/url&gt;&lt;/related-urls&gt;&lt;/urls&gt;&lt;/record&gt;&lt;/Cite&gt;&lt;/EndNote&gt;</w:instrText>
      </w:r>
      <w:r w:rsidR="00985DED">
        <w:rPr>
          <w:noProof/>
        </w:rPr>
        <w:fldChar w:fldCharType="separate"/>
      </w:r>
      <w:r w:rsidR="007411CE">
        <w:rPr>
          <w:noProof/>
        </w:rPr>
        <w:t>[36]</w:t>
      </w:r>
      <w:r w:rsidR="00985DED">
        <w:rPr>
          <w:noProof/>
        </w:rPr>
        <w:fldChar w:fldCharType="end"/>
      </w:r>
      <w:r w:rsidR="000B2832">
        <w:rPr>
          <w:noProof/>
        </w:rPr>
        <w:t xml:space="preserve"> </w:t>
      </w:r>
      <w:r w:rsidR="000B2832" w:rsidRPr="007A0971">
        <w:rPr>
          <w:noProof/>
        </w:rPr>
        <w:t>(Appendix S1)</w:t>
      </w:r>
      <w:r w:rsidRPr="007A0971">
        <w:t>.</w:t>
      </w:r>
    </w:p>
    <w:p w14:paraId="7534B2C5" w14:textId="3221831E" w:rsidR="00D56A56" w:rsidRPr="0055178C" w:rsidRDefault="00D56A56" w:rsidP="001B725D">
      <w:pPr>
        <w:pStyle w:val="Heading2"/>
      </w:pPr>
      <w:r w:rsidRPr="0055178C">
        <w:t>Selection of health outcome</w:t>
      </w:r>
      <w:r w:rsidR="00753814">
        <w:t>s</w:t>
      </w:r>
    </w:p>
    <w:p w14:paraId="23257C6D" w14:textId="0C1F2535" w:rsidR="00D56A56" w:rsidRPr="0055178C" w:rsidRDefault="005E2AF2" w:rsidP="005A2312">
      <w:r w:rsidRPr="0057270F">
        <w:t>The e</w:t>
      </w:r>
      <w:r w:rsidR="00D56A56" w:rsidRPr="0057270F">
        <w:t>ffect</w:t>
      </w:r>
      <w:r w:rsidR="00D56A56" w:rsidRPr="0055178C">
        <w:t xml:space="preserve"> of diagnosis was </w:t>
      </w:r>
      <w:r w:rsidRPr="0057270F">
        <w:t>e</w:t>
      </w:r>
      <w:r w:rsidR="00D56A56" w:rsidRPr="0057270F">
        <w:t>valu</w:t>
      </w:r>
      <w:r w:rsidRPr="0057270F">
        <w:t>at</w:t>
      </w:r>
      <w:r w:rsidR="00D56A56" w:rsidRPr="0057270F">
        <w:t>ed</w:t>
      </w:r>
      <w:r w:rsidR="00D56A56" w:rsidRPr="0055178C">
        <w:t xml:space="preserve"> as two health outcomes</w:t>
      </w:r>
      <w:r w:rsidRPr="0057270F">
        <w:t>. T</w:t>
      </w:r>
      <w:r w:rsidR="00D56A56" w:rsidRPr="0057270F">
        <w:t>he</w:t>
      </w:r>
      <w:r w:rsidR="00D56A56" w:rsidRPr="0055178C">
        <w:t xml:space="preserve"> number of correctly diagnosed typhoid fever cases (i.e. true-positives) was set as the intermediate health outcome</w:t>
      </w:r>
      <w:r w:rsidR="002E6676" w:rsidRPr="0057270F">
        <w:t xml:space="preserve"> and</w:t>
      </w:r>
      <w:r w:rsidR="00D56A56" w:rsidRPr="0055178C">
        <w:t xml:space="preserve"> the number of treatment success for typhoid fever at day </w:t>
      </w:r>
      <w:r w:rsidR="007676EF" w:rsidRPr="0057270F">
        <w:t>seven</w:t>
      </w:r>
      <w:r w:rsidR="00D56A56" w:rsidRPr="0055178C">
        <w:t xml:space="preserve"> was set as the primary health outcome. </w:t>
      </w:r>
      <w:r w:rsidR="00E50AE0">
        <w:t>The intermediate model outputs include</w:t>
      </w:r>
      <w:r w:rsidR="00753814">
        <w:t>d</w:t>
      </w:r>
      <w:r w:rsidR="00E50AE0">
        <w:t xml:space="preserve"> number and cost of treatment of false-positives and true-negatives. </w:t>
      </w:r>
      <w:r w:rsidR="00D56A56" w:rsidRPr="0055178C">
        <w:t xml:space="preserve">Another choice of health outcome could be the number of correctly diagnosed cases (i.e. both true-positives and true-negatives). </w:t>
      </w:r>
      <w:r w:rsidR="00E50AE0">
        <w:t>However, t</w:t>
      </w:r>
      <w:r w:rsidR="00F6314A" w:rsidRPr="007A0971">
        <w:t>he</w:t>
      </w:r>
      <w:r w:rsidR="00D56A56" w:rsidRPr="007A0971">
        <w:t xml:space="preserve"> </w:t>
      </w:r>
      <w:r w:rsidR="00C7474B" w:rsidRPr="007A0971">
        <w:t xml:space="preserve">main </w:t>
      </w:r>
      <w:r w:rsidR="00D56A56" w:rsidRPr="007A0971">
        <w:t xml:space="preserve">issue </w:t>
      </w:r>
      <w:r w:rsidR="00C7474B" w:rsidRPr="007A0971">
        <w:t>for</w:t>
      </w:r>
      <w:r w:rsidR="00D56A56" w:rsidRPr="007A0971">
        <w:t xml:space="preserve"> diagnosis and treatment </w:t>
      </w:r>
      <w:r w:rsidR="00C7474B" w:rsidRPr="007A0971">
        <w:t>of</w:t>
      </w:r>
      <w:r w:rsidR="00D56A56" w:rsidRPr="007A0971">
        <w:t xml:space="preserve"> typhoid fever </w:t>
      </w:r>
      <w:r w:rsidR="00C7474B" w:rsidRPr="007A0971">
        <w:t>in</w:t>
      </w:r>
      <w:r w:rsidR="00D56A56" w:rsidRPr="007A0971">
        <w:t xml:space="preserve"> remote setting </w:t>
      </w:r>
      <w:r w:rsidR="007A57DB" w:rsidRPr="007A0971">
        <w:rPr>
          <w:rFonts w:eastAsia="Meiryo UI"/>
        </w:rPr>
        <w:t xml:space="preserve">where MDR typhoid is common </w:t>
      </w:r>
      <w:r w:rsidR="00BB186C" w:rsidRPr="007A0971">
        <w:rPr>
          <w:rFonts w:eastAsia="Meiryo UI"/>
        </w:rPr>
        <w:t>and where</w:t>
      </w:r>
      <w:r w:rsidR="007A57DB" w:rsidRPr="007A0971">
        <w:rPr>
          <w:rFonts w:eastAsia="Meiryo UI"/>
        </w:rPr>
        <w:t xml:space="preserve"> amox</w:t>
      </w:r>
      <w:r w:rsidR="00A0778B">
        <w:rPr>
          <w:rFonts w:eastAsia="Meiryo UI"/>
        </w:rPr>
        <w:t>i</w:t>
      </w:r>
      <w:r w:rsidR="007A57DB" w:rsidRPr="007A0971">
        <w:rPr>
          <w:rFonts w:eastAsia="Meiryo UI"/>
        </w:rPr>
        <w:t xml:space="preserve">cillin would not be effective </w:t>
      </w:r>
      <w:r w:rsidR="00D56A56" w:rsidRPr="007A0971">
        <w:t>is missing true-positives</w:t>
      </w:r>
      <w:r w:rsidR="00C7474B" w:rsidRPr="007A0971">
        <w:t xml:space="preserve"> (under-diagnosis and inadequate treatment)</w:t>
      </w:r>
      <w:r w:rsidR="00BB186C" w:rsidRPr="007A0971">
        <w:t>.</w:t>
      </w:r>
      <w:r w:rsidR="00F6314A" w:rsidRPr="007A0971">
        <w:t xml:space="preserve"> </w:t>
      </w:r>
      <w:r w:rsidR="00BB186C" w:rsidRPr="007A0971">
        <w:rPr>
          <w:rFonts w:eastAsia="Meiryo UI"/>
        </w:rPr>
        <w:t xml:space="preserve">Ineffective treatment of the </w:t>
      </w:r>
      <w:r w:rsidR="00F6314A" w:rsidRPr="007A0971">
        <w:rPr>
          <w:rFonts w:eastAsia="Meiryo UI"/>
        </w:rPr>
        <w:t xml:space="preserve">missed </w:t>
      </w:r>
      <w:r w:rsidR="00BB186C" w:rsidRPr="007A0971">
        <w:rPr>
          <w:rFonts w:eastAsia="Meiryo UI"/>
        </w:rPr>
        <w:t xml:space="preserve">case of </w:t>
      </w:r>
      <w:r w:rsidR="00F6314A" w:rsidRPr="007A0971">
        <w:rPr>
          <w:rFonts w:eastAsia="Meiryo UI"/>
        </w:rPr>
        <w:t xml:space="preserve">typhoid fever </w:t>
      </w:r>
      <w:r w:rsidR="007A57DB" w:rsidRPr="007A0971">
        <w:rPr>
          <w:rFonts w:eastAsia="Meiryo UI"/>
        </w:rPr>
        <w:t xml:space="preserve">may </w:t>
      </w:r>
      <w:r w:rsidR="00F6314A" w:rsidRPr="007A0971">
        <w:rPr>
          <w:rFonts w:eastAsia="Meiryo UI"/>
        </w:rPr>
        <w:t xml:space="preserve">lead to </w:t>
      </w:r>
      <w:r w:rsidR="00BB186C" w:rsidRPr="007A0971">
        <w:rPr>
          <w:rFonts w:eastAsia="Meiryo UI"/>
        </w:rPr>
        <w:t>the development of complications, hospital admission</w:t>
      </w:r>
      <w:r w:rsidR="00F6314A" w:rsidRPr="007A0971">
        <w:rPr>
          <w:rFonts w:eastAsia="Meiryo UI"/>
        </w:rPr>
        <w:t xml:space="preserve"> and mortality</w:t>
      </w:r>
      <w:r w:rsidR="00F6314A" w:rsidRPr="007A0971">
        <w:t>. T</w:t>
      </w:r>
      <w:r w:rsidR="00D56A56" w:rsidRPr="007A0971">
        <w:t>h</w:t>
      </w:r>
      <w:r w:rsidR="00E50AE0">
        <w:t xml:space="preserve">erefore, </w:t>
      </w:r>
      <w:r w:rsidR="00D56A56" w:rsidRPr="007A0971">
        <w:t>i</w:t>
      </w:r>
      <w:r w:rsidR="00AA0868">
        <w:t>n</w:t>
      </w:r>
      <w:r w:rsidR="00D56A56" w:rsidRPr="007A0971">
        <w:t xml:space="preserve"> </w:t>
      </w:r>
      <w:r w:rsidR="00E50AE0">
        <w:t xml:space="preserve">this </w:t>
      </w:r>
      <w:r w:rsidR="00D56A56" w:rsidRPr="007A0971">
        <w:t>study</w:t>
      </w:r>
      <w:r w:rsidR="00E50AE0">
        <w:t xml:space="preserve">, health outcome measures used in the cost-effectiveness analysis </w:t>
      </w:r>
      <w:r w:rsidR="00D56A56" w:rsidRPr="007A0971">
        <w:t>focused on the number of true-positives only and the number of treatment success in typhoid fever cases.</w:t>
      </w:r>
      <w:r w:rsidR="00D56A56" w:rsidRPr="00E50AE0">
        <w:t xml:space="preserve"> </w:t>
      </w:r>
      <w:r w:rsidR="00D56A56" w:rsidRPr="00605679">
        <w:t xml:space="preserve">Health </w:t>
      </w:r>
      <w:r w:rsidR="00D56A56" w:rsidRPr="0055178C">
        <w:t xml:space="preserve">outcomes were calculated using prevalence of typhoid fever, sensitivity and specificity of diagnostic tests </w:t>
      </w:r>
      <w:r w:rsidR="007A56CB" w:rsidRPr="009B57DB">
        <w:t>derived from studies in Sie</w:t>
      </w:r>
      <w:r w:rsidR="00777190" w:rsidRPr="0057270F">
        <w:t xml:space="preserve">m Reap province, Cambodia </w:t>
      </w:r>
      <w:r w:rsidR="00D56A56" w:rsidRPr="0039712C">
        <w:t>(</w:t>
      </w:r>
      <w:r w:rsidR="009517DD" w:rsidRPr="0039712C">
        <w:t>S</w:t>
      </w:r>
      <w:r w:rsidR="00100F42" w:rsidRPr="00AE2F1E">
        <w:t>2</w:t>
      </w:r>
      <w:r w:rsidR="009517DD" w:rsidRPr="0039712C">
        <w:t xml:space="preserve"> </w:t>
      </w:r>
      <w:r w:rsidR="00D56A56" w:rsidRPr="0039712C">
        <w:t>Appendix).</w:t>
      </w:r>
    </w:p>
    <w:p w14:paraId="489EC3D1" w14:textId="45A91E49" w:rsidR="00FB2821" w:rsidRPr="00FC640F" w:rsidRDefault="00FB2821" w:rsidP="001B725D">
      <w:pPr>
        <w:pStyle w:val="Heading2"/>
      </w:pPr>
      <w:r w:rsidRPr="00FC640F">
        <w:t>Model assumptions</w:t>
      </w:r>
    </w:p>
    <w:p w14:paraId="79F8B5BA" w14:textId="3A6E022F" w:rsidR="00A0778B" w:rsidRDefault="00FB2821" w:rsidP="005A2312">
      <w:r w:rsidRPr="00FC640F">
        <w:t xml:space="preserve">Several assumptions </w:t>
      </w:r>
      <w:r w:rsidR="007676EF" w:rsidRPr="0057270F">
        <w:t>were made</w:t>
      </w:r>
      <w:r w:rsidR="007676EF" w:rsidRPr="0057270F" w:rsidDel="007676EF">
        <w:t xml:space="preserve"> </w:t>
      </w:r>
      <w:r w:rsidR="007676EF" w:rsidRPr="0057270F">
        <w:t>for</w:t>
      </w:r>
      <w:r w:rsidRPr="0055178C">
        <w:t xml:space="preserve"> the decision tree model</w:t>
      </w:r>
      <w:r w:rsidRPr="00452EF5">
        <w:t xml:space="preserve">. </w:t>
      </w:r>
      <w:r w:rsidR="0062364C" w:rsidRPr="00AE2F1E">
        <w:t xml:space="preserve">In rural areas, 18% of the people seek initial treatment at health centres run by the public sector, followed by private clinics (16%) and </w:t>
      </w:r>
      <w:r w:rsidR="0062364C" w:rsidRPr="00AE2F1E">
        <w:lastRenderedPageBreak/>
        <w:t xml:space="preserve">pharmacies (8%) </w:t>
      </w:r>
      <w:r w:rsidR="0062364C" w:rsidRPr="00AE2F1E">
        <w:fldChar w:fldCharType="begin"/>
      </w:r>
      <w:r w:rsidR="00FC3109" w:rsidRPr="00AE2F1E">
        <w:instrText xml:space="preserve"> ADDIN EN.CITE &lt;EndNote&gt;&lt;Cite&gt;&lt;Author&gt;World Health Organization&lt;/Author&gt;&lt;Year&gt;2012&lt;/Year&gt;&lt;RecNum&gt;237&lt;/RecNum&gt;&lt;DisplayText&gt;[21]&lt;/DisplayText&gt;&lt;record&gt;&lt;rec-number&gt;237&lt;/rec-number&gt;&lt;foreign-keys&gt;&lt;key app="EN" db-id="2rrra0s9vwdv2me5a55vtzzve95vv9vvsert" timestamp="1438520390"&gt;237&lt;/key&gt;&lt;/foreign-keys&gt;&lt;ref-type name="Electronic Book"&gt;44&lt;/ref-type&gt;&lt;contributors&gt;&lt;authors&gt;&lt;author&gt;World Health Organization,&lt;/author&gt;&lt;author&gt;Ministry of Health Cambodia,&lt;/author&gt;&lt;/authors&gt;&lt;secondary-authors&gt;&lt;author&gt;The World Health Organization Regional Office for the Western Pacific,&lt;/author&gt;&lt;/secondary-authors&gt;&lt;/contributors&gt;&lt;titles&gt;&lt;title&gt;Health Service Delivery Profile Cambodia 2012.&lt;/title&gt;&lt;/titles&gt;&lt;number&gt;02/07/2015&lt;/number&gt;&lt;dates&gt;&lt;year&gt;2012&lt;/year&gt;&lt;/dates&gt;&lt;pub-location&gt;Manila &lt;/pub-location&gt;&lt;urls&gt;&lt;related-urls&gt;&lt;url&gt;http://www.wpro.who.int/health_services/service_delivery_profile_cambodia.pdf&lt;/url&gt;&lt;/related-urls&gt;&lt;/urls&gt;&lt;/record&gt;&lt;/Cite&gt;&lt;/EndNote&gt;</w:instrText>
      </w:r>
      <w:r w:rsidR="0062364C" w:rsidRPr="00AE2F1E">
        <w:fldChar w:fldCharType="separate"/>
      </w:r>
      <w:r w:rsidR="007411CE" w:rsidRPr="00AE2F1E">
        <w:rPr>
          <w:noProof/>
        </w:rPr>
        <w:t>[21]</w:t>
      </w:r>
      <w:r w:rsidR="0062364C" w:rsidRPr="00AE2F1E">
        <w:fldChar w:fldCharType="end"/>
      </w:r>
      <w:r w:rsidR="0062364C" w:rsidRPr="00AE2F1E">
        <w:t xml:space="preserve">. </w:t>
      </w:r>
      <w:r w:rsidR="00875313" w:rsidRPr="00AE2F1E">
        <w:t>For the purposes of the model w</w:t>
      </w:r>
      <w:r w:rsidR="0062364C" w:rsidRPr="00AE2F1E">
        <w:t xml:space="preserve">e assumed that no child </w:t>
      </w:r>
      <w:r w:rsidR="00875313" w:rsidRPr="00AE2F1E">
        <w:t>had been</w:t>
      </w:r>
      <w:r w:rsidR="0062364C" w:rsidRPr="00AE2F1E">
        <w:t xml:space="preserve"> treated with antimicrobial drugs before visiting the health centre.</w:t>
      </w:r>
      <w:r w:rsidR="0062364C" w:rsidRPr="00452EF5">
        <w:t xml:space="preserve"> </w:t>
      </w:r>
      <w:r w:rsidRPr="0055178C">
        <w:t>A febrile child was assumed to have only one disease</w:t>
      </w:r>
      <w:r w:rsidR="00777190" w:rsidRPr="0057270F">
        <w:t xml:space="preserve"> and</w:t>
      </w:r>
      <w:r w:rsidRPr="0055178C">
        <w:t xml:space="preserve"> co-infection was not considered. Regarding treatment, we assumed that the health centre workers perfectly adhered to the results of the tests and the treatment protocols in this model</w:t>
      </w:r>
      <w:r w:rsidR="00777190" w:rsidRPr="0057270F">
        <w:t>,</w:t>
      </w:r>
      <w:r w:rsidRPr="0055178C">
        <w:t xml:space="preserve"> the availabilities of both azithromycin and amoxicillin were 100%, and the patients’ adherence to the treatments was 100%. </w:t>
      </w:r>
      <w:r w:rsidR="00E50AE0">
        <w:t>Although adherence issues are critically important to consider prior to implementation, there were no or limited local data on these parameters. As an important first step, this study aim</w:t>
      </w:r>
      <w:r w:rsidR="00753814">
        <w:t>s</w:t>
      </w:r>
      <w:r w:rsidR="00E50AE0">
        <w:t xml:space="preserve"> to explore whether the introduction of IgMFA has the potential to be cost-effective.</w:t>
      </w:r>
    </w:p>
    <w:p w14:paraId="2ED108FD" w14:textId="5C3A2F0E" w:rsidR="0001567D" w:rsidRPr="00CB5EFE" w:rsidRDefault="00777190" w:rsidP="005A2312">
      <w:r w:rsidRPr="0057270F">
        <w:t>W</w:t>
      </w:r>
      <w:r w:rsidR="00FB2821" w:rsidRPr="0057270F">
        <w:t xml:space="preserve">e </w:t>
      </w:r>
      <w:r w:rsidRPr="0057270F">
        <w:t>also</w:t>
      </w:r>
      <w:r w:rsidRPr="0055178C">
        <w:t xml:space="preserve"> </w:t>
      </w:r>
      <w:r w:rsidR="00FB2821" w:rsidRPr="0055178C">
        <w:t>assumed that there w</w:t>
      </w:r>
      <w:r w:rsidR="001540B9" w:rsidRPr="0055178C">
        <w:t>ere</w:t>
      </w:r>
      <w:r w:rsidR="00FB2821" w:rsidRPr="0055178C">
        <w:t xml:space="preserve"> </w:t>
      </w:r>
      <w:r w:rsidR="007676EF" w:rsidRPr="0055178C">
        <w:t xml:space="preserve">no </w:t>
      </w:r>
      <w:r w:rsidRPr="0057270F">
        <w:t>azithromycin</w:t>
      </w:r>
      <w:r w:rsidR="00A53C04" w:rsidRPr="0055178C">
        <w:t>-</w:t>
      </w:r>
      <w:r w:rsidR="00FB2821" w:rsidRPr="0055178C">
        <w:t xml:space="preserve">resistant strains of </w:t>
      </w:r>
      <w:r w:rsidR="00FB2821" w:rsidRPr="00CB5EFE">
        <w:rPr>
          <w:i/>
        </w:rPr>
        <w:t>S</w:t>
      </w:r>
      <w:r w:rsidR="00FB2821" w:rsidRPr="0055178C">
        <w:t xml:space="preserve">. </w:t>
      </w:r>
      <w:r w:rsidR="000E5F85">
        <w:t>T</w:t>
      </w:r>
      <w:r w:rsidR="00FB2821" w:rsidRPr="000E5F85">
        <w:t>yphi</w:t>
      </w:r>
      <w:r w:rsidR="00FB2821" w:rsidRPr="0055178C">
        <w:t xml:space="preserve"> </w:t>
      </w:r>
      <w:r w:rsidR="00FB2821" w:rsidRPr="00CB5EFE">
        <w:t>in the area. Thus, the MDR strains had the same treatment success probability as that of non-MDR strains when treated with azithromycin</w:t>
      </w:r>
      <w:r w:rsidR="00FE777B" w:rsidRPr="00CB5EFE">
        <w:t xml:space="preserve"> (Fig 1 *)</w:t>
      </w:r>
      <w:r w:rsidR="00FB2821" w:rsidRPr="00CB5EFE">
        <w:t xml:space="preserve">. On the contrary, </w:t>
      </w:r>
      <w:r w:rsidR="00537A29" w:rsidRPr="00CB5EFE">
        <w:t xml:space="preserve">we assumed that </w:t>
      </w:r>
      <w:r w:rsidR="00FB2821" w:rsidRPr="00CB5EFE">
        <w:t>the MDR strains had 0% treatment effect if treated with amoxicillin</w:t>
      </w:r>
      <w:r w:rsidR="00537A29" w:rsidRPr="00CB5EFE">
        <w:t xml:space="preserve">. </w:t>
      </w:r>
      <w:r w:rsidR="00FB2821" w:rsidRPr="00CB5EFE">
        <w:t xml:space="preserve">There </w:t>
      </w:r>
      <w:r w:rsidR="000E4E4C">
        <w:t>are</w:t>
      </w:r>
      <w:r w:rsidR="00FB2821" w:rsidRPr="00CB5EFE">
        <w:t xml:space="preserve"> no available data for the prevalence of the MDR strains in the community</w:t>
      </w:r>
      <w:r w:rsidR="001405DC" w:rsidRPr="00CB5EFE">
        <w:t>.</w:t>
      </w:r>
      <w:r w:rsidR="00FB2821" w:rsidRPr="00CB5EFE">
        <w:t xml:space="preserve"> </w:t>
      </w:r>
      <w:r w:rsidR="001405DC" w:rsidRPr="00CB5EFE">
        <w:t>H</w:t>
      </w:r>
      <w:r w:rsidR="00FB2821" w:rsidRPr="00CB5EFE">
        <w:t xml:space="preserve">owever, </w:t>
      </w:r>
      <w:r w:rsidR="00346B1A" w:rsidRPr="00CB5EFE">
        <w:t xml:space="preserve">we set </w:t>
      </w:r>
      <w:r w:rsidR="00FB2821" w:rsidRPr="00CB5EFE">
        <w:t xml:space="preserve">the MDR prevalence in the community </w:t>
      </w:r>
      <w:r w:rsidR="000E4E4C">
        <w:t>at</w:t>
      </w:r>
      <w:r w:rsidR="00FB2821" w:rsidRPr="00CB5EFE">
        <w:t xml:space="preserve"> 50%</w:t>
      </w:r>
      <w:r w:rsidR="001405DC" w:rsidRPr="00CB5EFE">
        <w:t xml:space="preserve"> based on the assumption that the prevalence of MDR is lower than that in the hospital settings in Siem Reap at 85%</w:t>
      </w:r>
      <w:r w:rsidR="00FB2821" w:rsidRPr="00CB5EFE">
        <w:t xml:space="preserve"> </w:t>
      </w:r>
      <w:r w:rsidR="00985DED">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 </w:instrText>
      </w:r>
      <w:r w:rsidR="00FC3109">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DATA </w:instrText>
      </w:r>
      <w:r w:rsidR="00FC3109">
        <w:fldChar w:fldCharType="end"/>
      </w:r>
      <w:r w:rsidR="00985DED">
        <w:fldChar w:fldCharType="separate"/>
      </w:r>
      <w:r w:rsidR="007411CE">
        <w:rPr>
          <w:noProof/>
        </w:rPr>
        <w:t>[12]</w:t>
      </w:r>
      <w:r w:rsidR="00985DED">
        <w:fldChar w:fldCharType="end"/>
      </w:r>
      <w:r w:rsidR="0001567D" w:rsidRPr="00CB5EFE">
        <w:t>.</w:t>
      </w:r>
    </w:p>
    <w:p w14:paraId="2C11B304" w14:textId="752EC4D9" w:rsidR="00267AC9" w:rsidRPr="00CB5EFE" w:rsidRDefault="00267AC9" w:rsidP="001B725D">
      <w:pPr>
        <w:pStyle w:val="Heading2"/>
      </w:pPr>
      <w:r w:rsidRPr="00CB5EFE">
        <w:t>Time horizon</w:t>
      </w:r>
    </w:p>
    <w:p w14:paraId="29451BC1" w14:textId="70018DEB" w:rsidR="001C1C31" w:rsidRPr="00CB5EFE" w:rsidRDefault="00B774A0" w:rsidP="005A2312">
      <w:r w:rsidRPr="00CB5EFE">
        <w:t xml:space="preserve">The primary health outcome was measured as the number of </w:t>
      </w:r>
      <w:r w:rsidR="004512AB" w:rsidRPr="0057270F">
        <w:t xml:space="preserve">children with </w:t>
      </w:r>
      <w:r w:rsidRPr="00CB5EFE">
        <w:t xml:space="preserve">treatment success at day </w:t>
      </w:r>
      <w:r w:rsidR="00B34AF5" w:rsidRPr="0057270F">
        <w:t>seven</w:t>
      </w:r>
      <w:r w:rsidRPr="00CB5EFE">
        <w:t xml:space="preserve"> from the start of treatment in typhoid fever cases. The number of </w:t>
      </w:r>
      <w:r w:rsidR="004512AB" w:rsidRPr="0057270F">
        <w:t xml:space="preserve">children with </w:t>
      </w:r>
      <w:r w:rsidRPr="00CB5EFE">
        <w:t xml:space="preserve">treatment success at day </w:t>
      </w:r>
      <w:r w:rsidR="0001567D" w:rsidRPr="0057270F">
        <w:t>seven</w:t>
      </w:r>
      <w:r w:rsidRPr="00CB5EFE">
        <w:t xml:space="preserve"> could be a useful measure of diagnosis since it represents the effect of correct diagnosis and subsequent treatment choice</w:t>
      </w:r>
      <w:r w:rsidR="002566AA" w:rsidRPr="00CB5EFE">
        <w:t xml:space="preserve"> and </w:t>
      </w:r>
      <w:r w:rsidRPr="00CB5EFE">
        <w:t xml:space="preserve">is commonly </w:t>
      </w:r>
      <w:r w:rsidR="002566AA" w:rsidRPr="00CB5EFE">
        <w:t>used for assessing efficacy</w:t>
      </w:r>
      <w:r w:rsidRPr="00CB5EFE">
        <w:t xml:space="preserve"> </w:t>
      </w:r>
      <w:r w:rsidR="00985DED">
        <w:fldChar w:fldCharType="begin">
          <w:fldData xml:space="preserve">PEVuZE5vdGU+PENpdGU+PEF1dGhvcj5FZmZhPC9BdXRob3I+PFllYXI+MjAxMTwvWWVhcj48UmVj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==
</w:fldData>
        </w:fldChar>
      </w:r>
      <w:r w:rsidR="00FC3109">
        <w:instrText xml:space="preserve"> ADDIN EN.CITE </w:instrText>
      </w:r>
      <w:r w:rsidR="00FC3109">
        <w:fldChar w:fldCharType="begin">
          <w:fldData xml:space="preserve">PEVuZE5vdGU+PENpdGU+PEF1dGhvcj5FZmZhPC9BdXRob3I+PFllYXI+MjAxMTwvWWVhcj48UmVj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==
</w:fldData>
        </w:fldChar>
      </w:r>
      <w:r w:rsidR="00FC3109">
        <w:instrText xml:space="preserve"> ADDIN EN.CITE.DATA </w:instrText>
      </w:r>
      <w:r w:rsidR="00FC3109">
        <w:fldChar w:fldCharType="end"/>
      </w:r>
      <w:r w:rsidR="00985DED">
        <w:fldChar w:fldCharType="separate"/>
      </w:r>
      <w:r w:rsidR="007411CE">
        <w:rPr>
          <w:noProof/>
        </w:rPr>
        <w:t>[32]</w:t>
      </w:r>
      <w:r w:rsidR="00985DED">
        <w:fldChar w:fldCharType="end"/>
      </w:r>
      <w:r w:rsidRPr="00CB5EFE">
        <w:t xml:space="preserve">. It is clinically and biologically plausible to think that after the </w:t>
      </w:r>
      <w:r w:rsidR="0001567D" w:rsidRPr="0057270F">
        <w:t xml:space="preserve">seventh </w:t>
      </w:r>
      <w:r w:rsidRPr="00CB5EFE">
        <w:t>day patients will seek hospital care if they have no improvement in clinical symptoms.</w:t>
      </w:r>
    </w:p>
    <w:p w14:paraId="7FAD909E" w14:textId="0B7B8DE1" w:rsidR="005F59CB" w:rsidRDefault="00AF6D32" w:rsidP="00C46AB0">
      <w:r w:rsidRPr="00CB5EFE">
        <w:lastRenderedPageBreak/>
        <w:t xml:space="preserve">In all arms, we assumed that no additional diagnostic tests would be performed until the endpoint of this model on day </w:t>
      </w:r>
      <w:r w:rsidR="0001567D" w:rsidRPr="0057270F">
        <w:t>seven</w:t>
      </w:r>
      <w:r w:rsidRPr="00CB5EFE">
        <w:t xml:space="preserve">. If </w:t>
      </w:r>
      <w:r w:rsidR="0001567D" w:rsidRPr="0057270F">
        <w:t xml:space="preserve">the </w:t>
      </w:r>
      <w:r w:rsidRPr="00CB5EFE">
        <w:t xml:space="preserve">diagnostic </w:t>
      </w:r>
      <w:r w:rsidRPr="0057270F">
        <w:t>test</w:t>
      </w:r>
      <w:r w:rsidRPr="00CB5EFE">
        <w:t xml:space="preserve"> for typhoid fever </w:t>
      </w:r>
      <w:r w:rsidR="0001567D" w:rsidRPr="0057270F">
        <w:t>was</w:t>
      </w:r>
      <w:r w:rsidR="0001567D" w:rsidRPr="00CB5EFE">
        <w:t xml:space="preserve"> </w:t>
      </w:r>
      <w:r w:rsidRPr="00CB5EFE">
        <w:t>negative, other possibilities were considere</w:t>
      </w:r>
      <w:r w:rsidR="00B76C8C" w:rsidRPr="00CB5EFE">
        <w:t>d and amoxicillin was used presumptively</w:t>
      </w:r>
      <w:r w:rsidRPr="00CB5EFE">
        <w:t>.</w:t>
      </w:r>
    </w:p>
    <w:p w14:paraId="01A29A2C" w14:textId="5F7EA247" w:rsidR="008036EA" w:rsidRPr="00CB5EFE" w:rsidRDefault="008036EA" w:rsidP="001B725D">
      <w:pPr>
        <w:pStyle w:val="Heading2"/>
      </w:pPr>
      <w:r w:rsidRPr="00CB5EFE">
        <w:t>Parameters</w:t>
      </w:r>
    </w:p>
    <w:p w14:paraId="7838C979" w14:textId="472F86C1" w:rsidR="005648EA" w:rsidRDefault="006B45D6" w:rsidP="00E50AE0">
      <w:r w:rsidRPr="00AA57BC">
        <w:t>Parameter</w:t>
      </w:r>
      <w:r w:rsidR="008036EA" w:rsidRPr="00AA57BC">
        <w:t xml:space="preserve"> inputs for the model</w:t>
      </w:r>
      <w:r w:rsidRPr="00AA57BC">
        <w:t xml:space="preserve"> </w:t>
      </w:r>
      <w:r>
        <w:t xml:space="preserve">were </w:t>
      </w:r>
      <w:r w:rsidR="008036EA" w:rsidRPr="00CB5EFE">
        <w:t xml:space="preserve">obtained from published literature from AHC and other literature from Cambodia or Laos whose study setting is similar to that in </w:t>
      </w:r>
      <w:r w:rsidR="008036EA" w:rsidRPr="00C46AB0">
        <w:t>Siem Reap</w:t>
      </w:r>
      <w:r w:rsidR="008036EA" w:rsidRPr="00CB5EFE">
        <w:t xml:space="preserve">, Cambodia </w:t>
      </w:r>
      <w:r w:rsidR="008036EA" w:rsidRPr="00CB5EFE">
        <w:fldChar w:fldCharType="begin">
          <w:fldData xml:space="preserve">PEVuZE5vdGU+PENpdGU+PEF1dGhvcj5DaGhlbmc8L0F1dGhvcj48WWVhcj4yMDEzPC9ZZWFyPjxS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</w:fldData>
        </w:fldChar>
      </w:r>
      <w:r w:rsidR="00FC3109">
        <w:instrText xml:space="preserve"> ADDIN EN.CITE </w:instrText>
      </w:r>
      <w:r w:rsidR="00FC3109">
        <w:fldChar w:fldCharType="begin">
          <w:fldData xml:space="preserve">PEVuZE5vdGU+PENpdGU+PEF1dGhvcj5DaGhlbmc8L0F1dGhvcj48WWVhcj4yMDEzPC9ZZWFyPjxS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</w:fldData>
        </w:fldChar>
      </w:r>
      <w:r w:rsidR="00FC3109">
        <w:instrText xml:space="preserve"> ADDIN EN.CITE.DATA </w:instrText>
      </w:r>
      <w:r w:rsidR="00FC3109">
        <w:fldChar w:fldCharType="end"/>
      </w:r>
      <w:r w:rsidR="008036EA" w:rsidRPr="00CB5EFE">
        <w:fldChar w:fldCharType="separate"/>
      </w:r>
      <w:r w:rsidR="007411CE">
        <w:rPr>
          <w:noProof/>
        </w:rPr>
        <w:t>[13, 14, 16, 18, 23, 37]</w:t>
      </w:r>
      <w:r w:rsidR="008036EA" w:rsidRPr="00CB5EFE">
        <w:fldChar w:fldCharType="end"/>
      </w:r>
      <w:r w:rsidRPr="00AA57BC">
        <w:t xml:space="preserve">, and </w:t>
      </w:r>
      <w:r w:rsidR="00FC49A1" w:rsidRPr="00AA57BC">
        <w:t>are shown in Table 1.</w:t>
      </w:r>
      <w:r w:rsidR="00FC49A1">
        <w:t xml:space="preserve"> </w:t>
      </w:r>
      <w:r w:rsidR="008036EA" w:rsidRPr="00CB5EFE">
        <w:t xml:space="preserve">The reference test for both IgMFA and clinical diagnosis was blood culture </w:t>
      </w:r>
      <w:r w:rsidR="008036EA" w:rsidRPr="00CB5EFE">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008036EA" w:rsidRPr="00CB5EFE">
        <w:fldChar w:fldCharType="separate"/>
      </w:r>
      <w:r w:rsidR="007411CE">
        <w:rPr>
          <w:noProof/>
        </w:rPr>
        <w:t>[18]</w:t>
      </w:r>
      <w:r w:rsidR="008036EA" w:rsidRPr="00CB5EFE">
        <w:fldChar w:fldCharType="end"/>
      </w:r>
      <w:r w:rsidR="008036EA" w:rsidRPr="00CB5EFE">
        <w:t>. Prevalence was estimated from typhoid fever cases confirmed by blood culture test</w:t>
      </w:r>
      <w:r w:rsidR="00886B3E">
        <w:t xml:space="preserve"> </w:t>
      </w:r>
      <w:r w:rsidR="00886B3E" w:rsidRPr="00AA57BC">
        <w:t>based on local hospital data [18]</w:t>
      </w:r>
      <w:r w:rsidR="008036EA" w:rsidRPr="00AA57BC">
        <w:t>.</w:t>
      </w:r>
      <w:r w:rsidR="008036EA" w:rsidRPr="00723273">
        <w:t xml:space="preserve"> </w:t>
      </w:r>
      <w:r w:rsidR="008036EA" w:rsidRPr="00CB5EFE">
        <w:t xml:space="preserve">Supplementary literature reviews were also used to cross-check the values. The probabilities of treatment success </w:t>
      </w:r>
      <w:r w:rsidR="0001567D" w:rsidRPr="0057270F">
        <w:t>with</w:t>
      </w:r>
      <w:r w:rsidR="008036EA" w:rsidRPr="00CB5EFE">
        <w:t xml:space="preserve"> azithromycin and amoxicillin were calculated from literature of randomised controlled trials </w:t>
      </w:r>
      <w:r w:rsidR="008036EA" w:rsidRPr="00CB5EFE">
        <w:fldChar w:fldCharType="begin">
          <w:fldData xml:space="preserve">PEVuZE5vdGU+PENpdGU+PEF1dGhvcj5CdXRsZXI8L0F1dGhvcj48WWVhcj4xOTk5PC9ZZWFyPjxS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0My01MDwvcGFnZXM+PHZvbHVtZT40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NDUzMDwvcGFnZXM+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aWNhbCBpbmZlY3Rpb3VzIGRpc2Vhc2VzIDogYW4gb2ZmaWNpYWwgcHVibGljYXRp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TEzNC04PC9wYWdlcz48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jgxOS0yNTwvcGFnZXM+PHZvbHVtZT41MTwvdm9s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</w:fldData>
        </w:fldChar>
      </w:r>
      <w:r w:rsidR="00FC3109">
        <w:instrText xml:space="preserve"> ADDIN EN.CITE </w:instrText>
      </w:r>
      <w:r w:rsidR="00FC3109">
        <w:fldChar w:fldCharType="begin">
          <w:fldData xml:space="preserve">PEVuZE5vdGU+PENpdGU+PEF1dGhvcj5CdXRsZXI8L0F1dGhvcj48WWVhcj4xOTk5PC9ZZWFyPjxS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0My01MDwvcGFnZXM+PHZvbHVtZT40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NDUzMDwvcGFnZXM+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aWNhbCBpbmZlY3Rpb3VzIGRpc2Vhc2VzIDogYW4gb2ZmaWNpYWwgcHVibGljYXRp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TEzNC04PC9wYWdlcz48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jgxOS0yNTwvcGFnZXM+PHZvbHVtZT41MTwvdm9s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</w:fldData>
        </w:fldChar>
      </w:r>
      <w:r w:rsidR="00FC3109">
        <w:instrText xml:space="preserve"> ADDIN EN.CITE.DATA </w:instrText>
      </w:r>
      <w:r w:rsidR="00FC3109">
        <w:fldChar w:fldCharType="end"/>
      </w:r>
      <w:r w:rsidR="008036EA" w:rsidRPr="00CB5EFE">
        <w:fldChar w:fldCharType="separate"/>
      </w:r>
      <w:r w:rsidR="007411CE">
        <w:rPr>
          <w:noProof/>
        </w:rPr>
        <w:t>[27-35]</w:t>
      </w:r>
      <w:r w:rsidR="008036EA" w:rsidRPr="00CB5EFE">
        <w:fldChar w:fldCharType="end"/>
      </w:r>
      <w:r w:rsidR="008036EA" w:rsidRPr="00CB5EFE">
        <w:t xml:space="preserve">. For synthesising the effect, the weighted average assuming random effect was calculated using Stata </w:t>
      </w:r>
      <w:r w:rsidR="00753814">
        <w:t>MP 14.1</w:t>
      </w:r>
      <w:r w:rsidR="008036EA" w:rsidRPr="00CB5EFE">
        <w:t xml:space="preserve"> </w:t>
      </w:r>
      <w:r w:rsidR="008036EA" w:rsidRPr="00CB5EFE">
        <w:fldChar w:fldCharType="begin"/>
      </w:r>
      <w:r w:rsidR="00FC3109">
        <w:instrText xml:space="preserve"> ADDIN EN.CITE &lt;EndNote&gt;&lt;Cite&gt;&lt;Author&gt;Nyaga&lt;/Author&gt;&lt;Year&gt;2014&lt;/Year&gt;&lt;RecNum&gt;338&lt;/RecNum&gt;&lt;DisplayText&gt;[38]&lt;/DisplayText&gt;&lt;record&gt;&lt;rec-number&gt;338&lt;/rec-number&gt;&lt;foreign-keys&gt;&lt;key app="EN" db-id="2rrra0s9vwdv2me5a55vtzzve95vv9vvsert" timestamp="1517888985"&gt;338&lt;/key&gt;&lt;/foreign-keys&gt;&lt;ref-type name="Journal Article"&gt;17&lt;/ref-type&gt;&lt;contributors&gt;&lt;authors&gt;&lt;author&gt;Nyaga, V. N.&lt;/author&gt;&lt;author&gt;Arbyn, M.&lt;/author&gt;&lt;author&gt;Aerts, M.&lt;/author&gt;&lt;/authors&gt;&lt;/contributors&gt;&lt;auth-address&gt;Unit of Cancer Epidemiology, Scientific Institute of Public Health, Juliette Wytsmanstraat 14, 1050 Brussels, Belgium.&amp;#xD;Center for Statistics, Hasselt University, Agoralaan Building D, 3590 Diepenbeek, Belgium.&lt;/auth-address&gt;&lt;titles&gt;&lt;title&gt;Metaprop: a Stata command to perform meta-analysis of binomial data&lt;/title&gt;&lt;secondary-title&gt;Arch Public Health&lt;/secondary-title&gt;&lt;/titles&gt;&lt;periodical&gt;&lt;full-title&gt;Arch Public Health&lt;/full-title&gt;&lt;/periodical&gt;&lt;pages&gt;39&lt;/pages&gt;&lt;volume&gt;72&lt;/volume&gt;&lt;number&gt;1&lt;/number&gt;&lt;keywords&gt;&lt;keyword&gt;Binomial&lt;/keyword&gt;&lt;keyword&gt;Confidence intervals&lt;/keyword&gt;&lt;keyword&gt;Freeman-Tukey double arcsine transformation&lt;/keyword&gt;&lt;keyword&gt;Logistic-normal&lt;/keyword&gt;&lt;keyword&gt;Meta-analysis&lt;/keyword&gt;&lt;keyword&gt;Stata&lt;/keyword&gt;&lt;/keywords&gt;&lt;dates&gt;&lt;year&gt;2014&lt;/year&gt;&lt;/dates&gt;&lt;isbn&gt;0778-7367 (Print)&amp;#xD;0778-7367 (Linking)&lt;/isbn&gt;&lt;accession-num&gt;25810908&lt;/accession-num&gt;&lt;urls&gt;&lt;related-urls&gt;&lt;url&gt;https://www.ncbi.nlm.nih.gov/pubmed/25810908&lt;/url&gt;&lt;/related-urls&gt;&lt;/urls&gt;&lt;custom2&gt;PMC4373114&lt;/custom2&gt;&lt;electronic-resource-num&gt;10.1186/2049-3258-72-39&lt;/electronic-resource-num&gt;&lt;/record&gt;&lt;/Cite&gt;&lt;/EndNote&gt;</w:instrText>
      </w:r>
      <w:r w:rsidR="008036EA" w:rsidRPr="00CB5EFE">
        <w:fldChar w:fldCharType="separate"/>
      </w:r>
      <w:r w:rsidR="007411CE">
        <w:rPr>
          <w:noProof/>
        </w:rPr>
        <w:t>[38]</w:t>
      </w:r>
      <w:r w:rsidR="008036EA" w:rsidRPr="00CB5EFE">
        <w:fldChar w:fldCharType="end"/>
      </w:r>
      <w:r w:rsidR="001C7484" w:rsidRPr="00CB5EFE">
        <w:t xml:space="preserve"> </w:t>
      </w:r>
      <w:r w:rsidR="001C7484" w:rsidRPr="00ED63EE">
        <w:t>(</w:t>
      </w:r>
      <w:r w:rsidRPr="00ED63EE">
        <w:t>S</w:t>
      </w:r>
      <w:r w:rsidRPr="00AA57BC">
        <w:t>3</w:t>
      </w:r>
      <w:r w:rsidRPr="00ED63EE">
        <w:t xml:space="preserve"> </w:t>
      </w:r>
      <w:r w:rsidR="001C7484" w:rsidRPr="00ED63EE">
        <w:t>Appendix)</w:t>
      </w:r>
      <w:r w:rsidR="008036EA" w:rsidRPr="00ED63EE">
        <w:t>.</w:t>
      </w:r>
      <w:r w:rsidR="00E50AE0">
        <w:br w:type="page"/>
      </w:r>
    </w:p>
    <w:tbl>
      <w:tblPr>
        <w:tblpPr w:leftFromText="180" w:rightFromText="180" w:vertAnchor="text" w:horzAnchor="margin" w:tblpY="1298"/>
        <w:tblW w:w="8931" w:type="dxa"/>
        <w:tblCellMar>
          <w:left w:w="10" w:type="dxa"/>
          <w:right w:w="10" w:type="dxa"/>
        </w:tblCellMar>
        <w:tblLook w:val="0000" w:firstRow="0" w:lastRow="0" w:firstColumn="0" w:lastColumn="0" w:noHBand="0" w:noVBand="0"/>
      </w:tblPr>
      <w:tblGrid>
        <w:gridCol w:w="572"/>
        <w:gridCol w:w="3823"/>
        <w:gridCol w:w="1984"/>
        <w:gridCol w:w="2552"/>
      </w:tblGrid>
      <w:tr w:rsidR="00D219D2" w:rsidRPr="00C816E2" w14:paraId="6B49F748" w14:textId="0DA3D377" w:rsidTr="00D219D2">
        <w:tc>
          <w:tcPr>
            <w:tcW w:w="4395"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444216E" w14:textId="0AC88D49" w:rsidR="00D219D2" w:rsidRPr="00C816E2" w:rsidRDefault="00D219D2" w:rsidP="00D219D2">
            <w:pPr>
              <w:spacing w:after="0" w:line="240" w:lineRule="auto"/>
              <w:textAlignment w:val="auto"/>
              <w:rPr>
                <w:rFonts w:eastAsia="MS Mincho"/>
                <w:b/>
                <w:bCs/>
                <w:sz w:val="20"/>
                <w:szCs w:val="20"/>
              </w:rPr>
            </w:pPr>
            <w:r>
              <w:rPr>
                <w:rFonts w:eastAsia="MS Mincho"/>
                <w:b/>
                <w:bCs/>
                <w:sz w:val="20"/>
                <w:szCs w:val="20"/>
              </w:rPr>
              <w:lastRenderedPageBreak/>
              <w:t>Parameter</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4C35EC9" w14:textId="3987A455" w:rsidR="00D219D2" w:rsidRPr="00C816E2" w:rsidRDefault="00D219D2" w:rsidP="00D219D2">
            <w:pPr>
              <w:spacing w:after="0" w:line="240" w:lineRule="auto"/>
              <w:textAlignment w:val="auto"/>
              <w:rPr>
                <w:rFonts w:eastAsia="MS Mincho"/>
                <w:b/>
                <w:bCs/>
                <w:sz w:val="20"/>
                <w:szCs w:val="20"/>
              </w:rPr>
            </w:pPr>
            <w:r w:rsidRPr="00C816E2">
              <w:rPr>
                <w:rFonts w:eastAsia="MS Mincho"/>
                <w:b/>
                <w:bCs/>
                <w:sz w:val="20"/>
                <w:szCs w:val="20"/>
              </w:rPr>
              <w:t xml:space="preserve">Value </w:t>
            </w:r>
            <w:r>
              <w:rPr>
                <w:rFonts w:eastAsia="MS Mincho"/>
                <w:b/>
                <w:bCs/>
                <w:sz w:val="20"/>
                <w:szCs w:val="20"/>
              </w:rPr>
              <w:t>(95% CI)</w:t>
            </w:r>
          </w:p>
        </w:tc>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6183F88" w14:textId="693ABE4F" w:rsidR="00D219D2" w:rsidRPr="00C816E2" w:rsidRDefault="00D219D2" w:rsidP="00D219D2">
            <w:pPr>
              <w:spacing w:after="0" w:line="240" w:lineRule="auto"/>
              <w:textAlignment w:val="auto"/>
              <w:rPr>
                <w:rFonts w:eastAsia="MS Mincho"/>
                <w:b/>
                <w:bCs/>
                <w:sz w:val="20"/>
                <w:szCs w:val="20"/>
              </w:rPr>
            </w:pPr>
            <w:r w:rsidRPr="00C816E2">
              <w:rPr>
                <w:rFonts w:eastAsia="MS Mincho"/>
                <w:b/>
                <w:bCs/>
                <w:sz w:val="20"/>
                <w:szCs w:val="20"/>
              </w:rPr>
              <w:t>Source</w:t>
            </w:r>
          </w:p>
        </w:tc>
      </w:tr>
      <w:tr w:rsidR="00D219D2" w:rsidRPr="00C816E2" w14:paraId="1854B859" w14:textId="65CA8A90" w:rsidTr="00D219D2">
        <w:tc>
          <w:tcPr>
            <w:tcW w:w="8931"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FA06BD0" w14:textId="12446B06" w:rsidR="00D219D2" w:rsidRPr="00C816E2" w:rsidRDefault="00D219D2" w:rsidP="00D219D2">
            <w:pPr>
              <w:spacing w:after="0" w:line="240" w:lineRule="auto"/>
              <w:textAlignment w:val="auto"/>
              <w:rPr>
                <w:rFonts w:eastAsia="MS Mincho"/>
                <w:b/>
                <w:bCs/>
                <w:sz w:val="20"/>
                <w:szCs w:val="20"/>
              </w:rPr>
            </w:pPr>
            <w:r>
              <w:rPr>
                <w:rFonts w:eastAsia="MS Mincho"/>
                <w:b/>
                <w:bCs/>
                <w:sz w:val="20"/>
                <w:szCs w:val="20"/>
              </w:rPr>
              <w:t>Sensitivity and specificity of diagnostic tests</w:t>
            </w:r>
          </w:p>
        </w:tc>
      </w:tr>
      <w:tr w:rsidR="00D219D2" w:rsidRPr="00C816E2" w14:paraId="55CF5F5F" w14:textId="0CA0497D" w:rsidTr="00D219D2">
        <w:tc>
          <w:tcPr>
            <w:tcW w:w="572" w:type="dxa"/>
            <w:tcBorders>
              <w:top w:val="single" w:sz="4" w:space="0" w:color="auto"/>
              <w:left w:val="single" w:sz="4" w:space="0" w:color="auto"/>
              <w:bottom w:val="single" w:sz="4" w:space="0" w:color="7F7F7F"/>
              <w:right w:val="single" w:sz="4" w:space="0" w:color="auto"/>
            </w:tcBorders>
            <w:shd w:val="clear" w:color="auto" w:fill="auto"/>
            <w:tcMar>
              <w:top w:w="0" w:type="dxa"/>
              <w:left w:w="108" w:type="dxa"/>
              <w:bottom w:w="0" w:type="dxa"/>
              <w:right w:w="108" w:type="dxa"/>
            </w:tcMar>
          </w:tcPr>
          <w:p w14:paraId="0530E123" w14:textId="7DF62CA5" w:rsidR="00D219D2" w:rsidRPr="00494178" w:rsidRDefault="00D219D2" w:rsidP="00D219D2">
            <w:pPr>
              <w:spacing w:after="0" w:line="240" w:lineRule="auto"/>
              <w:textAlignment w:val="auto"/>
              <w:rPr>
                <w:b/>
              </w:rPr>
            </w:pPr>
            <w:r w:rsidRPr="00494178">
              <w:rPr>
                <w:rFonts w:eastAsia="MS Mincho"/>
                <w:b/>
                <w:bCs/>
                <w:sz w:val="20"/>
                <w:szCs w:val="20"/>
              </w:rPr>
              <w:t>P1</w:t>
            </w:r>
          </w:p>
        </w:tc>
        <w:tc>
          <w:tcPr>
            <w:tcW w:w="3823" w:type="dxa"/>
            <w:tcBorders>
              <w:top w:val="single" w:sz="4" w:space="0" w:color="auto"/>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3F39B509" w14:textId="0A55791F"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Sensitivity of IgMFA</w:t>
            </w:r>
          </w:p>
        </w:tc>
        <w:tc>
          <w:tcPr>
            <w:tcW w:w="1984" w:type="dxa"/>
            <w:tcBorders>
              <w:top w:val="single" w:sz="4" w:space="0" w:color="auto"/>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23E2F263" w14:textId="57F1C721"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59%</w:t>
            </w:r>
            <w:r>
              <w:rPr>
                <w:rFonts w:eastAsia="MS Mincho"/>
                <w:sz w:val="20"/>
                <w:szCs w:val="20"/>
              </w:rPr>
              <w:t xml:space="preserve"> </w:t>
            </w:r>
            <w:r w:rsidRPr="00C816E2">
              <w:rPr>
                <w:rFonts w:eastAsia="MS Mincho"/>
                <w:sz w:val="20"/>
                <w:szCs w:val="20"/>
              </w:rPr>
              <w:t>(42–77%)</w:t>
            </w:r>
          </w:p>
        </w:tc>
        <w:tc>
          <w:tcPr>
            <w:tcW w:w="2552" w:type="dxa"/>
            <w:tcBorders>
              <w:top w:val="single" w:sz="4" w:space="0" w:color="auto"/>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54798AD1" w14:textId="4AC1ECA5"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8]</w:t>
            </w:r>
            <w:r w:rsidRPr="00C816E2">
              <w:rPr>
                <w:rFonts w:eastAsia="MS Mincho"/>
                <w:sz w:val="20"/>
                <w:szCs w:val="20"/>
              </w:rPr>
              <w:fldChar w:fldCharType="end"/>
            </w:r>
          </w:p>
        </w:tc>
      </w:tr>
      <w:tr w:rsidR="00D219D2" w:rsidRPr="00C816E2" w14:paraId="207A4E79" w14:textId="5C9BBF8C"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0F8AAB7D" w14:textId="59B71A17" w:rsidR="00D219D2" w:rsidRPr="00494178" w:rsidRDefault="00D219D2" w:rsidP="00D219D2">
            <w:pPr>
              <w:spacing w:after="0" w:line="240" w:lineRule="auto"/>
              <w:textAlignment w:val="auto"/>
              <w:rPr>
                <w:b/>
              </w:rPr>
            </w:pPr>
            <w:r w:rsidRPr="00494178">
              <w:rPr>
                <w:rFonts w:eastAsia="MS Mincho"/>
                <w:b/>
                <w:bCs/>
                <w:sz w:val="20"/>
                <w:szCs w:val="20"/>
              </w:rPr>
              <w:t>P2</w:t>
            </w:r>
          </w:p>
        </w:tc>
        <w:tc>
          <w:tcPr>
            <w:tcW w:w="3823"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55E18412" w14:textId="5F8B1DDA"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Specificity of IgMFA</w:t>
            </w:r>
          </w:p>
        </w:tc>
        <w:tc>
          <w:tcPr>
            <w:tcW w:w="1984"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47948014" w14:textId="60A64CD6"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98%</w:t>
            </w:r>
            <w:r>
              <w:rPr>
                <w:rFonts w:eastAsia="MS Mincho"/>
                <w:sz w:val="20"/>
                <w:szCs w:val="20"/>
              </w:rPr>
              <w:t xml:space="preserve"> </w:t>
            </w:r>
            <w:r w:rsidRPr="00C816E2">
              <w:rPr>
                <w:rFonts w:eastAsia="MS Mincho"/>
                <w:sz w:val="20"/>
                <w:szCs w:val="20"/>
              </w:rPr>
              <w:t>(97–99%)</w:t>
            </w:r>
          </w:p>
        </w:tc>
        <w:tc>
          <w:tcPr>
            <w:tcW w:w="2552"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27025B6E" w14:textId="5F65B9F4" w:rsidR="00D219D2" w:rsidRPr="00C816E2" w:rsidRDefault="00D219D2" w:rsidP="00D219D2">
            <w:pPr>
              <w:spacing w:after="0" w:line="240" w:lineRule="auto"/>
              <w:textAlignment w:val="auto"/>
            </w:pPr>
            <w:r w:rsidRPr="00C816E2">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8]</w:t>
            </w:r>
            <w:r w:rsidRPr="00C816E2">
              <w:rPr>
                <w:rFonts w:eastAsia="MS Mincho"/>
                <w:sz w:val="20"/>
                <w:szCs w:val="20"/>
              </w:rPr>
              <w:fldChar w:fldCharType="end"/>
            </w:r>
          </w:p>
        </w:tc>
      </w:tr>
      <w:tr w:rsidR="00D219D2" w:rsidRPr="00C816E2" w14:paraId="19FDF0BF" w14:textId="3D430D8D" w:rsidTr="00D219D2">
        <w:tc>
          <w:tcPr>
            <w:tcW w:w="572" w:type="dxa"/>
            <w:tcBorders>
              <w:top w:val="single" w:sz="4" w:space="0" w:color="7F7F7F"/>
              <w:left w:val="single" w:sz="4" w:space="0" w:color="auto"/>
              <w:bottom w:val="single" w:sz="4" w:space="0" w:color="7F7F7F"/>
              <w:right w:val="single" w:sz="4" w:space="0" w:color="auto"/>
            </w:tcBorders>
            <w:shd w:val="clear" w:color="auto" w:fill="auto"/>
            <w:tcMar>
              <w:top w:w="0" w:type="dxa"/>
              <w:left w:w="108" w:type="dxa"/>
              <w:bottom w:w="0" w:type="dxa"/>
              <w:right w:w="108" w:type="dxa"/>
            </w:tcMar>
          </w:tcPr>
          <w:p w14:paraId="0F2144B0" w14:textId="32409CA7" w:rsidR="00D219D2" w:rsidRPr="00494178" w:rsidRDefault="00D219D2" w:rsidP="00D219D2">
            <w:pPr>
              <w:spacing w:after="0" w:line="240" w:lineRule="auto"/>
              <w:textAlignment w:val="auto"/>
              <w:rPr>
                <w:b/>
              </w:rPr>
            </w:pPr>
            <w:r w:rsidRPr="00494178">
              <w:rPr>
                <w:rFonts w:eastAsia="MS Mincho"/>
                <w:b/>
                <w:bCs/>
                <w:sz w:val="20"/>
                <w:szCs w:val="20"/>
              </w:rPr>
              <w:t>P3</w:t>
            </w:r>
          </w:p>
        </w:tc>
        <w:tc>
          <w:tcPr>
            <w:tcW w:w="3823"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0A54C76B" w14:textId="2254110C"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Sensitivity of clinical diagnosis</w:t>
            </w:r>
          </w:p>
        </w:tc>
        <w:tc>
          <w:tcPr>
            <w:tcW w:w="1984"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7172FF2D" w14:textId="0FD95A75"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50%</w:t>
            </w:r>
            <w:r>
              <w:rPr>
                <w:rFonts w:eastAsia="MS Mincho"/>
                <w:sz w:val="20"/>
                <w:szCs w:val="20"/>
              </w:rPr>
              <w:t xml:space="preserve"> </w:t>
            </w:r>
            <w:r w:rsidRPr="00C816E2">
              <w:rPr>
                <w:rFonts w:eastAsia="MS Mincho"/>
                <w:sz w:val="20"/>
                <w:szCs w:val="20"/>
              </w:rPr>
              <w:t>(33–67%)</w:t>
            </w:r>
          </w:p>
        </w:tc>
        <w:tc>
          <w:tcPr>
            <w:tcW w:w="2552"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63B46119" w14:textId="6C7AC777" w:rsidR="00D219D2" w:rsidRPr="00C816E2" w:rsidRDefault="00D219D2" w:rsidP="00D219D2">
            <w:pPr>
              <w:spacing w:after="0" w:line="240" w:lineRule="auto"/>
              <w:textAlignment w:val="auto"/>
            </w:pPr>
            <w:r w:rsidRPr="00C816E2">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8]</w:t>
            </w:r>
            <w:r w:rsidRPr="00C816E2">
              <w:rPr>
                <w:rFonts w:eastAsia="MS Mincho"/>
                <w:sz w:val="20"/>
                <w:szCs w:val="20"/>
              </w:rPr>
              <w:fldChar w:fldCharType="end"/>
            </w:r>
          </w:p>
        </w:tc>
      </w:tr>
      <w:tr w:rsidR="00D219D2" w:rsidRPr="00C816E2" w14:paraId="67DDE0FE" w14:textId="4BBE59A7"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3E09A21C" w14:textId="4EFE9A73" w:rsidR="00D219D2" w:rsidRPr="00494178" w:rsidRDefault="00D219D2" w:rsidP="00D219D2">
            <w:pPr>
              <w:spacing w:after="0" w:line="240" w:lineRule="auto"/>
              <w:textAlignment w:val="auto"/>
              <w:rPr>
                <w:b/>
              </w:rPr>
            </w:pPr>
            <w:r w:rsidRPr="00494178">
              <w:rPr>
                <w:rFonts w:eastAsia="MS Mincho"/>
                <w:b/>
                <w:bCs/>
                <w:sz w:val="20"/>
                <w:szCs w:val="20"/>
              </w:rPr>
              <w:t>P4</w:t>
            </w:r>
          </w:p>
        </w:tc>
        <w:tc>
          <w:tcPr>
            <w:tcW w:w="3823" w:type="dxa"/>
            <w:tcBorders>
              <w:top w:val="single" w:sz="4" w:space="0" w:color="7F7F7F"/>
              <w:left w:val="single" w:sz="4" w:space="0" w:color="auto"/>
              <w:right w:val="single" w:sz="4" w:space="0" w:color="auto"/>
            </w:tcBorders>
            <w:shd w:val="clear" w:color="auto" w:fill="FFFFFF" w:themeFill="background1"/>
            <w:tcMar>
              <w:top w:w="0" w:type="dxa"/>
              <w:left w:w="108" w:type="dxa"/>
              <w:bottom w:w="0" w:type="dxa"/>
              <w:right w:w="108" w:type="dxa"/>
            </w:tcMar>
          </w:tcPr>
          <w:p w14:paraId="129CD408" w14:textId="5086C189"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Specificity of clinical diagnosis</w:t>
            </w:r>
          </w:p>
        </w:tc>
        <w:tc>
          <w:tcPr>
            <w:tcW w:w="1984"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257EF1CD" w14:textId="1FD44A1B"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86%</w:t>
            </w:r>
            <w:r>
              <w:rPr>
                <w:rFonts w:eastAsia="MS Mincho"/>
                <w:sz w:val="20"/>
                <w:szCs w:val="20"/>
              </w:rPr>
              <w:t xml:space="preserve"> </w:t>
            </w:r>
            <w:r w:rsidRPr="00C816E2">
              <w:rPr>
                <w:rFonts w:eastAsia="MS Mincho"/>
                <w:sz w:val="20"/>
                <w:szCs w:val="20"/>
              </w:rPr>
              <w:t>(83–89%)</w:t>
            </w:r>
          </w:p>
        </w:tc>
        <w:tc>
          <w:tcPr>
            <w:tcW w:w="2552" w:type="dxa"/>
            <w:tcBorders>
              <w:top w:val="single" w:sz="4" w:space="0" w:color="7F7F7F"/>
              <w:left w:val="single" w:sz="4" w:space="0" w:color="auto"/>
              <w:right w:val="single" w:sz="4" w:space="0" w:color="auto"/>
            </w:tcBorders>
            <w:shd w:val="clear" w:color="auto" w:fill="FFFFFF" w:themeFill="background1"/>
            <w:tcMar>
              <w:top w:w="0" w:type="dxa"/>
              <w:left w:w="108" w:type="dxa"/>
              <w:bottom w:w="0" w:type="dxa"/>
              <w:right w:w="108" w:type="dxa"/>
            </w:tcMar>
          </w:tcPr>
          <w:p w14:paraId="120F1679" w14:textId="02B3EE01" w:rsidR="00D219D2" w:rsidRPr="00C816E2" w:rsidRDefault="00D219D2" w:rsidP="00D219D2">
            <w:pPr>
              <w:spacing w:after="0" w:line="240" w:lineRule="auto"/>
              <w:textAlignment w:val="auto"/>
            </w:pPr>
            <w:r w:rsidRPr="00C816E2">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8]</w:t>
            </w:r>
            <w:r w:rsidRPr="00C816E2">
              <w:rPr>
                <w:rFonts w:eastAsia="MS Mincho"/>
                <w:sz w:val="20"/>
                <w:szCs w:val="20"/>
              </w:rPr>
              <w:fldChar w:fldCharType="end"/>
            </w:r>
          </w:p>
        </w:tc>
      </w:tr>
      <w:tr w:rsidR="00D219D2" w:rsidRPr="00C816E2" w14:paraId="0AB2603D" w14:textId="14F945A9" w:rsidTr="00D219D2">
        <w:tc>
          <w:tcPr>
            <w:tcW w:w="8931" w:type="dxa"/>
            <w:gridSpan w:val="4"/>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460D6397" w14:textId="01A43E5E" w:rsidR="00D219D2" w:rsidRPr="00C816E2" w:rsidRDefault="00D219D2" w:rsidP="00D219D2">
            <w:pPr>
              <w:spacing w:after="0" w:line="240" w:lineRule="auto"/>
              <w:textAlignment w:val="auto"/>
              <w:rPr>
                <w:rFonts w:eastAsia="MS Mincho"/>
                <w:b/>
                <w:bCs/>
                <w:sz w:val="20"/>
                <w:szCs w:val="20"/>
              </w:rPr>
            </w:pPr>
            <w:r w:rsidRPr="00C816E2">
              <w:rPr>
                <w:rFonts w:eastAsia="MS Mincho"/>
                <w:b/>
                <w:bCs/>
                <w:sz w:val="20"/>
                <w:szCs w:val="20"/>
              </w:rPr>
              <w:t>Probability of treatment success in typhoid fever cases</w:t>
            </w:r>
          </w:p>
        </w:tc>
      </w:tr>
      <w:tr w:rsidR="00D219D2" w:rsidRPr="00C816E2" w14:paraId="1737F5A5" w14:textId="321C7B74"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7822C977" w14:textId="1B28398B" w:rsidR="00D219D2" w:rsidRPr="00494178" w:rsidRDefault="00D219D2" w:rsidP="00D219D2">
            <w:pPr>
              <w:spacing w:after="0" w:line="240" w:lineRule="auto"/>
              <w:textAlignment w:val="auto"/>
              <w:rPr>
                <w:b/>
              </w:rPr>
            </w:pPr>
            <w:r w:rsidRPr="00494178">
              <w:rPr>
                <w:rFonts w:eastAsia="MS Mincho"/>
                <w:b/>
                <w:bCs/>
                <w:sz w:val="20"/>
                <w:szCs w:val="20"/>
              </w:rPr>
              <w:t>P5</w:t>
            </w:r>
          </w:p>
        </w:tc>
        <w:tc>
          <w:tcPr>
            <w:tcW w:w="3823" w:type="dxa"/>
            <w:tcBorders>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01BD84D6" w14:textId="39D74C06"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obability of treatment success in azithromycin treated patients</w:t>
            </w:r>
            <w:r w:rsidR="00C67DA4">
              <w:rPr>
                <w:rFonts w:eastAsia="MS Mincho"/>
                <w:sz w:val="20"/>
                <w:szCs w:val="20"/>
              </w:rPr>
              <w:t xml:space="preserve"> </w:t>
            </w:r>
            <w:r w:rsidR="00C67DA4" w:rsidRPr="00C816E2">
              <w:rPr>
                <w:rFonts w:eastAsia="MS Mincho"/>
                <w:sz w:val="20"/>
                <w:szCs w:val="20"/>
              </w:rPr>
              <w:t>(same in MDR and non-MDR)</w:t>
            </w:r>
          </w:p>
        </w:tc>
        <w:tc>
          <w:tcPr>
            <w:tcW w:w="1984" w:type="dxa"/>
            <w:tcBorders>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5E9DBA0A" w14:textId="4CC1657F"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97%</w:t>
            </w:r>
            <w:r w:rsidR="002D699C">
              <w:rPr>
                <w:rFonts w:eastAsia="MS Mincho"/>
                <w:sz w:val="20"/>
                <w:szCs w:val="20"/>
              </w:rPr>
              <w:t xml:space="preserve"> </w:t>
            </w:r>
            <w:r w:rsidRPr="00C816E2">
              <w:rPr>
                <w:rFonts w:eastAsia="MS Mincho"/>
                <w:sz w:val="20"/>
                <w:szCs w:val="20"/>
              </w:rPr>
              <w:t>(91–99%)</w:t>
            </w:r>
          </w:p>
        </w:tc>
        <w:tc>
          <w:tcPr>
            <w:tcW w:w="2552"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63F70998" w14:textId="47877190" w:rsidR="00D219D2" w:rsidRPr="00C816E2" w:rsidRDefault="00D219D2" w:rsidP="00D219D2">
            <w:pPr>
              <w:spacing w:after="0" w:line="240" w:lineRule="auto"/>
              <w:textAlignment w:val="auto"/>
            </w:pPr>
            <w:r w:rsidRPr="00C816E2">
              <w:rPr>
                <w:rFonts w:eastAsia="MS Mincho"/>
                <w:sz w:val="20"/>
                <w:szCs w:val="20"/>
              </w:rPr>
              <w:fldChar w:fldCharType="begin">
                <w:fldData xml:space="preserve">PEVuZE5vdGU+PENpdGU+PEF1dGhvcj5CdXRsZXI8L0F1dGhvcj48WWVhcj4xOTk5PC9ZZWFyPjxS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k1MS03PC9wYWdlcz48dm9sdW1lPjM4PC92b2x1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ExMzQt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xNDQxLTQ8L3BhZ2VzPjx2b2x1bWU+NDM8L3Zv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CdXRsZXI8L0F1dGhvcj48WWVhcj4xOTk5PC9ZZWFyPjxS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k1MS03PC9wYWdlcz48dm9sdW1lPjM4PC92b2x1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ExMzQt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xNDQxLTQ8L3BhZ2VzPjx2b2x1bWU+NDM8L3Zv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27-31, 33-35, 39]</w:t>
            </w:r>
            <w:r w:rsidRPr="00C816E2">
              <w:rPr>
                <w:rFonts w:eastAsia="MS Mincho"/>
                <w:sz w:val="20"/>
                <w:szCs w:val="20"/>
              </w:rPr>
              <w:fldChar w:fldCharType="end"/>
            </w:r>
          </w:p>
        </w:tc>
      </w:tr>
      <w:tr w:rsidR="00D219D2" w:rsidRPr="00C816E2" w14:paraId="69575181" w14:textId="3BE5EB40" w:rsidTr="00D219D2">
        <w:tc>
          <w:tcPr>
            <w:tcW w:w="572" w:type="dxa"/>
            <w:tcBorders>
              <w:top w:val="single" w:sz="4" w:space="0" w:color="7F7F7F"/>
              <w:left w:val="single" w:sz="4" w:space="0" w:color="auto"/>
              <w:bottom w:val="single" w:sz="4" w:space="0" w:color="7F7F7F"/>
              <w:right w:val="single" w:sz="4" w:space="0" w:color="auto"/>
            </w:tcBorders>
            <w:shd w:val="clear" w:color="auto" w:fill="auto"/>
            <w:tcMar>
              <w:top w:w="0" w:type="dxa"/>
              <w:left w:w="108" w:type="dxa"/>
              <w:bottom w:w="0" w:type="dxa"/>
              <w:right w:w="108" w:type="dxa"/>
            </w:tcMar>
          </w:tcPr>
          <w:p w14:paraId="58D78438" w14:textId="134FB110" w:rsidR="00D219D2" w:rsidRPr="00494178" w:rsidRDefault="00D219D2" w:rsidP="00D219D2">
            <w:pPr>
              <w:spacing w:after="0" w:line="240" w:lineRule="auto"/>
              <w:textAlignment w:val="auto"/>
              <w:rPr>
                <w:b/>
              </w:rPr>
            </w:pPr>
            <w:r w:rsidRPr="00494178">
              <w:rPr>
                <w:rFonts w:eastAsia="MS Mincho"/>
                <w:b/>
                <w:bCs/>
                <w:sz w:val="20"/>
                <w:szCs w:val="20"/>
              </w:rPr>
              <w:t>P6</w:t>
            </w:r>
          </w:p>
        </w:tc>
        <w:tc>
          <w:tcPr>
            <w:tcW w:w="3823"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5EF84AE8" w14:textId="3A04E804"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obability of treatment success in amoxicillin treated patients (non-MDR)</w:t>
            </w:r>
          </w:p>
        </w:tc>
        <w:tc>
          <w:tcPr>
            <w:tcW w:w="1984"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765E9C11" w14:textId="682C0758"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71%</w:t>
            </w:r>
            <w:r>
              <w:rPr>
                <w:rFonts w:eastAsia="MS Mincho"/>
                <w:sz w:val="20"/>
                <w:szCs w:val="20"/>
              </w:rPr>
              <w:t xml:space="preserve"> </w:t>
            </w:r>
            <w:r w:rsidRPr="00C816E2">
              <w:rPr>
                <w:rFonts w:eastAsia="MS Mincho"/>
                <w:sz w:val="20"/>
                <w:szCs w:val="20"/>
              </w:rPr>
              <w:t>(56–82%)</w:t>
            </w:r>
          </w:p>
        </w:tc>
        <w:tc>
          <w:tcPr>
            <w:tcW w:w="2552"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269626B2" w14:textId="7546E5AC" w:rsidR="00D219D2" w:rsidRPr="00C816E2" w:rsidRDefault="00C15DBE" w:rsidP="00D219D2">
            <w:pPr>
              <w:spacing w:after="0" w:line="240" w:lineRule="auto"/>
              <w:textAlignment w:val="auto"/>
            </w:pPr>
            <w:r w:rsidRPr="00C15DBE">
              <w:rPr>
                <w:sz w:val="20"/>
              </w:rPr>
              <w:fldChar w:fldCharType="begin"/>
            </w:r>
            <w:r w:rsidR="00FC3109">
              <w:rPr>
                <w:sz w:val="20"/>
              </w:rPr>
              <w:instrText xml:space="preserve"> ADDIN EN.CITE &lt;EndNote&gt;&lt;Cite&gt;&lt;Author&gt;Flores GR&lt;/Author&gt;&lt;Year&gt;1994&lt;/Year&gt;&lt;RecNum&gt;305&lt;/RecNum&gt;&lt;DisplayText&gt;[40, 41]&lt;/DisplayText&gt;&lt;record&gt;&lt;rec-number&gt;305&lt;/rec-number&gt;&lt;foreign-keys&gt;&lt;key app="EN" db-id="2rrra0s9vwdv2me5a55vtzzve95vv9vvsert" timestamp="1440879158"&gt;305&lt;/key&gt;&lt;/foreign-keys&gt;&lt;ref-type name="Journal Article"&gt;17&lt;/ref-type&gt;&lt;contributors&gt;&lt;authors&gt;&lt;author&gt;Flores GR,&lt;/author&gt;&lt;author&gt;Dorantes F,&lt;/author&gt;&lt;author&gt;Aviles J,&lt;/author&gt;&lt;/authors&gt;&lt;/contributors&gt;&lt;titles&gt;&lt;title&gt;Safety and efficacy of oral ofloxacin vs oral ampicillin in the management of typhoid.&lt;/title&gt;&lt;secondary-title&gt;Invest Med Int&lt;/secondary-title&gt;&lt;/titles&gt;&lt;periodical&gt;&lt;full-title&gt;Investigación médica internacional&lt;/full-title&gt;&lt;abbr-1&gt;Invest Med Int&lt;/abbr-1&gt;&lt;abbr-2&gt;Invest Med Int&lt;/abbr-2&gt;&lt;/periodical&gt;&lt;pages&gt;88-92&lt;/pages&gt;&lt;volume&gt;21&lt;/volume&gt;&lt;number&gt;2&lt;/number&gt;&lt;dates&gt;&lt;year&gt;1994&lt;/year&gt;&lt;/dates&gt;&lt;urls&gt;&lt;related-urls&gt;&lt;url&gt;http://pesquisa.bvsalud.org/ses/resource/pt/CN-00170206&lt;/url&gt;&lt;/related-urls&gt;&lt;/urls&gt;&lt;/record&gt;&lt;/Cite&gt;&lt;Cite&gt;&lt;Author&gt;Yousaf MH&lt;/Author&gt;&lt;Year&gt;1992&lt;/Year&gt;&lt;RecNum&gt;306&lt;/RecNum&gt;&lt;record&gt;&lt;rec-number&gt;306&lt;/rec-number&gt;&lt;foreign-keys&gt;&lt;key app="EN" db-id="2rrra0s9vwdv2me5a55vtzzve95vv9vvsert" timestamp="1440882896"&gt;306&lt;/key&gt;&lt;/foreign-keys&gt;&lt;ref-type name="Journal Article"&gt;17&lt;/ref-type&gt;&lt;contributors&gt;&lt;authors&gt;&lt;author&gt;Yousaf MH,&lt;/author&gt;&lt;author&gt;Hasnain SS,&lt;/author&gt;&lt;author&gt;Mohsin A,&lt;/author&gt;&lt;author&gt;Ara N,&lt;/author&gt;&lt;/authors&gt;&lt;/contributors&gt;&lt;titles&gt;&lt;title&gt;A comparative study of efficacy and safety of three antimicrobials in the treatment of enteric fever&lt;/title&gt;&lt;secondary-title&gt;Pakistan Journal of Gastroenterology. &lt;/secondary-title&gt;&lt;/titles&gt;&lt;periodical&gt;&lt;full-title&gt;Pakistan Journal of Gastroenterology.&lt;/full-title&gt;&lt;abbr-1&gt;Pak J Gastroenterol&lt;/abbr-1&gt;&lt;/periodical&gt;&lt;pages&gt;46-8&lt;/pages&gt;&lt;volume&gt;6&lt;/volume&gt;&lt;number&gt;2&lt;/number&gt;&lt;dates&gt;&lt;year&gt;1992&lt;/year&gt;&lt;/dates&gt;&lt;urls&gt;&lt;/urls&gt;&lt;/record&gt;&lt;/Cite&gt;&lt;/EndNote&gt;</w:instrText>
            </w:r>
            <w:r w:rsidRPr="00C15DBE">
              <w:rPr>
                <w:sz w:val="20"/>
              </w:rPr>
              <w:fldChar w:fldCharType="separate"/>
            </w:r>
            <w:r w:rsidR="007411CE">
              <w:rPr>
                <w:noProof/>
                <w:sz w:val="20"/>
              </w:rPr>
              <w:t>[40, 41]</w:t>
            </w:r>
            <w:r w:rsidRPr="00C15DBE">
              <w:rPr>
                <w:sz w:val="20"/>
              </w:rPr>
              <w:fldChar w:fldCharType="end"/>
            </w:r>
          </w:p>
        </w:tc>
      </w:tr>
      <w:tr w:rsidR="00D219D2" w:rsidRPr="00C816E2" w14:paraId="65F7782C" w14:textId="68DF147E"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55DEAFB5" w14:textId="5FEB2C15" w:rsidR="00D219D2" w:rsidRPr="00494178" w:rsidRDefault="00D219D2" w:rsidP="00D219D2">
            <w:pPr>
              <w:spacing w:after="0" w:line="240" w:lineRule="auto"/>
              <w:textAlignment w:val="auto"/>
              <w:rPr>
                <w:b/>
              </w:rPr>
            </w:pPr>
            <w:r w:rsidRPr="00494178">
              <w:rPr>
                <w:rFonts w:eastAsia="MS Mincho"/>
                <w:b/>
                <w:bCs/>
                <w:sz w:val="20"/>
                <w:szCs w:val="20"/>
              </w:rPr>
              <w:t>P7</w:t>
            </w:r>
          </w:p>
        </w:tc>
        <w:tc>
          <w:tcPr>
            <w:tcW w:w="3823" w:type="dxa"/>
            <w:tcBorders>
              <w:top w:val="single" w:sz="4" w:space="0" w:color="7F7F7F"/>
              <w:left w:val="single" w:sz="4" w:space="0" w:color="auto"/>
              <w:right w:val="single" w:sz="4" w:space="0" w:color="auto"/>
            </w:tcBorders>
            <w:shd w:val="clear" w:color="auto" w:fill="FFFFFF" w:themeFill="background1"/>
            <w:tcMar>
              <w:top w:w="0" w:type="dxa"/>
              <w:left w:w="108" w:type="dxa"/>
              <w:bottom w:w="0" w:type="dxa"/>
              <w:right w:w="108" w:type="dxa"/>
            </w:tcMar>
          </w:tcPr>
          <w:p w14:paraId="5B079788" w14:textId="12BBFE57"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obability of treatment success in amoxicillin treated patients (MDR)</w:t>
            </w:r>
          </w:p>
        </w:tc>
        <w:tc>
          <w:tcPr>
            <w:tcW w:w="1984" w:type="dxa"/>
            <w:tcBorders>
              <w:top w:val="single" w:sz="4" w:space="0" w:color="7F7F7F"/>
              <w:left w:val="single" w:sz="4" w:space="0" w:color="auto"/>
              <w:right w:val="single" w:sz="4" w:space="0" w:color="auto"/>
            </w:tcBorders>
            <w:shd w:val="clear" w:color="auto" w:fill="FFFFFF" w:themeFill="background1"/>
            <w:tcMar>
              <w:top w:w="0" w:type="dxa"/>
              <w:left w:w="108" w:type="dxa"/>
              <w:bottom w:w="0" w:type="dxa"/>
              <w:right w:w="108" w:type="dxa"/>
            </w:tcMar>
          </w:tcPr>
          <w:p w14:paraId="4D4D2202" w14:textId="45E8E1B3"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0%</w:t>
            </w:r>
          </w:p>
        </w:tc>
        <w:tc>
          <w:tcPr>
            <w:tcW w:w="2552"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231E8C42" w14:textId="0DAAB499"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Model assumption</w:t>
            </w:r>
          </w:p>
        </w:tc>
      </w:tr>
      <w:tr w:rsidR="00D219D2" w:rsidRPr="00C816E2" w14:paraId="203AE611" w14:textId="603DC6F5" w:rsidTr="00D219D2">
        <w:tc>
          <w:tcPr>
            <w:tcW w:w="8931" w:type="dxa"/>
            <w:gridSpan w:val="4"/>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61CA12AA" w14:textId="254196AA" w:rsidR="00D219D2" w:rsidRPr="00494178" w:rsidRDefault="00D219D2" w:rsidP="00D219D2">
            <w:pPr>
              <w:spacing w:after="0" w:line="240" w:lineRule="auto"/>
              <w:textAlignment w:val="auto"/>
              <w:rPr>
                <w:b/>
              </w:rPr>
            </w:pPr>
            <w:r w:rsidRPr="00820C1C">
              <w:rPr>
                <w:rFonts w:eastAsia="MS Mincho"/>
                <w:b/>
                <w:bCs/>
                <w:sz w:val="20"/>
                <w:szCs w:val="20"/>
              </w:rPr>
              <w:t xml:space="preserve">Epidemiology </w:t>
            </w:r>
            <w:r w:rsidRPr="00494178">
              <w:rPr>
                <w:rFonts w:eastAsia="MS Mincho"/>
                <w:b/>
                <w:bCs/>
                <w:sz w:val="20"/>
                <w:szCs w:val="20"/>
              </w:rPr>
              <w:t>of diseases</w:t>
            </w:r>
          </w:p>
        </w:tc>
      </w:tr>
      <w:tr w:rsidR="00D219D2" w:rsidRPr="00C816E2" w14:paraId="0644CDA5" w14:textId="1F85BDF0" w:rsidTr="00D219D2">
        <w:tc>
          <w:tcPr>
            <w:tcW w:w="572" w:type="dxa"/>
            <w:tcBorders>
              <w:left w:val="single" w:sz="4" w:space="0" w:color="auto"/>
              <w:right w:val="single" w:sz="4" w:space="0" w:color="auto"/>
            </w:tcBorders>
            <w:shd w:val="clear" w:color="auto" w:fill="auto"/>
            <w:tcMar>
              <w:top w:w="0" w:type="dxa"/>
              <w:left w:w="108" w:type="dxa"/>
              <w:bottom w:w="0" w:type="dxa"/>
              <w:right w:w="108" w:type="dxa"/>
            </w:tcMar>
          </w:tcPr>
          <w:p w14:paraId="0E98D9A5" w14:textId="3D345687" w:rsidR="00D219D2" w:rsidRPr="00494178" w:rsidRDefault="00D219D2" w:rsidP="00D219D2">
            <w:pPr>
              <w:spacing w:after="0" w:line="240" w:lineRule="auto"/>
              <w:textAlignment w:val="auto"/>
              <w:rPr>
                <w:b/>
              </w:rPr>
            </w:pPr>
            <w:r w:rsidRPr="00494178">
              <w:rPr>
                <w:rFonts w:eastAsia="MS Mincho"/>
                <w:b/>
                <w:bCs/>
                <w:sz w:val="20"/>
                <w:szCs w:val="20"/>
              </w:rPr>
              <w:t>P8</w:t>
            </w:r>
          </w:p>
        </w:tc>
        <w:tc>
          <w:tcPr>
            <w:tcW w:w="3823" w:type="dxa"/>
            <w:tcBorders>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3A3D7E80" w14:textId="0B9454DB"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evalence of uncomplicated typhoid fever</w:t>
            </w:r>
            <w:r w:rsidR="00AE2AEE">
              <w:rPr>
                <w:rFonts w:eastAsia="MS Mincho"/>
                <w:sz w:val="20"/>
                <w:szCs w:val="20"/>
              </w:rPr>
              <w:t xml:space="preserve"> </w:t>
            </w:r>
            <w:r w:rsidR="00AE2AEE" w:rsidRPr="00C816E2">
              <w:rPr>
                <w:rFonts w:eastAsia="MS Mincho"/>
                <w:sz w:val="20"/>
                <w:szCs w:val="20"/>
              </w:rPr>
              <w:t>(among febrile children who visited a health centre)</w:t>
            </w:r>
          </w:p>
        </w:tc>
        <w:tc>
          <w:tcPr>
            <w:tcW w:w="1984" w:type="dxa"/>
            <w:tcBorders>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642AD84D" w14:textId="45E15C88"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6.5%*</w:t>
            </w:r>
            <w:r>
              <w:rPr>
                <w:rFonts w:eastAsia="MS Mincho"/>
                <w:sz w:val="20"/>
                <w:szCs w:val="20"/>
              </w:rPr>
              <w:t xml:space="preserve"> </w:t>
            </w:r>
            <w:r w:rsidRPr="00C816E2">
              <w:rPr>
                <w:rFonts w:eastAsia="MS Mincho"/>
                <w:sz w:val="20"/>
                <w:szCs w:val="20"/>
              </w:rPr>
              <w:t>(4.5%–9.0%)</w:t>
            </w:r>
          </w:p>
        </w:tc>
        <w:tc>
          <w:tcPr>
            <w:tcW w:w="2552" w:type="dxa"/>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5AB90013" w14:textId="49676B21" w:rsidR="00D219D2" w:rsidRPr="00C816E2" w:rsidRDefault="00B62A40" w:rsidP="00D219D2">
            <w:pPr>
              <w:spacing w:after="0" w:line="240" w:lineRule="auto"/>
              <w:textAlignment w:val="auto"/>
            </w:pPr>
            <w:r>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instrText xml:space="preserve"> ADDIN EN.CITE </w:instrText>
            </w:r>
            <w:r w:rsidR="00FC3109">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instrText xml:space="preserve"> ADDIN EN.CITE.DATA </w:instrText>
            </w:r>
            <w:r w:rsidR="00FC3109">
              <w:fldChar w:fldCharType="end"/>
            </w:r>
            <w:r>
              <w:fldChar w:fldCharType="separate"/>
            </w:r>
            <w:r w:rsidR="007411CE">
              <w:rPr>
                <w:noProof/>
              </w:rPr>
              <w:t>[18, 22, 23]</w:t>
            </w:r>
            <w:r>
              <w:fldChar w:fldCharType="end"/>
            </w:r>
          </w:p>
        </w:tc>
      </w:tr>
      <w:tr w:rsidR="00D219D2" w:rsidRPr="00C816E2" w14:paraId="60C4CA77" w14:textId="10B6856C" w:rsidTr="00D219D2">
        <w:tc>
          <w:tcPr>
            <w:tcW w:w="572" w:type="dxa"/>
            <w:tcBorders>
              <w:top w:val="single" w:sz="4" w:space="0" w:color="7F7F7F"/>
              <w:left w:val="single" w:sz="4" w:space="0" w:color="auto"/>
              <w:bottom w:val="single" w:sz="4" w:space="0" w:color="7F7F7F"/>
              <w:right w:val="single" w:sz="4" w:space="0" w:color="auto"/>
            </w:tcBorders>
            <w:shd w:val="clear" w:color="auto" w:fill="auto"/>
            <w:tcMar>
              <w:top w:w="0" w:type="dxa"/>
              <w:left w:w="108" w:type="dxa"/>
              <w:bottom w:w="0" w:type="dxa"/>
              <w:right w:w="108" w:type="dxa"/>
            </w:tcMar>
          </w:tcPr>
          <w:p w14:paraId="1891E645" w14:textId="3535AB72" w:rsidR="00D219D2" w:rsidRPr="00494178" w:rsidRDefault="00D219D2" w:rsidP="00D219D2">
            <w:pPr>
              <w:spacing w:after="0" w:line="240" w:lineRule="auto"/>
              <w:textAlignment w:val="auto"/>
              <w:rPr>
                <w:b/>
              </w:rPr>
            </w:pPr>
            <w:r w:rsidRPr="00494178">
              <w:rPr>
                <w:rFonts w:eastAsia="MS Mincho"/>
                <w:b/>
                <w:bCs/>
                <w:sz w:val="20"/>
                <w:szCs w:val="20"/>
              </w:rPr>
              <w:t>P9</w:t>
            </w:r>
          </w:p>
        </w:tc>
        <w:tc>
          <w:tcPr>
            <w:tcW w:w="3823"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303BA8CE" w14:textId="62E698DE"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Prevalence of MDR strains (among typhoid fever cases diagnosed in a health centre)</w:t>
            </w:r>
          </w:p>
        </w:tc>
        <w:tc>
          <w:tcPr>
            <w:tcW w:w="1984"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7BC7A21A" w14:textId="247C5E56" w:rsidR="00D219D2" w:rsidRPr="00C816E2" w:rsidRDefault="00D219D2" w:rsidP="00D219D2">
            <w:pPr>
              <w:spacing w:after="0" w:line="240" w:lineRule="auto"/>
              <w:textAlignment w:val="auto"/>
              <w:rPr>
                <w:rFonts w:eastAsia="MS Mincho"/>
                <w:sz w:val="20"/>
                <w:szCs w:val="20"/>
              </w:rPr>
            </w:pPr>
            <w:r w:rsidRPr="00C816E2">
              <w:rPr>
                <w:rFonts w:eastAsia="MS Mincho"/>
                <w:sz w:val="20"/>
                <w:szCs w:val="20"/>
              </w:rPr>
              <w:t>50%</w:t>
            </w:r>
          </w:p>
        </w:tc>
        <w:tc>
          <w:tcPr>
            <w:tcW w:w="2552" w:type="dxa"/>
            <w:tcBorders>
              <w:top w:val="single" w:sz="4" w:space="0" w:color="7F7F7F"/>
              <w:left w:val="single" w:sz="4" w:space="0" w:color="auto"/>
              <w:bottom w:val="single" w:sz="4" w:space="0" w:color="7F7F7F"/>
              <w:right w:val="single" w:sz="4" w:space="0" w:color="auto"/>
            </w:tcBorders>
            <w:shd w:val="clear" w:color="auto" w:fill="FFFFFF" w:themeFill="background1"/>
            <w:tcMar>
              <w:top w:w="0" w:type="dxa"/>
              <w:left w:w="108" w:type="dxa"/>
              <w:bottom w:w="0" w:type="dxa"/>
              <w:right w:w="108" w:type="dxa"/>
            </w:tcMar>
          </w:tcPr>
          <w:p w14:paraId="34A2B349" w14:textId="7C38237E" w:rsidR="00D219D2" w:rsidRPr="00C816E2" w:rsidRDefault="00D219D2" w:rsidP="00D219D2">
            <w:pPr>
              <w:spacing w:after="0" w:line="240" w:lineRule="auto"/>
              <w:textAlignment w:val="auto"/>
            </w:pPr>
            <w:r w:rsidRPr="00C816E2">
              <w:rPr>
                <w:rFonts w:eastAsia="MS Mincho"/>
                <w:sz w:val="20"/>
                <w:szCs w:val="20"/>
              </w:rPr>
              <w:t xml:space="preserve">Model assumption </w:t>
            </w:r>
            <w:r w:rsidRPr="00C816E2">
              <w:rPr>
                <w:rFonts w:eastAsia="MS Mincho"/>
                <w:sz w:val="20"/>
                <w:szCs w:val="20"/>
              </w:rPr>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C816E2">
              <w:rPr>
                <w:rFonts w:eastAsia="MS Mincho"/>
                <w:sz w:val="20"/>
                <w:szCs w:val="20"/>
              </w:rPr>
            </w:r>
            <w:r w:rsidRPr="00C816E2">
              <w:rPr>
                <w:rFonts w:eastAsia="MS Mincho"/>
                <w:sz w:val="20"/>
                <w:szCs w:val="20"/>
              </w:rPr>
              <w:fldChar w:fldCharType="separate"/>
            </w:r>
            <w:r w:rsidR="007411CE">
              <w:rPr>
                <w:rFonts w:eastAsia="MS Mincho"/>
                <w:noProof/>
                <w:sz w:val="20"/>
                <w:szCs w:val="20"/>
              </w:rPr>
              <w:t>[12]</w:t>
            </w:r>
            <w:r w:rsidRPr="00C816E2">
              <w:rPr>
                <w:rFonts w:eastAsia="MS Mincho"/>
                <w:sz w:val="20"/>
                <w:szCs w:val="20"/>
              </w:rPr>
              <w:fldChar w:fldCharType="end"/>
            </w:r>
          </w:p>
        </w:tc>
      </w:tr>
    </w:tbl>
    <w:p w14:paraId="4A3FF005" w14:textId="32B86C5A" w:rsidR="0040710B" w:rsidRPr="0040710B" w:rsidRDefault="001B725D" w:rsidP="0040710B">
      <w:pPr>
        <w:pStyle w:val="Caption"/>
      </w:pPr>
      <w:r>
        <w:t xml:space="preserve">Table </w:t>
      </w:r>
      <w:r w:rsidR="006B353D">
        <w:t>1.</w:t>
      </w:r>
      <w:r>
        <w:t xml:space="preserve"> </w:t>
      </w:r>
      <w:r w:rsidR="00C816E2" w:rsidRPr="0019271A">
        <w:t>Sensitivity and specificity of diagnostic tests</w:t>
      </w:r>
      <w:r w:rsidR="00224D9E">
        <w:t>, probabilities of treatment success</w:t>
      </w:r>
      <w:r w:rsidR="00C816E2" w:rsidRPr="0019271A">
        <w:t xml:space="preserve"> </w:t>
      </w:r>
      <w:r w:rsidR="000E5F85" w:rsidRPr="0019271A">
        <w:t>and</w:t>
      </w:r>
      <w:r w:rsidR="000E5F85">
        <w:t xml:space="preserve"> </w:t>
      </w:r>
      <w:r w:rsidR="000E5F85" w:rsidRPr="0019271A">
        <w:t>epidemiology</w:t>
      </w:r>
      <w:r w:rsidR="00C816E2" w:rsidRPr="0019271A">
        <w:t xml:space="preserve"> of diseases</w:t>
      </w:r>
      <w:r w:rsidR="00C816E2">
        <w:t>.</w:t>
      </w:r>
      <w:bookmarkStart w:id="1" w:name="_Hlk510969405"/>
    </w:p>
    <w:bookmarkEnd w:id="1"/>
    <w:p w14:paraId="2AF0035A" w14:textId="0E18C04C" w:rsidR="00B34917" w:rsidRDefault="009517DD" w:rsidP="00BF0128">
      <w:pPr>
        <w:spacing w:after="0" w:line="240" w:lineRule="auto"/>
        <w:textAlignment w:val="auto"/>
        <w:rPr>
          <w:b/>
          <w:sz w:val="24"/>
        </w:rPr>
      </w:pPr>
      <w:r w:rsidRPr="00C816E2">
        <w:rPr>
          <w:rFonts w:eastAsia="MS Mincho"/>
          <w:bCs/>
          <w:sz w:val="20"/>
          <w:szCs w:val="20"/>
        </w:rPr>
        <w:t xml:space="preserve">95% CI, 95% confidence interval; IgMFA, Immunoglobulin M lateral flow assay; MDR, Multi-drug resistant; RCT, randomised controlled </w:t>
      </w:r>
      <w:r w:rsidR="00B35E6F" w:rsidRPr="00C816E2">
        <w:rPr>
          <w:rFonts w:eastAsia="MS Mincho"/>
          <w:bCs/>
          <w:sz w:val="20"/>
          <w:szCs w:val="20"/>
        </w:rPr>
        <w:t>trial.</w:t>
      </w:r>
      <w:r w:rsidR="00B35E6F" w:rsidRPr="00C816E2">
        <w:rPr>
          <w:rFonts w:eastAsia="MS Mincho"/>
          <w:sz w:val="20"/>
          <w:szCs w:val="20"/>
        </w:rPr>
        <w:t xml:space="preserve"> </w:t>
      </w:r>
      <w:r w:rsidR="00753814">
        <w:rPr>
          <w:rFonts w:eastAsia="MS Mincho"/>
          <w:sz w:val="20"/>
          <w:szCs w:val="20"/>
        </w:rPr>
        <w:t xml:space="preserve">P8 Value* </w:t>
      </w:r>
      <w:r w:rsidRPr="00C816E2">
        <w:rPr>
          <w:rFonts w:eastAsia="MS Mincho"/>
          <w:sz w:val="20"/>
          <w:szCs w:val="20"/>
        </w:rPr>
        <w:t xml:space="preserve">This prevalence is the prevalence in a population </w:t>
      </w:r>
      <w:r w:rsidR="00753814" w:rsidRPr="00C816E2">
        <w:rPr>
          <w:rFonts w:eastAsia="MS Mincho"/>
          <w:sz w:val="20"/>
          <w:szCs w:val="20"/>
        </w:rPr>
        <w:t>wh</w:t>
      </w:r>
      <w:r w:rsidR="00753814">
        <w:rPr>
          <w:rFonts w:eastAsia="MS Mincho"/>
          <w:sz w:val="20"/>
          <w:szCs w:val="20"/>
        </w:rPr>
        <w:t>ere</w:t>
      </w:r>
      <w:r w:rsidR="00753814" w:rsidRPr="00C816E2">
        <w:rPr>
          <w:rFonts w:eastAsia="MS Mincho"/>
          <w:sz w:val="20"/>
          <w:szCs w:val="20"/>
        </w:rPr>
        <w:t xml:space="preserve"> </w:t>
      </w:r>
      <w:r w:rsidRPr="00C816E2">
        <w:rPr>
          <w:rFonts w:eastAsia="MS Mincho"/>
          <w:sz w:val="20"/>
          <w:szCs w:val="20"/>
        </w:rPr>
        <w:t>malaria (2%) has been already excluded</w:t>
      </w:r>
      <w:r w:rsidR="00251E14">
        <w:rPr>
          <w:rFonts w:eastAsia="MS Mincho"/>
          <w:sz w:val="20"/>
          <w:szCs w:val="20"/>
        </w:rPr>
        <w:t>.</w:t>
      </w:r>
    </w:p>
    <w:p w14:paraId="5B468764" w14:textId="37FE1ECA" w:rsidR="001C1C31" w:rsidRPr="00CB5EFE" w:rsidRDefault="002F40B1" w:rsidP="001B725D">
      <w:pPr>
        <w:pStyle w:val="Heading2"/>
      </w:pPr>
      <w:r w:rsidRPr="00CB5EFE">
        <w:t>Estimation of c</w:t>
      </w:r>
      <w:r w:rsidR="00425FE1" w:rsidRPr="00CB5EFE">
        <w:t>osts</w:t>
      </w:r>
    </w:p>
    <w:p w14:paraId="669D8A13" w14:textId="03B761B7" w:rsidR="00B34917" w:rsidRDefault="008036EA" w:rsidP="000E5F85">
      <w:bookmarkStart w:id="2" w:name="_Toc422122792"/>
      <w:r w:rsidRPr="00CB5EFE">
        <w:t xml:space="preserve">Cost parameter inputs are shown in Table 2. </w:t>
      </w:r>
      <w:r w:rsidR="00B774A0" w:rsidRPr="00CB5EFE">
        <w:t xml:space="preserve">No additional data collection was performed for this study. Direct medical costs are presented by the economic costs of diagnosis and treatment. The economic costs include recurrent costs of diagnosis (i.e. unit cost of performing a test) and treatment (i.e. unit cost of antimicrobials and supply costs). Costs of diagnosis include costs of equipment, consumables and staff salary. Starting-up costs, such as costs of training staff were also evaluated. Fixed costs such as facility costs were not evaluated in this study since </w:t>
      </w:r>
      <w:r w:rsidR="001F713B">
        <w:t xml:space="preserve">the </w:t>
      </w:r>
      <w:r w:rsidR="00B774A0" w:rsidRPr="00CB5EFE">
        <w:t xml:space="preserve">health centre facility </w:t>
      </w:r>
      <w:r w:rsidR="002D54F0" w:rsidRPr="00CB5EFE">
        <w:t>was</w:t>
      </w:r>
      <w:r w:rsidR="00B774A0" w:rsidRPr="00CB5EFE">
        <w:t xml:space="preserve"> </w:t>
      </w:r>
      <w:r w:rsidR="00D5484F" w:rsidRPr="00CB5EFE">
        <w:t xml:space="preserve">assumed to be </w:t>
      </w:r>
      <w:r w:rsidR="00B774A0" w:rsidRPr="00CB5EFE">
        <w:t xml:space="preserve">already present and the facility costs would be the same for both IgMFA and </w:t>
      </w:r>
      <w:r w:rsidR="00925095" w:rsidRPr="00CB5EFE">
        <w:t xml:space="preserve">the </w:t>
      </w:r>
      <w:r w:rsidR="00B774A0" w:rsidRPr="00CB5EFE">
        <w:t xml:space="preserve">clinical diagnosis arm. </w:t>
      </w:r>
      <w:r w:rsidR="00404EDE" w:rsidRPr="00CB5EFE">
        <w:t xml:space="preserve">Unit price data were obtained from </w:t>
      </w:r>
      <w:proofErr w:type="spellStart"/>
      <w:r w:rsidR="00404EDE" w:rsidRPr="00CB5EFE">
        <w:t>CHOosing</w:t>
      </w:r>
      <w:proofErr w:type="spellEnd"/>
      <w:r w:rsidR="00404EDE" w:rsidRPr="00CB5EFE">
        <w:t xml:space="preserve"> Interventions that are Cost Effective (WHO-CHOICE), International Drug Price Indicator Guide 2015, other literature, websites or expert opinions </w:t>
      </w:r>
      <w:r w:rsidR="00404EDE" w:rsidRPr="00CB5EFE">
        <w:fldChar w:fldCharType="begin">
          <w:fldData xml:space="preserve">PEVuZE5vdGU+PENpdGU+PEF1dGhvcj5EdXJiaW4gUExDPC9BdXRob3I+PFllYXI+MjAxMzwvWWVh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</w:fldData>
        </w:fldChar>
      </w:r>
      <w:r w:rsidR="00FF6B9E">
        <w:instrText xml:space="preserve"> ADDIN EN.CITE </w:instrText>
      </w:r>
      <w:r w:rsidR="00FF6B9E">
        <w:fldChar w:fldCharType="begin">
          <w:fldData xml:space="preserve">PEVuZE5vdGU+PENpdGU+PEF1dGhvcj5EdXJiaW4gUExDPC9BdXRob3I+PFllYXI+MjAxMzwvWWVh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</w:fldData>
        </w:fldChar>
      </w:r>
      <w:r w:rsidR="00FF6B9E">
        <w:instrText xml:space="preserve"> ADDIN EN.CITE.DATA </w:instrText>
      </w:r>
      <w:r w:rsidR="00FF6B9E">
        <w:fldChar w:fldCharType="end"/>
      </w:r>
      <w:r w:rsidR="00404EDE" w:rsidRPr="00CB5EFE">
        <w:fldChar w:fldCharType="separate"/>
      </w:r>
      <w:r w:rsidR="004839BF">
        <w:rPr>
          <w:noProof/>
        </w:rPr>
        <w:t>[18, 42-45]</w:t>
      </w:r>
      <w:r w:rsidR="00404EDE" w:rsidRPr="00CB5EFE">
        <w:fldChar w:fldCharType="end"/>
      </w:r>
      <w:r w:rsidR="00404EDE" w:rsidRPr="00CB5EFE">
        <w:t xml:space="preserve">. </w:t>
      </w:r>
      <w:r w:rsidR="00B774A0" w:rsidRPr="00CB5EFE">
        <w:t xml:space="preserve">The costs were derived using a micro-costing method with bottom-up </w:t>
      </w:r>
      <w:r w:rsidR="00B774A0" w:rsidRPr="00CB5EFE">
        <w:lastRenderedPageBreak/>
        <w:t xml:space="preserve">approach </w:t>
      </w:r>
      <w:r w:rsidR="007F1C81" w:rsidRPr="00CB5EFE">
        <w:fldChar w:fldCharType="begin"/>
      </w:r>
      <w:r w:rsidR="004839BF">
        <w:instrText xml:space="preserve"> ADDIN EN.CITE &lt;EndNote&gt;&lt;Cite&gt;&lt;Author&gt;Luce BR &lt;/Author&gt;&lt;Year&gt;1996&lt;/Year&gt;&lt;RecNum&gt;242&lt;/RecNum&gt;&lt;DisplayText&gt;[46]&lt;/DisplayText&gt;&lt;record&gt;&lt;rec-number&gt;242&lt;/rec-number&gt;&lt;foreign-keys&gt;&lt;key app="EN" db-id="2rrra0s9vwdv2me5a55vtzzve95vv9vvsert" timestamp="1438602420"&gt;242&lt;/key&gt;&lt;/foreign-keys&gt;&lt;ref-type name="Book"&gt;6&lt;/ref-type&gt;&lt;contributors&gt;&lt;authors&gt;&lt;author&gt;Luce BR , &lt;/author&gt;&lt;author&gt;Manning WG , &lt;/author&gt;&lt;author&gt;Siegel JE ,&lt;/author&gt;&lt;author&gt;Lipscomb J,&lt;/author&gt;&lt;/authors&gt;&lt;tertiary-authors&gt;&lt;author&gt;Gold MR, &lt;/author&gt;&lt;author&gt;Siegel JE,&lt;/author&gt;&lt;author&gt;Russell LB, &lt;/author&gt;&lt;author&gt;Weinstein MC&lt;/author&gt;&lt;/tertiary-authors&gt;&lt;/contributors&gt;&lt;titles&gt;&lt;title&gt;Chapter 6 Estimating costs in cost-effectiveness analysis. Cost-Effectiveness in Health and Medicine&lt;/title&gt;&lt;/titles&gt;&lt;pages&gt;176–213&lt;/pages&gt;&lt;dates&gt;&lt;year&gt;1996&lt;/year&gt;&lt;/dates&gt;&lt;pub-location&gt;Oxford&lt;/pub-location&gt;&lt;publisher&gt;Oxford University Press&lt;/publisher&gt;&lt;urls&gt;&lt;/urls&gt;&lt;/record&gt;&lt;/Cite&gt;&lt;/EndNote&gt;</w:instrText>
      </w:r>
      <w:r w:rsidR="007F1C81" w:rsidRPr="00CB5EFE">
        <w:fldChar w:fldCharType="separate"/>
      </w:r>
      <w:r w:rsidR="004839BF">
        <w:rPr>
          <w:noProof/>
        </w:rPr>
        <w:t>[46]</w:t>
      </w:r>
      <w:r w:rsidR="007F1C81" w:rsidRPr="00CB5EFE">
        <w:fldChar w:fldCharType="end"/>
      </w:r>
      <w:r w:rsidR="002D54F0" w:rsidRPr="00CB5EFE">
        <w:t>.</w:t>
      </w:r>
      <w:r w:rsidR="00B774A0" w:rsidRPr="00CB5EFE">
        <w:t xml:space="preserve"> To calculate staff costs and training costs, </w:t>
      </w:r>
      <w:r w:rsidR="0098648F" w:rsidRPr="00CB5EFE">
        <w:t>we</w:t>
      </w:r>
      <w:r w:rsidR="00B774A0" w:rsidRPr="00CB5EFE">
        <w:t xml:space="preserve"> assumed the personnel time on the basis of literature on malaria RDT and expert opinion </w:t>
      </w:r>
      <w:r w:rsidR="007F1C81" w:rsidRPr="00CB5EFE">
        <w:fldChar w:fldCharType="begin">
          <w:fldData xml:space="preserve">PEVuZE5vdGU+PENpdGU+PEF1dGhvcj5QZW5ubzwvQXV0aG9yPjxZZWFyPjIwMTU8L1llYXI+PFJl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</w:fldData>
        </w:fldChar>
      </w:r>
      <w:r w:rsidR="004839BF">
        <w:instrText xml:space="preserve"> ADDIN EN.CITE </w:instrText>
      </w:r>
      <w:r w:rsidR="004839BF">
        <w:fldChar w:fldCharType="begin">
          <w:fldData xml:space="preserve">PEVuZE5vdGU+PENpdGU+PEF1dGhvcj5QZW5ubzwvQXV0aG9yPjxZZWFyPjIwMTU8L1llYXI+PFJl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</w:fldData>
        </w:fldChar>
      </w:r>
      <w:r w:rsidR="004839BF">
        <w:instrText xml:space="preserve"> ADDIN EN.CITE.DATA </w:instrText>
      </w:r>
      <w:r w:rsidR="004839BF">
        <w:fldChar w:fldCharType="end"/>
      </w:r>
      <w:r w:rsidR="007F1C81" w:rsidRPr="00CB5EFE">
        <w:fldChar w:fldCharType="separate"/>
      </w:r>
      <w:r w:rsidR="004839BF">
        <w:rPr>
          <w:noProof/>
        </w:rPr>
        <w:t>[26, 47]</w:t>
      </w:r>
      <w:r w:rsidR="007F1C81" w:rsidRPr="00CB5EFE">
        <w:fldChar w:fldCharType="end"/>
      </w:r>
      <w:r w:rsidR="002F5A97" w:rsidRPr="00CB5EFE">
        <w:t xml:space="preserve">. </w:t>
      </w:r>
      <w:r w:rsidR="00B774A0" w:rsidRPr="00CB5EFE">
        <w:t xml:space="preserve">Regarding the costs of drugs, the median costs were derived from </w:t>
      </w:r>
      <w:r w:rsidR="002E73F3" w:rsidRPr="00CB5EFE">
        <w:t xml:space="preserve">supplier </w:t>
      </w:r>
      <w:r w:rsidR="00B774A0" w:rsidRPr="00CB5EFE">
        <w:t xml:space="preserve">costs of drugs and the </w:t>
      </w:r>
      <w:r w:rsidR="002E73F3" w:rsidRPr="00CB5EFE">
        <w:t xml:space="preserve">shipping (i.e. </w:t>
      </w:r>
      <w:r w:rsidR="00B774A0" w:rsidRPr="00CB5EFE">
        <w:t>s</w:t>
      </w:r>
      <w:r w:rsidR="002E73F3" w:rsidRPr="00CB5EFE">
        <w:t xml:space="preserve">upply) </w:t>
      </w:r>
      <w:r w:rsidR="00B774A0" w:rsidRPr="00CB5EFE">
        <w:t>cost was set at 10%, following the recommendation of International Drug Price Indicator Guide 2015</w:t>
      </w:r>
      <w:r w:rsidR="007F1C81" w:rsidRPr="00CB5EFE">
        <w:t xml:space="preserve"> </w:t>
      </w:r>
      <w:r w:rsidR="007F1C81" w:rsidRPr="00CB5EFE">
        <w:fldChar w:fldCharType="begin"/>
      </w:r>
      <w:r w:rsidR="002C5D1A">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007F1C81" w:rsidRPr="00CB5EFE">
        <w:fldChar w:fldCharType="separate"/>
      </w:r>
      <w:r w:rsidR="004839BF">
        <w:rPr>
          <w:noProof/>
        </w:rPr>
        <w:t>[43]</w:t>
      </w:r>
      <w:r w:rsidR="007F1C81" w:rsidRPr="00CB5EFE">
        <w:fldChar w:fldCharType="end"/>
      </w:r>
      <w:r w:rsidR="007D7FF5" w:rsidRPr="00CB5EFE">
        <w:t xml:space="preserve"> </w:t>
      </w:r>
      <w:r w:rsidR="007D7FF5" w:rsidRPr="00ED63EE">
        <w:t>(</w:t>
      </w:r>
      <w:r w:rsidR="008A326F" w:rsidRPr="00ED63EE">
        <w:t>S</w:t>
      </w:r>
      <w:r w:rsidR="00100F42" w:rsidRPr="00EA08B9">
        <w:t>4</w:t>
      </w:r>
      <w:r w:rsidR="008A326F" w:rsidRPr="00ED63EE">
        <w:t xml:space="preserve"> </w:t>
      </w:r>
      <w:r w:rsidR="007D7FF5" w:rsidRPr="00ED63EE">
        <w:t>Appendix)</w:t>
      </w:r>
      <w:r w:rsidR="00B774A0" w:rsidRPr="00ED63EE">
        <w:t>.</w:t>
      </w:r>
      <w:r w:rsidR="007F1C81" w:rsidRPr="00ED63EE">
        <w:t xml:space="preserve"> </w:t>
      </w:r>
      <w:r w:rsidR="00B774A0" w:rsidRPr="00CB5EFE">
        <w:t xml:space="preserve">All costs were presented in </w:t>
      </w:r>
      <w:r w:rsidR="00753814">
        <w:t>the United States (</w:t>
      </w:r>
      <w:r w:rsidR="00B774A0" w:rsidRPr="00CB5EFE">
        <w:t>US</w:t>
      </w:r>
      <w:r w:rsidR="00753814">
        <w:t>)</w:t>
      </w:r>
      <w:r w:rsidR="00B774A0" w:rsidRPr="00CB5EFE">
        <w:t xml:space="preserve"> dollars in the year of 2016, adjusted using the World Bank purchasing power parities (PPPs) and the World Bank consumer price index (CPI)</w:t>
      </w:r>
      <w:r w:rsidR="002D62C6" w:rsidRPr="00CB5EFE">
        <w:t xml:space="preserve"> </w:t>
      </w:r>
      <w:r w:rsidR="002D62C6" w:rsidRPr="00CB5EFE">
        <w:fldChar w:fldCharType="begin"/>
      </w:r>
      <w:r w:rsidR="004839BF">
        <w:instrText xml:space="preserve"> ADDIN EN.CITE &lt;EndNote&gt;&lt;Cite&gt;&lt;Author&gt;The World Bank&lt;/Author&gt;&lt;Year&gt;2016&lt;/Year&gt;&lt;RecNum&gt;29&lt;/RecNum&gt;&lt;DisplayText&gt;[48, 49]&lt;/DisplayText&gt;&lt;record&gt;&lt;rec-number&gt;29&lt;/rec-number&gt;&lt;foreign-keys&gt;&lt;key app="EN" db-id="x59p5edrus50tbezzwovaef5ae9t9zperffp" timestamp="1517890086"&gt;29&lt;/key&gt;&lt;/foreign-keys&gt;&lt;ref-type name="Web Page"&gt;12&lt;/ref-type&gt;&lt;contributors&gt;&lt;authors&gt;&lt;author&gt;The World Bank,&lt;/author&gt;&lt;/authors&gt;&lt;/contributors&gt;&lt;titles&gt;&lt;title&gt;Consumer price index (2010 = 100) &lt;/title&gt;&lt;/titles&gt;&lt;volume&gt;25/12/2017&lt;/volume&gt;&lt;dates&gt;&lt;year&gt;2016&lt;/year&gt;&lt;/dates&gt;&lt;pub-location&gt;Washington, D.C. &lt;/pub-location&gt;&lt;orig-pub&gt;Internet&lt;/orig-pub&gt;&lt;urls&gt;&lt;related-urls&gt;&lt;url&gt;http://data.worldbank.org/indicator/FP.CPI.TOTL&lt;/url&gt;&lt;/related-urls&gt;&lt;/urls&gt;&lt;custom1&gt;25/12/2017&lt;/custom1&gt;&lt;/record&gt;&lt;/Cite&gt;&lt;Cite&gt;&lt;Author&gt;The World Bank&lt;/Author&gt;&lt;Year&gt;2016&lt;/Year&gt;&lt;RecNum&gt;109&lt;/RecNum&gt;&lt;record&gt;&lt;rec-number&gt;109&lt;/rec-number&gt;&lt;foreign-keys&gt;&lt;key app="EN" db-id="x59p5edrus50tbezzwovaef5ae9t9zperffp" timestamp="1517890087"&gt;109&lt;/key&gt;&lt;/foreign-keys&gt;&lt;ref-type name="Web Page"&gt;12&lt;/ref-type&gt;&lt;contributors&gt;&lt;authors&gt;&lt;author&gt;The World Bank,&lt;/author&gt;&lt;/authors&gt;&lt;/contributors&gt;&lt;titles&gt;&lt;title&gt;PPP conversion factor, GDP (LCU per international $) &lt;/title&gt;&lt;/titles&gt;&lt;volume&gt;25/12/2017&lt;/volume&gt;&lt;dates&gt;&lt;year&gt;2016&lt;/year&gt;&lt;/dates&gt;&lt;pub-location&gt;Washington, D.C.  &lt;/pub-location&gt;&lt;orig-pub&gt;Internet&lt;/orig-pub&gt;&lt;urls&gt;&lt;related-urls&gt;&lt;url&gt;http://data.worldbank.org/indicator/PA.NUS.PPP&lt;/url&gt;&lt;/related-urls&gt;&lt;/urls&gt;&lt;custom1&gt;25/12/2017&lt;/custom1&gt;&lt;/record&gt;&lt;/Cite&gt;&lt;/EndNote&gt;</w:instrText>
      </w:r>
      <w:r w:rsidR="002D62C6" w:rsidRPr="00CB5EFE">
        <w:fldChar w:fldCharType="separate"/>
      </w:r>
      <w:r w:rsidR="004839BF">
        <w:rPr>
          <w:noProof/>
        </w:rPr>
        <w:t>[48, 49]</w:t>
      </w:r>
      <w:r w:rsidR="002D62C6" w:rsidRPr="00CB5EFE">
        <w:fldChar w:fldCharType="end"/>
      </w:r>
      <w:r w:rsidR="00B774A0" w:rsidRPr="00CB5EFE">
        <w:t>.</w:t>
      </w:r>
      <w:bookmarkStart w:id="3" w:name="_Toc429301626"/>
      <w:bookmarkEnd w:id="2"/>
      <w:r w:rsidR="00B34917">
        <w:br w:type="page"/>
      </w:r>
    </w:p>
    <w:p w14:paraId="3D16ACAA" w14:textId="12BC2E8E" w:rsidR="00B34917" w:rsidRPr="00B34917" w:rsidRDefault="00B34917" w:rsidP="00B34917">
      <w:pPr>
        <w:pStyle w:val="Caption"/>
      </w:pPr>
      <w:r w:rsidRPr="00B34917">
        <w:lastRenderedPageBreak/>
        <w:t>Table</w:t>
      </w:r>
      <w:r w:rsidR="006B353D">
        <w:t xml:space="preserve"> 2</w:t>
      </w:r>
      <w:r w:rsidR="00494178">
        <w:rPr>
          <w:noProof/>
        </w:rPr>
        <w:t>.</w:t>
      </w:r>
      <w:r w:rsidRPr="00B34917">
        <w:t xml:space="preserve"> Cost parameters in base-case analysis (presented in US$, 2016)</w:t>
      </w:r>
      <w:r>
        <w:t>.</w:t>
      </w:r>
    </w:p>
    <w:tbl>
      <w:tblPr>
        <w:tblW w:w="5000" w:type="pct"/>
        <w:tblLayout w:type="fixed"/>
        <w:tblCellMar>
          <w:left w:w="10" w:type="dxa"/>
          <w:right w:w="10" w:type="dxa"/>
        </w:tblCellMar>
        <w:tblLook w:val="0000" w:firstRow="0" w:lastRow="0" w:firstColumn="0" w:lastColumn="0" w:noHBand="0" w:noVBand="0"/>
      </w:tblPr>
      <w:tblGrid>
        <w:gridCol w:w="707"/>
        <w:gridCol w:w="2123"/>
        <w:gridCol w:w="2410"/>
        <w:gridCol w:w="3776"/>
      </w:tblGrid>
      <w:tr w:rsidR="00B34917" w:rsidRPr="00B34917" w14:paraId="4CC589B7" w14:textId="77777777" w:rsidTr="00820C1C">
        <w:tc>
          <w:tcPr>
            <w:tcW w:w="2830"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F899F14" w14:textId="77777777" w:rsidR="00B34917" w:rsidRPr="00B34917" w:rsidRDefault="00B34917" w:rsidP="00B34917">
            <w:pPr>
              <w:spacing w:after="0" w:line="240" w:lineRule="auto"/>
              <w:textAlignment w:val="auto"/>
              <w:rPr>
                <w:rFonts w:eastAsia="MS Mincho"/>
                <w:b/>
                <w:bCs/>
                <w:sz w:val="20"/>
                <w:szCs w:val="20"/>
              </w:rPr>
            </w:pPr>
            <w:r w:rsidRPr="00B34917">
              <w:rPr>
                <w:rFonts w:eastAsia="MS Mincho"/>
                <w:b/>
                <w:bCs/>
                <w:sz w:val="20"/>
                <w:szCs w:val="20"/>
              </w:rPr>
              <w:t>Cost parameter</w:t>
            </w: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DA889E5" w14:textId="77777777" w:rsidR="00B34917" w:rsidRPr="00B34917" w:rsidRDefault="00B34917" w:rsidP="00B34917">
            <w:pPr>
              <w:spacing w:after="0" w:line="240" w:lineRule="auto"/>
              <w:textAlignment w:val="auto"/>
              <w:rPr>
                <w:rFonts w:eastAsia="MS Mincho"/>
                <w:b/>
                <w:bCs/>
                <w:sz w:val="20"/>
                <w:szCs w:val="20"/>
              </w:rPr>
            </w:pPr>
            <w:r w:rsidRPr="00B34917">
              <w:rPr>
                <w:rFonts w:eastAsia="MS Mincho"/>
                <w:b/>
                <w:bCs/>
                <w:sz w:val="20"/>
                <w:szCs w:val="20"/>
              </w:rPr>
              <w:t>Value</w:t>
            </w:r>
          </w:p>
        </w:tc>
        <w:tc>
          <w:tcPr>
            <w:tcW w:w="3776"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5BF08E8" w14:textId="77777777" w:rsidR="00B34917" w:rsidRPr="00B34917" w:rsidRDefault="00B34917" w:rsidP="00B34917">
            <w:pPr>
              <w:spacing w:after="0" w:line="240" w:lineRule="auto"/>
              <w:textAlignment w:val="auto"/>
              <w:rPr>
                <w:rFonts w:eastAsia="MS Mincho"/>
                <w:b/>
                <w:bCs/>
                <w:sz w:val="20"/>
                <w:szCs w:val="20"/>
              </w:rPr>
            </w:pPr>
            <w:r w:rsidRPr="00B34917">
              <w:rPr>
                <w:rFonts w:eastAsia="MS Mincho"/>
                <w:b/>
                <w:bCs/>
                <w:sz w:val="20"/>
                <w:szCs w:val="20"/>
              </w:rPr>
              <w:t>Source</w:t>
            </w:r>
          </w:p>
        </w:tc>
      </w:tr>
      <w:tr w:rsidR="00B34917" w:rsidRPr="00B34917" w14:paraId="4015A8B8" w14:textId="77777777" w:rsidTr="00820C1C">
        <w:tc>
          <w:tcPr>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4AD1BF0" w14:textId="77777777" w:rsidR="00B34917" w:rsidRPr="00B34917" w:rsidRDefault="00B34917" w:rsidP="00B34917">
            <w:pPr>
              <w:spacing w:after="0" w:line="240" w:lineRule="auto"/>
              <w:textAlignment w:val="auto"/>
              <w:rPr>
                <w:rFonts w:eastAsia="MS Mincho"/>
                <w:b/>
                <w:bCs/>
                <w:sz w:val="20"/>
                <w:szCs w:val="20"/>
              </w:rPr>
            </w:pPr>
            <w:r w:rsidRPr="00B34917">
              <w:rPr>
                <w:rFonts w:eastAsia="MS Mincho"/>
                <w:b/>
                <w:bCs/>
                <w:sz w:val="20"/>
                <w:szCs w:val="20"/>
              </w:rPr>
              <w:t>IgMFA</w:t>
            </w:r>
          </w:p>
        </w:tc>
      </w:tr>
      <w:tr w:rsidR="00B34917" w:rsidRPr="00B34917" w14:paraId="6CFE90A1"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9F66F37" w14:textId="77777777" w:rsidR="00B34917" w:rsidRPr="00820C1C" w:rsidRDefault="00B34917" w:rsidP="00B34917">
            <w:pPr>
              <w:spacing w:after="0" w:line="240" w:lineRule="auto"/>
              <w:textAlignment w:val="auto"/>
              <w:rPr>
                <w:b/>
              </w:rPr>
            </w:pPr>
            <w:r w:rsidRPr="00820C1C">
              <w:rPr>
                <w:rFonts w:eastAsia="MS Mincho"/>
                <w:b/>
                <w:bCs/>
                <w:sz w:val="20"/>
                <w:szCs w:val="20"/>
              </w:rPr>
              <w:t>C1</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E1558B0"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IgMFA test ki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3F82B42"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3.58</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2A05C37" w14:textId="3FC6289E" w:rsidR="00B34917" w:rsidRPr="00B34917" w:rsidRDefault="00B34917" w:rsidP="00B34917">
            <w:pPr>
              <w:spacing w:after="0" w:line="240" w:lineRule="auto"/>
              <w:textAlignment w:val="auto"/>
            </w:pPr>
            <w:r w:rsidRPr="00B34917">
              <w:rPr>
                <w:rFonts w:eastAsia="MS Mincho"/>
                <w:sz w:val="20"/>
                <w:szCs w:val="20"/>
              </w:rPr>
              <w:t xml:space="preserve">Primary data from an expert at AHC including supply cost (10%) </w:t>
            </w:r>
            <w:r w:rsidRPr="00B34917">
              <w:rPr>
                <w:rFonts w:eastAsia="MS Mincho"/>
                <w:sz w:val="20"/>
                <w:szCs w:val="20"/>
              </w:rPr>
              <w:fldChar w:fldCharType="begin"/>
            </w:r>
            <w:r w:rsidR="002C5D1A">
              <w:rPr>
                <w:rFonts w:eastAsia="MS Mincho"/>
                <w:sz w:val="20"/>
                <w:szCs w:val="20"/>
              </w:rPr>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3]</w:t>
            </w:r>
            <w:r w:rsidRPr="00B34917">
              <w:rPr>
                <w:rFonts w:eastAsia="MS Mincho"/>
                <w:sz w:val="20"/>
                <w:szCs w:val="20"/>
              </w:rPr>
              <w:fldChar w:fldCharType="end"/>
            </w:r>
            <w:r w:rsidR="00A868F7">
              <w:rPr>
                <w:rFonts w:eastAsia="MS Mincho"/>
                <w:sz w:val="20"/>
                <w:szCs w:val="20"/>
              </w:rPr>
              <w:t>.</w:t>
            </w:r>
          </w:p>
        </w:tc>
      </w:tr>
      <w:tr w:rsidR="00B34917" w:rsidRPr="00B34917" w14:paraId="666A8162"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CFF6AD8" w14:textId="77777777" w:rsidR="00B34917" w:rsidRPr="00820C1C" w:rsidRDefault="00B34917" w:rsidP="00B34917">
            <w:pPr>
              <w:spacing w:after="0" w:line="240" w:lineRule="auto"/>
              <w:textAlignment w:val="auto"/>
              <w:rPr>
                <w:b/>
              </w:rPr>
            </w:pPr>
            <w:r w:rsidRPr="00820C1C">
              <w:rPr>
                <w:rFonts w:eastAsia="MS Mincho"/>
                <w:b/>
                <w:bCs/>
                <w:sz w:val="20"/>
                <w:szCs w:val="20"/>
              </w:rPr>
              <w:t>C2</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DB2D222"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Consumables</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0345153"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2209113" w14:textId="46459A71" w:rsidR="00B34917" w:rsidRPr="00B34917" w:rsidRDefault="00B34917" w:rsidP="00B34917">
            <w:pPr>
              <w:spacing w:after="0" w:line="240" w:lineRule="auto"/>
              <w:textAlignment w:val="auto"/>
            </w:pPr>
            <w:r w:rsidRPr="00B34917">
              <w:rPr>
                <w:rFonts w:eastAsia="MS Mincho"/>
                <w:sz w:val="20"/>
                <w:szCs w:val="20"/>
              </w:rPr>
              <w:t xml:space="preserve">Gloves </w:t>
            </w:r>
            <w:r w:rsidRPr="00B34917">
              <w:rPr>
                <w:rFonts w:eastAsia="MS Mincho"/>
                <w:sz w:val="20"/>
                <w:szCs w:val="20"/>
              </w:rPr>
              <w:fldChar w:fldCharType="begin"/>
            </w:r>
            <w:r w:rsidR="00FF6B9E">
              <w:rPr>
                <w:rFonts w:eastAsia="MS Mincho"/>
                <w:sz w:val="20"/>
                <w:szCs w:val="20"/>
              </w:rPr>
              <w:instrText xml:space="preserve"> ADDIN EN.CITE &lt;EndNote&gt;&lt;Cite&gt;&lt;Author&gt;Durbin PLC&lt;/Author&gt;&lt;Year&gt;2013&lt;/Year&gt;&lt;RecNum&gt;256&lt;/RecNum&gt;&lt;DisplayText&gt;[42]&lt;/DisplayText&gt;&lt;record&gt;&lt;rec-number&gt;256&lt;/rec-number&gt;&lt;foreign-keys&gt;&lt;key app="EN" db-id="2rrra0s9vwdv2me5a55vtzzve95vv9vvsert" timestamp="1438791037"&gt;256&lt;/key&gt;&lt;/foreign-keys&gt;&lt;ref-type name="Electronic Book"&gt;44&lt;/ref-type&gt;&lt;contributors&gt;&lt;authors&gt;&lt;author&gt;Durbin PLC,&lt;/author&gt;&lt;/authors&gt;&lt;/contributors&gt;&lt;titles&gt;&lt;title&gt;Medical Supply Catalogue 2013/14&lt;/title&gt;&lt;/titles&gt;&lt;dates&gt;&lt;year&gt;2013&lt;/year&gt;&lt;/dates&gt;&lt;pub-location&gt;Middlesex &lt;/pub-location&gt;&lt;urls&gt;&lt;related-urls&gt;&lt;url&gt;http://www.durbin.co.uk/assets/code/pdf/17-1-2014-99-459.MedicalSupplyCatalogue.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2]</w:t>
            </w:r>
            <w:r w:rsidRPr="00B34917">
              <w:rPr>
                <w:rFonts w:eastAsia="MS Mincho"/>
                <w:sz w:val="20"/>
                <w:szCs w:val="20"/>
              </w:rPr>
              <w:fldChar w:fldCharType="end"/>
            </w:r>
            <w:r w:rsidR="00A868F7">
              <w:rPr>
                <w:rFonts w:eastAsia="MS Mincho"/>
                <w:sz w:val="20"/>
                <w:szCs w:val="20"/>
              </w:rPr>
              <w:t>.</w:t>
            </w:r>
          </w:p>
        </w:tc>
      </w:tr>
      <w:tr w:rsidR="00B34917" w:rsidRPr="00B34917" w14:paraId="1146FFBF"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EF28204" w14:textId="77777777" w:rsidR="00B34917" w:rsidRPr="00820C1C" w:rsidRDefault="00B34917" w:rsidP="00B34917">
            <w:pPr>
              <w:spacing w:after="0" w:line="240" w:lineRule="auto"/>
              <w:textAlignment w:val="auto"/>
              <w:rPr>
                <w:b/>
              </w:rPr>
            </w:pPr>
            <w:r w:rsidRPr="00820C1C">
              <w:rPr>
                <w:rFonts w:eastAsia="MS Mincho"/>
                <w:b/>
                <w:bCs/>
                <w:sz w:val="20"/>
                <w:szCs w:val="20"/>
              </w:rPr>
              <w:t>C3</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8729F21"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Equip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04FA05C"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 (&lt; $0.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9C7CE6D" w14:textId="2FE04C15"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 xml:space="preserve">Thermometer </w:t>
            </w:r>
            <w:r w:rsidRPr="00B34917">
              <w:rPr>
                <w:rFonts w:eastAsia="MS Mincho"/>
                <w:sz w:val="20"/>
                <w:szCs w:val="20"/>
              </w:rPr>
              <w:fldChar w:fldCharType="begin"/>
            </w:r>
            <w:r w:rsidR="00FF6B9E">
              <w:rPr>
                <w:rFonts w:eastAsia="MS Mincho"/>
                <w:sz w:val="20"/>
                <w:szCs w:val="20"/>
              </w:rPr>
              <w:instrText xml:space="preserve"> ADDIN EN.CITE &lt;EndNote&gt;&lt;Cite&gt;&lt;Author&gt;Durbin PLC&lt;/Author&gt;&lt;Year&gt;2013&lt;/Year&gt;&lt;RecNum&gt;256&lt;/RecNum&gt;&lt;DisplayText&gt;[42]&lt;/DisplayText&gt;&lt;record&gt;&lt;rec-number&gt;256&lt;/rec-number&gt;&lt;foreign-keys&gt;&lt;key app="EN" db-id="2rrra0s9vwdv2me5a55vtzzve95vv9vvsert" timestamp="1438791037"&gt;256&lt;/key&gt;&lt;/foreign-keys&gt;&lt;ref-type name="Electronic Book"&gt;44&lt;/ref-type&gt;&lt;contributors&gt;&lt;authors&gt;&lt;author&gt;Durbin PLC,&lt;/author&gt;&lt;/authors&gt;&lt;/contributors&gt;&lt;titles&gt;&lt;title&gt;Medical Supply Catalogue 2013/14&lt;/title&gt;&lt;/titles&gt;&lt;dates&gt;&lt;year&gt;2013&lt;/year&gt;&lt;/dates&gt;&lt;pub-location&gt;Middlesex &lt;/pub-location&gt;&lt;urls&gt;&lt;related-urls&gt;&lt;url&gt;http://www.durbin.co.uk/assets/code/pdf/17-1-2014-99-459.MedicalSupplyCatalogue.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2]</w:t>
            </w:r>
            <w:r w:rsidRPr="00B34917">
              <w:rPr>
                <w:rFonts w:eastAsia="MS Mincho"/>
                <w:sz w:val="20"/>
                <w:szCs w:val="20"/>
              </w:rPr>
              <w:fldChar w:fldCharType="end"/>
            </w:r>
            <w:r w:rsidR="00A868F7">
              <w:rPr>
                <w:rFonts w:eastAsia="MS Mincho"/>
                <w:sz w:val="20"/>
                <w:szCs w:val="20"/>
              </w:rPr>
              <w:t>.</w:t>
            </w:r>
          </w:p>
        </w:tc>
      </w:tr>
      <w:tr w:rsidR="00B34917" w:rsidRPr="00B34917" w14:paraId="1C80D4A6"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BCDF530" w14:textId="77777777" w:rsidR="00B34917" w:rsidRPr="00820C1C" w:rsidRDefault="00B34917" w:rsidP="00B34917">
            <w:pPr>
              <w:spacing w:after="0" w:line="240" w:lineRule="auto"/>
              <w:textAlignment w:val="auto"/>
              <w:rPr>
                <w:b/>
              </w:rPr>
            </w:pPr>
            <w:r w:rsidRPr="00820C1C">
              <w:rPr>
                <w:rFonts w:eastAsia="MS Mincho"/>
                <w:b/>
                <w:bCs/>
                <w:sz w:val="20"/>
                <w:szCs w:val="20"/>
              </w:rPr>
              <w:t>C4</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744121F"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Staff</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CC2BEF6" w14:textId="3668ED39"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4.30</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624CAB2" w14:textId="42A4C582" w:rsidR="00B34917" w:rsidRPr="00B34917" w:rsidRDefault="00B34917" w:rsidP="00B34917">
            <w:pPr>
              <w:spacing w:after="0" w:line="240" w:lineRule="auto"/>
              <w:textAlignment w:val="auto"/>
            </w:pPr>
            <w:r w:rsidRPr="00B34917">
              <w:rPr>
                <w:rFonts w:eastAsia="MS Mincho"/>
                <w:sz w:val="20"/>
                <w:szCs w:val="20"/>
              </w:rPr>
              <w:t xml:space="preserve">Assumption </w:t>
            </w:r>
            <w:r w:rsidRPr="00B34917">
              <w:rPr>
                <w:rFonts w:eastAsia="MS Mincho"/>
                <w:sz w:val="20"/>
                <w:szCs w:val="20"/>
              </w:rPr>
              <w:fldChar w:fldCharType="begin"/>
            </w:r>
            <w:r w:rsidR="004839BF">
              <w:rPr>
                <w:rFonts w:eastAsia="MS Mincho"/>
                <w:sz w:val="20"/>
                <w:szCs w:val="20"/>
              </w:rPr>
              <w:instrText xml:space="preserve"> ADDIN EN.CITE &lt;EndNote&gt;&lt;Cite&gt;&lt;Author&gt;Mulligan&lt;/Author&gt;&lt;Year&gt;2003&lt;/Year&gt;&lt;RecNum&gt;236&lt;/RecNum&gt;&lt;DisplayText&gt;[45]&lt;/DisplayText&gt;&lt;record&gt;&lt;rec-number&gt;236&lt;/rec-number&gt;&lt;foreign-keys&gt;&lt;key app="EN" db-id="2rrra0s9vwdv2me5a55vtzzve95vv9vvsert" timestamp="1438460670"&gt;236&lt;/key&gt;&lt;/foreign-keys&gt;&lt;ref-type name="Government Document"&gt;46&lt;/ref-type&gt;&lt;contributors&gt;&lt;authors&gt;&lt;author&gt;Mulligan, J.&lt;/author&gt;&lt;author&gt;Fox-Rushby, J.&lt;/author&gt;&lt;author&gt;Adam, T.&lt;/author&gt;&lt;author&gt;Johns, B&lt;/author&gt;&lt;author&gt;Mills, A.&lt;/author&gt;&lt;/authors&gt;&lt;/contributors&gt;&lt;titles&gt;&lt;title&gt;Unit Costs of Health Care Inputs in Low and Middle Income Regions&lt;/title&gt;&lt;/titles&gt;&lt;dates&gt;&lt;year&gt;2003&lt;/year&gt;&lt;/dates&gt;&lt;publisher&gt;DCPP Working paper No 9&lt;/publisher&gt;&lt;urls&gt;&lt;related-urls&gt;&lt;url&gt;http://www.researchgate.net/publication/228582375_Unit_costs_of_health_care_inputs_in_low_and_middle_income_regions&lt;/url&gt;&lt;/related-urls&gt;&lt;/urls&gt;&lt;/record&gt;&lt;/Cite&gt;&lt;/EndNote&gt;</w:instrText>
            </w:r>
            <w:r w:rsidRPr="00B34917">
              <w:rPr>
                <w:rFonts w:eastAsia="MS Mincho"/>
                <w:sz w:val="20"/>
                <w:szCs w:val="20"/>
              </w:rPr>
              <w:fldChar w:fldCharType="separate"/>
            </w:r>
            <w:r w:rsidR="004839BF">
              <w:rPr>
                <w:rFonts w:eastAsia="MS Mincho"/>
                <w:noProof/>
                <w:sz w:val="20"/>
                <w:szCs w:val="20"/>
              </w:rPr>
              <w:t>[45]</w:t>
            </w:r>
            <w:r w:rsidRPr="00B34917">
              <w:rPr>
                <w:rFonts w:eastAsia="MS Mincho"/>
                <w:sz w:val="20"/>
                <w:szCs w:val="20"/>
              </w:rPr>
              <w:fldChar w:fldCharType="end"/>
            </w:r>
            <w:r w:rsidRPr="00B34917">
              <w:rPr>
                <w:rFonts w:eastAsia="MS Mincho"/>
                <w:sz w:val="20"/>
                <w:szCs w:val="20"/>
              </w:rPr>
              <w:t>. Staff hourly wage is $8.60 (8 hours working/day, level 2 jobs) in East Asia and Pacific. Assumed time for diagnostic procedure is 30 minutes (including counselling and drug prescribing time).</w:t>
            </w:r>
          </w:p>
        </w:tc>
      </w:tr>
      <w:tr w:rsidR="00B34917" w:rsidRPr="00B34917" w14:paraId="5FDCA3E9"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56AB0CF" w14:textId="77777777" w:rsidR="00B34917" w:rsidRPr="00820C1C" w:rsidRDefault="00B34917" w:rsidP="00B34917">
            <w:pPr>
              <w:spacing w:after="0" w:line="240" w:lineRule="auto"/>
              <w:textAlignment w:val="auto"/>
              <w:rPr>
                <w:b/>
              </w:rPr>
            </w:pPr>
            <w:r w:rsidRPr="00820C1C">
              <w:rPr>
                <w:rFonts w:eastAsia="MS Mincho"/>
                <w:b/>
                <w:bCs/>
                <w:sz w:val="20"/>
                <w:szCs w:val="20"/>
              </w:rPr>
              <w:t>C5</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EAA8863" w14:textId="64AD7440"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Overhead</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F3F163B"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 (&lt; $0.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244AE39" w14:textId="1174CC83" w:rsidR="00B34917" w:rsidRPr="00B34917" w:rsidRDefault="00B34917" w:rsidP="00B34917">
            <w:pPr>
              <w:spacing w:after="0" w:line="240" w:lineRule="auto"/>
              <w:textAlignment w:val="auto"/>
            </w:pPr>
            <w:r w:rsidRPr="00B34917">
              <w:rPr>
                <w:rFonts w:eastAsia="MS Mincho"/>
                <w:sz w:val="20"/>
                <w:szCs w:val="20"/>
              </w:rPr>
              <w:t xml:space="preserve">Assumption </w:t>
            </w:r>
            <w:r w:rsidRPr="00B34917">
              <w:rPr>
                <w:rFonts w:eastAsia="MS Mincho"/>
                <w:sz w:val="20"/>
                <w:szCs w:val="20"/>
              </w:rPr>
              <w:fldChar w:fldCharType="begin"/>
            </w:r>
            <w:r w:rsidR="004839BF">
              <w:rPr>
                <w:rFonts w:eastAsia="MS Mincho"/>
                <w:sz w:val="20"/>
                <w:szCs w:val="20"/>
              </w:rPr>
              <w:instrText xml:space="preserve"> ADDIN EN.CITE &lt;EndNote&gt;&lt;Cite&gt;&lt;Author&gt;Mulligan&lt;/Author&gt;&lt;Year&gt;2003&lt;/Year&gt;&lt;RecNum&gt;236&lt;/RecNum&gt;&lt;DisplayText&gt;[45]&lt;/DisplayText&gt;&lt;record&gt;&lt;rec-number&gt;236&lt;/rec-number&gt;&lt;foreign-keys&gt;&lt;key app="EN" db-id="2rrra0s9vwdv2me5a55vtzzve95vv9vvsert" timestamp="1438460670"&gt;236&lt;/key&gt;&lt;/foreign-keys&gt;&lt;ref-type name="Government Document"&gt;46&lt;/ref-type&gt;&lt;contributors&gt;&lt;authors&gt;&lt;author&gt;Mulligan, J.&lt;/author&gt;&lt;author&gt;Fox-Rushby, J.&lt;/author&gt;&lt;author&gt;Adam, T.&lt;/author&gt;&lt;author&gt;Johns, B&lt;/author&gt;&lt;author&gt;Mills, A.&lt;/author&gt;&lt;/authors&gt;&lt;/contributors&gt;&lt;titles&gt;&lt;title&gt;Unit Costs of Health Care Inputs in Low and Middle Income Regions&lt;/title&gt;&lt;/titles&gt;&lt;dates&gt;&lt;year&gt;2003&lt;/year&gt;&lt;/dates&gt;&lt;publisher&gt;DCPP Working paper No 9&lt;/publisher&gt;&lt;urls&gt;&lt;related-urls&gt;&lt;url&gt;http://www.researchgate.net/publication/228582375_Unit_costs_of_health_care_inputs_in_low_and_middle_income_regions&lt;/url&gt;&lt;/related-urls&gt;&lt;/urls&gt;&lt;/record&gt;&lt;/Cite&gt;&lt;/EndNote&gt;</w:instrText>
            </w:r>
            <w:r w:rsidRPr="00B34917">
              <w:rPr>
                <w:rFonts w:eastAsia="MS Mincho"/>
                <w:sz w:val="20"/>
                <w:szCs w:val="20"/>
              </w:rPr>
              <w:fldChar w:fldCharType="separate"/>
            </w:r>
            <w:r w:rsidR="004839BF">
              <w:rPr>
                <w:rFonts w:eastAsia="MS Mincho"/>
                <w:noProof/>
                <w:sz w:val="20"/>
                <w:szCs w:val="20"/>
              </w:rPr>
              <w:t>[45]</w:t>
            </w:r>
            <w:r w:rsidRPr="00B34917">
              <w:rPr>
                <w:rFonts w:eastAsia="MS Mincho"/>
                <w:sz w:val="20"/>
                <w:szCs w:val="20"/>
              </w:rPr>
              <w:fldChar w:fldCharType="end"/>
            </w:r>
            <w:r w:rsidR="00A868F7">
              <w:rPr>
                <w:rFonts w:eastAsia="MS Mincho"/>
                <w:sz w:val="20"/>
                <w:szCs w:val="20"/>
              </w:rPr>
              <w:t>.</w:t>
            </w:r>
            <w:r w:rsidRPr="00B34917">
              <w:rPr>
                <w:rFonts w:eastAsia="MS Mincho"/>
                <w:sz w:val="20"/>
                <w:szCs w:val="20"/>
              </w:rPr>
              <w:t xml:space="preserve"> No refrigerator needed.</w:t>
            </w:r>
          </w:p>
        </w:tc>
      </w:tr>
      <w:tr w:rsidR="00B34917" w:rsidRPr="00B34917" w14:paraId="0F2C83EC"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E890E5E" w14:textId="77777777" w:rsidR="00B34917" w:rsidRPr="00820C1C" w:rsidRDefault="00B34917" w:rsidP="00B34917">
            <w:pPr>
              <w:spacing w:after="0" w:line="240" w:lineRule="auto"/>
              <w:textAlignment w:val="auto"/>
              <w:rPr>
                <w:b/>
              </w:rPr>
            </w:pPr>
            <w:r w:rsidRPr="00820C1C">
              <w:rPr>
                <w:rFonts w:eastAsia="MS Mincho"/>
                <w:b/>
                <w:bCs/>
                <w:sz w:val="20"/>
                <w:szCs w:val="20"/>
              </w:rPr>
              <w:t>C6</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AF8F521"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otal cost per tes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BE0C9AF"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7.89</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9A5F81F" w14:textId="5D07DCCC"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Sum of C1 to C5</w:t>
            </w:r>
            <w:r w:rsidR="00A868F7">
              <w:rPr>
                <w:rFonts w:eastAsia="MS Mincho"/>
                <w:sz w:val="20"/>
                <w:szCs w:val="20"/>
              </w:rPr>
              <w:t>.</w:t>
            </w:r>
          </w:p>
        </w:tc>
      </w:tr>
      <w:tr w:rsidR="00B34917" w:rsidRPr="00B34917" w14:paraId="05B7A21E"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9CDB33A" w14:textId="77777777" w:rsidR="00B34917" w:rsidRPr="00820C1C" w:rsidRDefault="00B34917" w:rsidP="00B34917">
            <w:pPr>
              <w:spacing w:after="0" w:line="240" w:lineRule="auto"/>
              <w:textAlignment w:val="auto"/>
              <w:rPr>
                <w:b/>
              </w:rPr>
            </w:pPr>
            <w:r w:rsidRPr="00820C1C">
              <w:rPr>
                <w:rFonts w:eastAsia="MS Mincho"/>
                <w:b/>
                <w:bCs/>
                <w:sz w:val="20"/>
                <w:szCs w:val="20"/>
              </w:rPr>
              <w:t>C7</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E364B32" w14:textId="355D65D1"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raining costs</w:t>
            </w:r>
            <w:r w:rsidR="005B3C97">
              <w:rPr>
                <w:rFonts w:eastAsia="MS Mincho"/>
                <w:sz w:val="20"/>
                <w:szCs w:val="20"/>
              </w:rPr>
              <w:t xml:space="preserve"> </w:t>
            </w:r>
            <w:r w:rsidRPr="00B34917">
              <w:rPr>
                <w:rFonts w:eastAsia="MS Mincho"/>
                <w:sz w:val="20"/>
                <w:szCs w:val="20"/>
              </w:rPr>
              <w:t>(per person/</w:t>
            </w:r>
            <w:r w:rsidR="005B3C97">
              <w:rPr>
                <w:rFonts w:eastAsia="MS Mincho"/>
                <w:sz w:val="20"/>
                <w:szCs w:val="20"/>
              </w:rPr>
              <w:t xml:space="preserve"> </w:t>
            </w:r>
            <w:r w:rsidRPr="00B34917">
              <w:rPr>
                <w:rFonts w:eastAsia="MS Mincho"/>
                <w:sz w:val="20"/>
                <w:szCs w:val="20"/>
              </w:rPr>
              <w:t>year)</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3EFC276"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21.5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004081B" w14:textId="6A3F5581" w:rsidR="00B34917" w:rsidRPr="00B34917" w:rsidRDefault="00B34917" w:rsidP="00B34917">
            <w:pPr>
              <w:spacing w:after="0" w:line="240" w:lineRule="auto"/>
              <w:textAlignment w:val="auto"/>
            </w:pPr>
            <w:r w:rsidRPr="00B34917">
              <w:rPr>
                <w:rFonts w:eastAsia="MS Mincho"/>
                <w:sz w:val="20"/>
                <w:szCs w:val="20"/>
              </w:rPr>
              <w:t xml:space="preserve">Assumption based on malaria RDT training time of 150 minutes per year (WHO) </w:t>
            </w:r>
            <w:r w:rsidRPr="00B34917">
              <w:rPr>
                <w:rFonts w:eastAsia="MS Mincho"/>
                <w:sz w:val="20"/>
                <w:szCs w:val="20"/>
              </w:rPr>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B34917">
              <w:rPr>
                <w:rFonts w:eastAsia="MS Mincho"/>
                <w:sz w:val="20"/>
                <w:szCs w:val="20"/>
              </w:rPr>
            </w:r>
            <w:r w:rsidRPr="00B34917">
              <w:rPr>
                <w:rFonts w:eastAsia="MS Mincho"/>
                <w:sz w:val="20"/>
                <w:szCs w:val="20"/>
              </w:rPr>
              <w:fldChar w:fldCharType="separate"/>
            </w:r>
            <w:r w:rsidR="007411CE">
              <w:rPr>
                <w:rFonts w:eastAsia="MS Mincho"/>
                <w:noProof/>
                <w:sz w:val="20"/>
                <w:szCs w:val="20"/>
              </w:rPr>
              <w:t>[26]</w:t>
            </w:r>
            <w:r w:rsidRPr="00B34917">
              <w:rPr>
                <w:rFonts w:eastAsia="MS Mincho"/>
                <w:sz w:val="20"/>
                <w:szCs w:val="20"/>
              </w:rPr>
              <w:fldChar w:fldCharType="end"/>
            </w:r>
            <w:r w:rsidRPr="00B34917">
              <w:rPr>
                <w:rFonts w:eastAsia="MS Mincho"/>
                <w:sz w:val="20"/>
                <w:szCs w:val="20"/>
              </w:rPr>
              <w:t>.</w:t>
            </w:r>
          </w:p>
        </w:tc>
      </w:tr>
      <w:tr w:rsidR="00B34917" w:rsidRPr="00B34917" w14:paraId="6D043FBB" w14:textId="77777777" w:rsidTr="00820C1C">
        <w:tc>
          <w:tcPr>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0D3161D" w14:textId="77777777" w:rsidR="00B34917" w:rsidRPr="00820C1C" w:rsidRDefault="00B34917" w:rsidP="00B34917">
            <w:pPr>
              <w:spacing w:after="0" w:line="240" w:lineRule="auto"/>
              <w:textAlignment w:val="auto"/>
              <w:rPr>
                <w:rFonts w:eastAsia="MS Mincho"/>
                <w:b/>
                <w:bCs/>
                <w:sz w:val="20"/>
                <w:szCs w:val="20"/>
              </w:rPr>
            </w:pPr>
            <w:r w:rsidRPr="00820C1C">
              <w:rPr>
                <w:rFonts w:eastAsia="MS Mincho"/>
                <w:b/>
                <w:bCs/>
                <w:sz w:val="20"/>
                <w:szCs w:val="20"/>
              </w:rPr>
              <w:t>Clinical diagnosis</w:t>
            </w:r>
          </w:p>
        </w:tc>
      </w:tr>
      <w:tr w:rsidR="00B34917" w:rsidRPr="00B34917" w14:paraId="1C3321E8"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70DEA09" w14:textId="77777777" w:rsidR="00B34917" w:rsidRPr="00820C1C" w:rsidRDefault="00B34917" w:rsidP="00B34917">
            <w:pPr>
              <w:spacing w:after="0" w:line="240" w:lineRule="auto"/>
              <w:textAlignment w:val="auto"/>
              <w:rPr>
                <w:b/>
              </w:rPr>
            </w:pPr>
            <w:r w:rsidRPr="00820C1C">
              <w:rPr>
                <w:rFonts w:eastAsia="MS Mincho"/>
                <w:b/>
                <w:bCs/>
                <w:sz w:val="20"/>
                <w:szCs w:val="20"/>
              </w:rPr>
              <w:t>C8</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BD833E9"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est ki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04C46EA"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9494D9B" w14:textId="11AE6C55"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No test kit</w:t>
            </w:r>
            <w:r w:rsidR="00A868F7">
              <w:rPr>
                <w:rFonts w:eastAsia="MS Mincho"/>
                <w:sz w:val="20"/>
                <w:szCs w:val="20"/>
              </w:rPr>
              <w:t>.</w:t>
            </w:r>
          </w:p>
        </w:tc>
      </w:tr>
      <w:tr w:rsidR="00B34917" w:rsidRPr="00B34917" w14:paraId="3F4E4233"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0A878A7" w14:textId="77777777" w:rsidR="00B34917" w:rsidRPr="00820C1C" w:rsidRDefault="00B34917" w:rsidP="00B34917">
            <w:pPr>
              <w:spacing w:after="0" w:line="240" w:lineRule="auto"/>
              <w:textAlignment w:val="auto"/>
              <w:rPr>
                <w:b/>
              </w:rPr>
            </w:pPr>
            <w:r w:rsidRPr="00820C1C">
              <w:rPr>
                <w:rFonts w:eastAsia="MS Mincho"/>
                <w:b/>
                <w:bCs/>
                <w:sz w:val="20"/>
                <w:szCs w:val="20"/>
              </w:rPr>
              <w:t>C9</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A29816D"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Consumables</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556F5A8"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41B1DAD" w14:textId="6B7EB3C5"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No consumables</w:t>
            </w:r>
            <w:r w:rsidR="00A868F7">
              <w:rPr>
                <w:rFonts w:eastAsia="MS Mincho"/>
                <w:sz w:val="20"/>
                <w:szCs w:val="20"/>
              </w:rPr>
              <w:t>.</w:t>
            </w:r>
          </w:p>
        </w:tc>
      </w:tr>
      <w:tr w:rsidR="00B34917" w:rsidRPr="00B34917" w14:paraId="6D19EFC8"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84E7BE4" w14:textId="77777777" w:rsidR="00B34917" w:rsidRPr="00820C1C" w:rsidRDefault="00B34917" w:rsidP="00B34917">
            <w:pPr>
              <w:spacing w:after="0" w:line="240" w:lineRule="auto"/>
              <w:textAlignment w:val="auto"/>
              <w:rPr>
                <w:b/>
              </w:rPr>
            </w:pPr>
            <w:r w:rsidRPr="00820C1C">
              <w:rPr>
                <w:rFonts w:eastAsia="MS Mincho"/>
                <w:b/>
                <w:bCs/>
                <w:sz w:val="20"/>
                <w:szCs w:val="20"/>
              </w:rPr>
              <w:t>C10</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5F399BE"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Equip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D5DE58A"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 (&lt; $0.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63BBEF7" w14:textId="4B624418" w:rsidR="00B34917" w:rsidRPr="00B34917" w:rsidRDefault="00B34917" w:rsidP="00B34917">
            <w:pPr>
              <w:spacing w:after="0" w:line="240" w:lineRule="auto"/>
              <w:textAlignment w:val="auto"/>
            </w:pPr>
            <w:r w:rsidRPr="00B34917">
              <w:rPr>
                <w:rFonts w:eastAsia="MS Mincho"/>
                <w:sz w:val="20"/>
                <w:szCs w:val="20"/>
              </w:rPr>
              <w:t xml:space="preserve">Thermometer </w:t>
            </w:r>
            <w:r w:rsidRPr="00B34917">
              <w:rPr>
                <w:rFonts w:eastAsia="MS Mincho"/>
                <w:sz w:val="20"/>
                <w:szCs w:val="20"/>
              </w:rPr>
              <w:fldChar w:fldCharType="begin"/>
            </w:r>
            <w:r w:rsidR="00FF6B9E">
              <w:rPr>
                <w:rFonts w:eastAsia="MS Mincho"/>
                <w:sz w:val="20"/>
                <w:szCs w:val="20"/>
              </w:rPr>
              <w:instrText xml:space="preserve"> ADDIN EN.CITE &lt;EndNote&gt;&lt;Cite&gt;&lt;Author&gt;Durbin PLC&lt;/Author&gt;&lt;Year&gt;2013&lt;/Year&gt;&lt;RecNum&gt;256&lt;/RecNum&gt;&lt;DisplayText&gt;[42]&lt;/DisplayText&gt;&lt;record&gt;&lt;rec-number&gt;256&lt;/rec-number&gt;&lt;foreign-keys&gt;&lt;key app="EN" db-id="2rrra0s9vwdv2me5a55vtzzve95vv9vvsert" timestamp="1438791037"&gt;256&lt;/key&gt;&lt;/foreign-keys&gt;&lt;ref-type name="Electronic Book"&gt;44&lt;/ref-type&gt;&lt;contributors&gt;&lt;authors&gt;&lt;author&gt;Durbin PLC,&lt;/author&gt;&lt;/authors&gt;&lt;/contributors&gt;&lt;titles&gt;&lt;title&gt;Medical Supply Catalogue 2013/14&lt;/title&gt;&lt;/titles&gt;&lt;dates&gt;&lt;year&gt;2013&lt;/year&gt;&lt;/dates&gt;&lt;pub-location&gt;Middlesex &lt;/pub-location&gt;&lt;urls&gt;&lt;related-urls&gt;&lt;url&gt;http://www.durbin.co.uk/assets/code/pdf/17-1-2014-99-459.MedicalSupplyCatalogue.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2]</w:t>
            </w:r>
            <w:r w:rsidRPr="00B34917">
              <w:rPr>
                <w:rFonts w:eastAsia="MS Mincho"/>
                <w:sz w:val="20"/>
                <w:szCs w:val="20"/>
              </w:rPr>
              <w:fldChar w:fldCharType="end"/>
            </w:r>
            <w:r w:rsidR="00A868F7">
              <w:rPr>
                <w:rFonts w:eastAsia="MS Mincho"/>
                <w:sz w:val="20"/>
                <w:szCs w:val="20"/>
              </w:rPr>
              <w:t>.</w:t>
            </w:r>
          </w:p>
        </w:tc>
      </w:tr>
      <w:tr w:rsidR="00B34917" w:rsidRPr="00B34917" w14:paraId="4A5F339A"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710B4C9" w14:textId="77777777" w:rsidR="00B34917" w:rsidRPr="00820C1C" w:rsidRDefault="00B34917" w:rsidP="00B34917">
            <w:pPr>
              <w:spacing w:after="0" w:line="240" w:lineRule="auto"/>
              <w:textAlignment w:val="auto"/>
              <w:rPr>
                <w:b/>
              </w:rPr>
            </w:pPr>
            <w:r w:rsidRPr="00820C1C">
              <w:rPr>
                <w:rFonts w:eastAsia="MS Mincho"/>
                <w:b/>
                <w:bCs/>
                <w:sz w:val="20"/>
                <w:szCs w:val="20"/>
              </w:rPr>
              <w:t>C11</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6F4307F"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Staff</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0F58228"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2.15</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58F027D" w14:textId="310881E7" w:rsidR="00B34917" w:rsidRPr="00B34917" w:rsidRDefault="00B34917" w:rsidP="00B34917">
            <w:pPr>
              <w:spacing w:after="0" w:line="240" w:lineRule="auto"/>
              <w:textAlignment w:val="auto"/>
            </w:pPr>
            <w:r w:rsidRPr="00B34917">
              <w:rPr>
                <w:rFonts w:eastAsia="MS Mincho"/>
                <w:sz w:val="20"/>
                <w:szCs w:val="20"/>
              </w:rPr>
              <w:t xml:space="preserve">See C4. Assumed time for diagnostic procedure is 15 minutes (including counselling and drug prescribing time) </w:t>
            </w:r>
            <w:r w:rsidRPr="00B34917">
              <w:rPr>
                <w:rFonts w:eastAsia="MS Mincho"/>
                <w:sz w:val="20"/>
                <w:szCs w:val="20"/>
              </w:rPr>
              <w:fldChar w:fldCharType="begin"/>
            </w:r>
            <w:r w:rsidR="004839BF">
              <w:rPr>
                <w:rFonts w:eastAsia="MS Mincho"/>
                <w:sz w:val="20"/>
                <w:szCs w:val="20"/>
              </w:rPr>
              <w:instrText xml:space="preserve"> ADDIN EN.CITE &lt;EndNote&gt;&lt;Cite&gt;&lt;Author&gt;Mulligan&lt;/Author&gt;&lt;Year&gt;2003&lt;/Year&gt;&lt;RecNum&gt;236&lt;/RecNum&gt;&lt;DisplayText&gt;[45]&lt;/DisplayText&gt;&lt;record&gt;&lt;rec-number&gt;236&lt;/rec-number&gt;&lt;foreign-keys&gt;&lt;key app="EN" db-id="2rrra0s9vwdv2me5a55vtzzve95vv9vvsert" timestamp="1438460670"&gt;236&lt;/key&gt;&lt;/foreign-keys&gt;&lt;ref-type name="Government Document"&gt;46&lt;/ref-type&gt;&lt;contributors&gt;&lt;authors&gt;&lt;author&gt;Mulligan, J.&lt;/author&gt;&lt;author&gt;Fox-Rushby, J.&lt;/author&gt;&lt;author&gt;Adam, T.&lt;/author&gt;&lt;author&gt;Johns, B&lt;/author&gt;&lt;author&gt;Mills, A.&lt;/author&gt;&lt;/authors&gt;&lt;/contributors&gt;&lt;titles&gt;&lt;title&gt;Unit Costs of Health Care Inputs in Low and Middle Income Regions&lt;/title&gt;&lt;/titles&gt;&lt;dates&gt;&lt;year&gt;2003&lt;/year&gt;&lt;/dates&gt;&lt;publisher&gt;DCPP Working paper No 9&lt;/publisher&gt;&lt;urls&gt;&lt;related-urls&gt;&lt;url&gt;http://www.researchgate.net/publication/228582375_Unit_costs_of_health_care_inputs_in_low_and_middle_income_regions&lt;/url&gt;&lt;/related-urls&gt;&lt;/urls&gt;&lt;/record&gt;&lt;/Cite&gt;&lt;/EndNote&gt;</w:instrText>
            </w:r>
            <w:r w:rsidRPr="00B34917">
              <w:rPr>
                <w:rFonts w:eastAsia="MS Mincho"/>
                <w:sz w:val="20"/>
                <w:szCs w:val="20"/>
              </w:rPr>
              <w:fldChar w:fldCharType="separate"/>
            </w:r>
            <w:r w:rsidR="004839BF">
              <w:rPr>
                <w:rFonts w:eastAsia="MS Mincho"/>
                <w:noProof/>
                <w:sz w:val="20"/>
                <w:szCs w:val="20"/>
              </w:rPr>
              <w:t>[45]</w:t>
            </w:r>
            <w:r w:rsidRPr="00B34917">
              <w:rPr>
                <w:rFonts w:eastAsia="MS Mincho"/>
                <w:sz w:val="20"/>
                <w:szCs w:val="20"/>
              </w:rPr>
              <w:fldChar w:fldCharType="end"/>
            </w:r>
            <w:r w:rsidRPr="00B34917">
              <w:rPr>
                <w:rFonts w:eastAsia="MS Mincho"/>
                <w:sz w:val="20"/>
                <w:szCs w:val="20"/>
              </w:rPr>
              <w:t>.</w:t>
            </w:r>
          </w:p>
        </w:tc>
      </w:tr>
      <w:tr w:rsidR="00B34917" w:rsidRPr="00B34917" w14:paraId="77E4E2C6"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14B6BA5" w14:textId="77777777" w:rsidR="00B34917" w:rsidRPr="00820C1C" w:rsidRDefault="00B34917" w:rsidP="00B34917">
            <w:pPr>
              <w:spacing w:after="0" w:line="240" w:lineRule="auto"/>
              <w:textAlignment w:val="auto"/>
              <w:rPr>
                <w:b/>
              </w:rPr>
            </w:pPr>
            <w:r w:rsidRPr="00820C1C">
              <w:rPr>
                <w:rFonts w:eastAsia="MS Mincho"/>
                <w:b/>
                <w:bCs/>
                <w:sz w:val="20"/>
                <w:szCs w:val="20"/>
              </w:rPr>
              <w:t>C12</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56D6479"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Overhead</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0B42D07"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00 (&lt;$0.001)</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B3052CA"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Assumption. Maintenance of check list sheet.</w:t>
            </w:r>
          </w:p>
        </w:tc>
      </w:tr>
      <w:tr w:rsidR="00B34917" w:rsidRPr="00B34917" w14:paraId="22F140D3"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2DCCC81" w14:textId="77777777" w:rsidR="00B34917" w:rsidRPr="00820C1C" w:rsidRDefault="00B34917" w:rsidP="00B34917">
            <w:pPr>
              <w:spacing w:after="0" w:line="240" w:lineRule="auto"/>
              <w:textAlignment w:val="auto"/>
              <w:rPr>
                <w:b/>
              </w:rPr>
            </w:pPr>
            <w:r w:rsidRPr="00820C1C">
              <w:rPr>
                <w:rFonts w:eastAsia="MS Mincho"/>
                <w:b/>
                <w:bCs/>
                <w:sz w:val="20"/>
                <w:szCs w:val="20"/>
              </w:rPr>
              <w:t>C13</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B9E2D09"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otal cost per tes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E326046"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2.15</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DA44B7F" w14:textId="45A90293"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Sum of C8 to C12</w:t>
            </w:r>
            <w:r w:rsidR="00A868F7">
              <w:rPr>
                <w:rFonts w:eastAsia="MS Mincho"/>
                <w:sz w:val="20"/>
                <w:szCs w:val="20"/>
              </w:rPr>
              <w:t>.</w:t>
            </w:r>
          </w:p>
        </w:tc>
      </w:tr>
      <w:tr w:rsidR="00B34917" w:rsidRPr="00B34917" w14:paraId="38BA5CA0" w14:textId="77777777" w:rsidTr="00820C1C">
        <w:tc>
          <w:tcPr>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66556A9" w14:textId="77777777" w:rsidR="00B34917" w:rsidRPr="00B34917" w:rsidRDefault="00B34917" w:rsidP="00B34917">
            <w:pPr>
              <w:spacing w:after="0" w:line="240" w:lineRule="auto"/>
              <w:textAlignment w:val="auto"/>
            </w:pPr>
            <w:r w:rsidRPr="00B34917">
              <w:rPr>
                <w:rFonts w:eastAsia="MS Mincho"/>
                <w:b/>
                <w:bCs/>
                <w:sz w:val="20"/>
                <w:szCs w:val="20"/>
              </w:rPr>
              <w:t>Azithromycin</w:t>
            </w:r>
          </w:p>
        </w:tc>
      </w:tr>
      <w:tr w:rsidR="00B34917" w:rsidRPr="00B34917" w14:paraId="1561C553"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08027B0" w14:textId="77777777" w:rsidR="00B34917" w:rsidRPr="00820C1C" w:rsidRDefault="00B34917" w:rsidP="00B34917">
            <w:pPr>
              <w:spacing w:after="0" w:line="240" w:lineRule="auto"/>
              <w:textAlignment w:val="auto"/>
              <w:rPr>
                <w:b/>
              </w:rPr>
            </w:pPr>
            <w:r w:rsidRPr="00820C1C">
              <w:rPr>
                <w:rFonts w:eastAsia="MS Mincho"/>
                <w:b/>
                <w:bCs/>
                <w:sz w:val="20"/>
                <w:szCs w:val="20"/>
              </w:rPr>
              <w:t>C14</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4EB1C3C" w14:textId="31D612D2" w:rsidR="00B34917" w:rsidRPr="00B34917" w:rsidRDefault="00B34917" w:rsidP="00B34917">
            <w:pPr>
              <w:spacing w:after="0" w:line="240" w:lineRule="auto"/>
              <w:textAlignment w:val="auto"/>
            </w:pPr>
            <w:r w:rsidRPr="00B34917">
              <w:rPr>
                <w:rFonts w:eastAsia="MS Mincho"/>
                <w:sz w:val="20"/>
                <w:szCs w:val="20"/>
              </w:rPr>
              <w:t>Azithromycin</w:t>
            </w:r>
            <w:r w:rsidR="005B3C97">
              <w:rPr>
                <w:rFonts w:eastAsia="MS Mincho"/>
                <w:sz w:val="20"/>
                <w:szCs w:val="20"/>
              </w:rPr>
              <w:t xml:space="preserve"> </w:t>
            </w:r>
            <w:r w:rsidRPr="00B34917">
              <w:rPr>
                <w:rFonts w:eastAsia="MS Mincho"/>
                <w:sz w:val="20"/>
                <w:szCs w:val="20"/>
              </w:rPr>
              <w:t>(250 mg/day)</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19454CC" w14:textId="5F90335F" w:rsidR="00B34917" w:rsidRPr="00B34917" w:rsidRDefault="00B34917" w:rsidP="00B34917">
            <w:pPr>
              <w:spacing w:after="0" w:line="240" w:lineRule="auto"/>
              <w:textAlignment w:val="auto"/>
            </w:pPr>
            <w:r w:rsidRPr="00B34917">
              <w:rPr>
                <w:rFonts w:eastAsia="MS Mincho"/>
                <w:sz w:val="20"/>
                <w:szCs w:val="20"/>
              </w:rPr>
              <w:t>$0.181</w:t>
            </w:r>
            <w:r w:rsidR="00A868F7">
              <w:rPr>
                <w:rFonts w:eastAsia="MS Mincho"/>
                <w:sz w:val="20"/>
                <w:szCs w:val="20"/>
              </w:rPr>
              <w:t xml:space="preserve"> </w:t>
            </w:r>
            <w:r w:rsidRPr="00B34917">
              <w:rPr>
                <w:rFonts w:eastAsia="MS Mincho"/>
                <w:sz w:val="20"/>
                <w:szCs w:val="20"/>
              </w:rPr>
              <w:t>(min $0.093, max $0.574)</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285E2FC" w14:textId="6390C067" w:rsidR="00B34917" w:rsidRPr="00B34917" w:rsidRDefault="00B34917" w:rsidP="00B34917">
            <w:pPr>
              <w:spacing w:after="0" w:line="240" w:lineRule="auto"/>
              <w:textAlignment w:val="auto"/>
            </w:pPr>
            <w:r w:rsidRPr="00B34917">
              <w:rPr>
                <w:rFonts w:eastAsia="MS Mincho"/>
                <w:sz w:val="20"/>
                <w:szCs w:val="20"/>
              </w:rPr>
              <w:t xml:space="preserve">Median cost of 12 supplier prices </w:t>
            </w:r>
            <w:r w:rsidRPr="00B34917">
              <w:rPr>
                <w:rFonts w:eastAsia="MS Mincho"/>
                <w:sz w:val="20"/>
                <w:szCs w:val="20"/>
              </w:rPr>
              <w:fldChar w:fldCharType="begin"/>
            </w:r>
            <w:r w:rsidR="002C5D1A">
              <w:rPr>
                <w:rFonts w:eastAsia="MS Mincho"/>
                <w:sz w:val="20"/>
                <w:szCs w:val="20"/>
              </w:rPr>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3]</w:t>
            </w:r>
            <w:r w:rsidRPr="00B34917">
              <w:rPr>
                <w:rFonts w:eastAsia="MS Mincho"/>
                <w:sz w:val="20"/>
                <w:szCs w:val="20"/>
              </w:rPr>
              <w:fldChar w:fldCharType="end"/>
            </w:r>
            <w:r w:rsidRPr="00B34917">
              <w:rPr>
                <w:rFonts w:eastAsia="MS Mincho"/>
                <w:sz w:val="20"/>
                <w:szCs w:val="20"/>
              </w:rPr>
              <w:t>. Includes 10% of supply cost.</w:t>
            </w:r>
          </w:p>
        </w:tc>
      </w:tr>
      <w:tr w:rsidR="00B34917" w:rsidRPr="00B34917" w14:paraId="0747408E"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2DBCAA8" w14:textId="77777777" w:rsidR="00B34917" w:rsidRPr="00820C1C" w:rsidRDefault="00B34917" w:rsidP="00B34917">
            <w:pPr>
              <w:spacing w:after="0" w:line="240" w:lineRule="auto"/>
              <w:textAlignment w:val="auto"/>
              <w:rPr>
                <w:b/>
              </w:rPr>
            </w:pPr>
            <w:r w:rsidRPr="00820C1C">
              <w:rPr>
                <w:rFonts w:eastAsia="MS Mincho"/>
                <w:b/>
                <w:bCs/>
                <w:sz w:val="20"/>
                <w:szCs w:val="20"/>
              </w:rPr>
              <w:t>C15</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4FA7024"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Duration of treat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FECA65C" w14:textId="05E0AA8C"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5 days</w:t>
            </w:r>
            <w:r w:rsidR="00A868F7">
              <w:rPr>
                <w:rFonts w:eastAsia="MS Mincho"/>
                <w:sz w:val="20"/>
                <w:szCs w:val="20"/>
              </w:rPr>
              <w:t xml:space="preserve"> </w:t>
            </w:r>
            <w:r w:rsidRPr="00B34917">
              <w:rPr>
                <w:rFonts w:eastAsia="MS Mincho"/>
                <w:sz w:val="20"/>
                <w:szCs w:val="20"/>
              </w:rPr>
              <w:t>(min 3, max 7 days)</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4B6E39F" w14:textId="412B3469" w:rsidR="00B34917" w:rsidRPr="00B34917" w:rsidRDefault="00B34917" w:rsidP="00B34917">
            <w:pPr>
              <w:spacing w:after="0" w:line="240" w:lineRule="auto"/>
              <w:textAlignment w:val="auto"/>
            </w:pPr>
            <w:r w:rsidRPr="00B34917">
              <w:rPr>
                <w:rFonts w:eastAsia="MS Mincho"/>
                <w:sz w:val="20"/>
                <w:szCs w:val="20"/>
              </w:rPr>
              <w:t xml:space="preserve">Assumption </w:t>
            </w:r>
            <w:r w:rsidRPr="00B34917">
              <w:rPr>
                <w:rFonts w:eastAsia="MS Mincho"/>
                <w:sz w:val="20"/>
                <w:szCs w:val="20"/>
              </w:rPr>
              <w:fldChar w:fldCharType="begin">
                <w:fldData xml:space="preserve">PEVuZE5vdGU+PENpdGU+PEF1dGhvcj5CdXRsZXI8L0F1dGhvcj48WWVhcj4xOTk5PC9ZZWFyPjxS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0My01MDwvcGFnZXM+PHZvbHVtZT40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NDUzMDwvcGFnZXM+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aWNhbCBpbmZlY3Rpb3VzIGRpc2Vhc2VzIDogYW4gb2ZmaWNpYWwgcHVibGljYXRp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TEzNC04PC9wYWdlcz48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jgxOS0yNTwvcGFnZXM+PHZvbHVtZT41MTwvdm9s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</w:fldData>
              </w:fldChar>
            </w:r>
            <w:r w:rsidR="00FC3109">
              <w:rPr>
                <w:rFonts w:eastAsia="MS Mincho"/>
                <w:sz w:val="20"/>
                <w:szCs w:val="20"/>
              </w:rPr>
              <w:instrText xml:space="preserve"> ADDIN EN.CITE </w:instrText>
            </w:r>
            <w:r w:rsidR="00FC3109">
              <w:rPr>
                <w:rFonts w:eastAsia="MS Mincho"/>
                <w:sz w:val="20"/>
                <w:szCs w:val="20"/>
              </w:rPr>
              <w:fldChar w:fldCharType="begin">
                <w:fldData xml:space="preserve">PEVuZE5vdGU+PENpdGU+PEF1dGhvcj5CdXRsZXI8L0F1dGhvcj48WWVhcj4xOTk5PC9ZZWFyPjxS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NDUzMDwvcGFnZXM+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aWNhbCBpbmZlY3Rpb3VzIGRpc2Vhc2VzIDogYW4gb2ZmaWNpYWwgcHVibGljYXRp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TEzNC04PC9wYWdlcz48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</w:fldData>
              </w:fldChar>
            </w:r>
            <w:r w:rsidR="00FC3109">
              <w:rPr>
                <w:rFonts w:eastAsia="MS Mincho"/>
                <w:sz w:val="20"/>
                <w:szCs w:val="20"/>
              </w:rPr>
              <w:instrText xml:space="preserve"> ADDIN EN.CITE.DATA </w:instrText>
            </w:r>
            <w:r w:rsidR="00FC3109">
              <w:rPr>
                <w:rFonts w:eastAsia="MS Mincho"/>
                <w:sz w:val="20"/>
                <w:szCs w:val="20"/>
              </w:rPr>
            </w:r>
            <w:r w:rsidR="00FC3109">
              <w:rPr>
                <w:rFonts w:eastAsia="MS Mincho"/>
                <w:sz w:val="20"/>
                <w:szCs w:val="20"/>
              </w:rPr>
              <w:fldChar w:fldCharType="end"/>
            </w:r>
            <w:r w:rsidRPr="00B34917">
              <w:rPr>
                <w:rFonts w:eastAsia="MS Mincho"/>
                <w:sz w:val="20"/>
                <w:szCs w:val="20"/>
              </w:rPr>
            </w:r>
            <w:r w:rsidRPr="00B34917">
              <w:rPr>
                <w:rFonts w:eastAsia="MS Mincho"/>
                <w:sz w:val="20"/>
                <w:szCs w:val="20"/>
              </w:rPr>
              <w:fldChar w:fldCharType="separate"/>
            </w:r>
            <w:r w:rsidR="007411CE">
              <w:rPr>
                <w:rFonts w:eastAsia="MS Mincho"/>
                <w:noProof/>
                <w:sz w:val="20"/>
                <w:szCs w:val="20"/>
              </w:rPr>
              <w:t>[27-35]</w:t>
            </w:r>
            <w:r w:rsidRPr="00B34917">
              <w:rPr>
                <w:rFonts w:eastAsia="MS Mincho"/>
                <w:sz w:val="20"/>
                <w:szCs w:val="20"/>
              </w:rPr>
              <w:fldChar w:fldCharType="end"/>
            </w:r>
            <w:r w:rsidR="00A868F7">
              <w:rPr>
                <w:rFonts w:eastAsia="MS Mincho"/>
                <w:sz w:val="20"/>
                <w:szCs w:val="20"/>
              </w:rPr>
              <w:t>.</w:t>
            </w:r>
          </w:p>
        </w:tc>
      </w:tr>
      <w:tr w:rsidR="00B34917" w:rsidRPr="00B34917" w14:paraId="50C56BAD"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3842961" w14:textId="77777777" w:rsidR="00B34917" w:rsidRPr="00820C1C" w:rsidRDefault="00B34917" w:rsidP="00B34917">
            <w:pPr>
              <w:spacing w:after="0" w:line="240" w:lineRule="auto"/>
              <w:textAlignment w:val="auto"/>
              <w:rPr>
                <w:b/>
              </w:rPr>
            </w:pPr>
            <w:r w:rsidRPr="00820C1C">
              <w:rPr>
                <w:rFonts w:eastAsia="MS Mincho"/>
                <w:b/>
                <w:bCs/>
                <w:sz w:val="20"/>
                <w:szCs w:val="20"/>
              </w:rPr>
              <w:t>C16</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0344502"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otal costs per treat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0481E3D"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903</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9BCF310" w14:textId="726991E5"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C14*C15</w:t>
            </w:r>
            <w:r w:rsidR="00A868F7">
              <w:rPr>
                <w:rFonts w:eastAsia="MS Mincho"/>
                <w:sz w:val="20"/>
                <w:szCs w:val="20"/>
              </w:rPr>
              <w:t>.</w:t>
            </w:r>
          </w:p>
        </w:tc>
      </w:tr>
      <w:tr w:rsidR="00B34917" w:rsidRPr="00B34917" w14:paraId="3BE8A85B" w14:textId="77777777" w:rsidTr="00820C1C">
        <w:tc>
          <w:tcPr>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0C0B4E6" w14:textId="25B00C8A" w:rsidR="00B34917" w:rsidRPr="00820C1C" w:rsidRDefault="00224D9E" w:rsidP="00B34917">
            <w:pPr>
              <w:spacing w:after="0" w:line="240" w:lineRule="auto"/>
              <w:textAlignment w:val="auto"/>
              <w:rPr>
                <w:b/>
              </w:rPr>
            </w:pPr>
            <w:r w:rsidRPr="00820C1C">
              <w:rPr>
                <w:rFonts w:eastAsia="MS Mincho"/>
                <w:b/>
                <w:bCs/>
                <w:sz w:val="20"/>
                <w:szCs w:val="20"/>
              </w:rPr>
              <w:t>Amoxicillin</w:t>
            </w:r>
          </w:p>
        </w:tc>
      </w:tr>
      <w:tr w:rsidR="00B34917" w:rsidRPr="00B34917" w14:paraId="6ED9BEC8"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78F8BDD" w14:textId="77777777" w:rsidR="00B34917" w:rsidRPr="00820C1C" w:rsidRDefault="00B34917" w:rsidP="00B34917">
            <w:pPr>
              <w:spacing w:after="0" w:line="240" w:lineRule="auto"/>
              <w:textAlignment w:val="auto"/>
              <w:rPr>
                <w:b/>
              </w:rPr>
            </w:pPr>
            <w:r w:rsidRPr="00820C1C">
              <w:rPr>
                <w:rFonts w:eastAsia="MS Mincho"/>
                <w:b/>
                <w:bCs/>
                <w:sz w:val="20"/>
                <w:szCs w:val="20"/>
              </w:rPr>
              <w:t>C17</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FD02B4A" w14:textId="40EE082A"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Amoxicillin</w:t>
            </w:r>
            <w:r w:rsidR="005B3C97">
              <w:rPr>
                <w:rFonts w:eastAsia="MS Mincho"/>
                <w:sz w:val="20"/>
                <w:szCs w:val="20"/>
              </w:rPr>
              <w:t xml:space="preserve"> </w:t>
            </w:r>
            <w:r w:rsidRPr="00B34917">
              <w:rPr>
                <w:rFonts w:eastAsia="MS Mincho"/>
                <w:sz w:val="20"/>
                <w:szCs w:val="20"/>
              </w:rPr>
              <w:t>(1500 mg/day)</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32695C9" w14:textId="62E1B417" w:rsidR="00B34917" w:rsidRPr="00B34917" w:rsidRDefault="00B34917" w:rsidP="00B34917">
            <w:pPr>
              <w:spacing w:after="0" w:line="240" w:lineRule="auto"/>
              <w:textAlignment w:val="auto"/>
            </w:pPr>
            <w:r w:rsidRPr="00B34917">
              <w:rPr>
                <w:rFonts w:eastAsia="MS Mincho"/>
                <w:sz w:val="20"/>
                <w:szCs w:val="20"/>
              </w:rPr>
              <w:t>$0.115</w:t>
            </w:r>
            <w:r w:rsidR="00A868F7">
              <w:rPr>
                <w:rFonts w:eastAsia="MS Mincho"/>
                <w:sz w:val="20"/>
                <w:szCs w:val="20"/>
              </w:rPr>
              <w:t xml:space="preserve"> </w:t>
            </w:r>
            <w:r w:rsidRPr="00B34917">
              <w:rPr>
                <w:rFonts w:eastAsia="MS Mincho"/>
                <w:sz w:val="20"/>
                <w:szCs w:val="20"/>
              </w:rPr>
              <w:t>(min $0.063, max $1.236)</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A4D343D" w14:textId="2F9AC512" w:rsidR="00B34917" w:rsidRPr="00B34917" w:rsidRDefault="00B34917" w:rsidP="00B34917">
            <w:pPr>
              <w:spacing w:after="0" w:line="240" w:lineRule="auto"/>
              <w:textAlignment w:val="auto"/>
            </w:pPr>
            <w:r w:rsidRPr="00B34917">
              <w:rPr>
                <w:rFonts w:eastAsia="MS Mincho"/>
                <w:sz w:val="20"/>
                <w:szCs w:val="20"/>
              </w:rPr>
              <w:t xml:space="preserve">Dose of 1500mg based on average weight of study population (15kg). Median cost of 40 supplier prices </w:t>
            </w:r>
            <w:r w:rsidRPr="00B34917">
              <w:rPr>
                <w:rFonts w:eastAsia="MS Mincho"/>
                <w:sz w:val="20"/>
                <w:szCs w:val="20"/>
              </w:rPr>
              <w:fldChar w:fldCharType="begin"/>
            </w:r>
            <w:r w:rsidR="002C5D1A">
              <w:rPr>
                <w:rFonts w:eastAsia="MS Mincho"/>
                <w:sz w:val="20"/>
                <w:szCs w:val="20"/>
              </w:rPr>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Pr="00B34917">
              <w:rPr>
                <w:rFonts w:eastAsia="MS Mincho"/>
                <w:sz w:val="20"/>
                <w:szCs w:val="20"/>
              </w:rPr>
              <w:fldChar w:fldCharType="separate"/>
            </w:r>
            <w:r w:rsidR="004839BF">
              <w:rPr>
                <w:rFonts w:eastAsia="MS Mincho"/>
                <w:noProof/>
                <w:sz w:val="20"/>
                <w:szCs w:val="20"/>
              </w:rPr>
              <w:t>[43]</w:t>
            </w:r>
            <w:r w:rsidRPr="00B34917">
              <w:rPr>
                <w:rFonts w:eastAsia="MS Mincho"/>
                <w:sz w:val="20"/>
                <w:szCs w:val="20"/>
              </w:rPr>
              <w:fldChar w:fldCharType="end"/>
            </w:r>
            <w:r w:rsidRPr="00B34917">
              <w:rPr>
                <w:rFonts w:eastAsia="MS Mincho"/>
                <w:sz w:val="20"/>
                <w:szCs w:val="20"/>
              </w:rPr>
              <w:t>. Includes 10% of supply cost.</w:t>
            </w:r>
          </w:p>
        </w:tc>
      </w:tr>
      <w:tr w:rsidR="00B34917" w:rsidRPr="00B34917" w14:paraId="2F4B590E"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278E875" w14:textId="77777777" w:rsidR="00B34917" w:rsidRPr="00820C1C" w:rsidRDefault="00B34917" w:rsidP="00B34917">
            <w:pPr>
              <w:spacing w:after="0" w:line="240" w:lineRule="auto"/>
              <w:textAlignment w:val="auto"/>
              <w:rPr>
                <w:b/>
              </w:rPr>
            </w:pPr>
            <w:r w:rsidRPr="00820C1C">
              <w:rPr>
                <w:rFonts w:eastAsia="MS Mincho"/>
                <w:b/>
                <w:bCs/>
                <w:sz w:val="20"/>
                <w:szCs w:val="20"/>
              </w:rPr>
              <w:t>C18</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37A9643"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Duration of treat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0E3664C"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5 days (fixed)</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ED86945" w14:textId="163E126D" w:rsidR="00B34917" w:rsidRPr="00B34917" w:rsidRDefault="00B34917" w:rsidP="00B34917">
            <w:pPr>
              <w:spacing w:after="0" w:line="240" w:lineRule="auto"/>
              <w:textAlignment w:val="auto"/>
            </w:pPr>
            <w:r w:rsidRPr="00B34917">
              <w:rPr>
                <w:rFonts w:eastAsia="MS Mincho"/>
                <w:sz w:val="20"/>
                <w:szCs w:val="20"/>
              </w:rPr>
              <w:fldChar w:fldCharType="begin"/>
            </w:r>
            <w:r w:rsidR="00126984">
              <w:rPr>
                <w:rFonts w:eastAsia="MS Mincho"/>
                <w:sz w:val="20"/>
                <w:szCs w:val="20"/>
              </w:rPr>
              <w:instrText xml:space="preserve"> ADDIN EN.CITE &lt;EndNote&gt;&lt;Cite&gt;&lt;Author&gt;World Health Organization&lt;/Author&gt;&lt;Year&gt;2014&lt;/Year&gt;&lt;RecNum&gt;290&lt;/RecNum&gt;&lt;DisplayText&gt;[15]&lt;/DisplayText&gt;&lt;record&gt;&lt;rec-number&gt;290&lt;/rec-number&gt;&lt;foreign-keys&gt;&lt;key app="EN" db-id="2rrra0s9vwdv2me5a55vtzzve95vv9vvsert" timestamp="1439992297"&gt;290&lt;/key&gt;&lt;/foreign-keys&gt;&lt;ref-type name="Electronic Book"&gt;44&lt;/ref-type&gt;&lt;contributors&gt;&lt;authors&gt;&lt;author&gt;World Health Organization,&lt;/author&gt;&lt;/authors&gt;&lt;/contributors&gt;&lt;titles&gt;&lt;title&gt;Revised WHO classification and treatment of childhood pneumonia at health facilities.&lt;/title&gt;&lt;/titles&gt;&lt;dates&gt;&lt;year&gt;2014&lt;/year&gt;&lt;/dates&gt;&lt;pub-location&gt;Geneva &lt;/pub-location&gt;&lt;urls&gt;&lt;related-urls&gt;&lt;url&gt;http://apps.who.int/iris/bitstream/10665/137319/1/9789241507813_eng.pdf?ua=1&lt;/url&gt;&lt;/related-urls&gt;&lt;/urls&gt;&lt;custom1&gt; &lt;/custom1&gt;&lt;custom2&gt;10/12/2017&lt;/custom2&gt;&lt;/record&gt;&lt;/Cite&gt;&lt;/EndNote&gt;</w:instrText>
            </w:r>
            <w:r w:rsidRPr="00B34917">
              <w:rPr>
                <w:rFonts w:eastAsia="MS Mincho"/>
                <w:sz w:val="20"/>
                <w:szCs w:val="20"/>
              </w:rPr>
              <w:fldChar w:fldCharType="separate"/>
            </w:r>
            <w:r w:rsidR="00126984">
              <w:rPr>
                <w:rFonts w:eastAsia="MS Mincho"/>
                <w:noProof/>
                <w:sz w:val="20"/>
                <w:szCs w:val="20"/>
              </w:rPr>
              <w:t>[15]</w:t>
            </w:r>
            <w:r w:rsidRPr="00B34917">
              <w:rPr>
                <w:rFonts w:eastAsia="MS Mincho"/>
                <w:sz w:val="20"/>
                <w:szCs w:val="20"/>
              </w:rPr>
              <w:fldChar w:fldCharType="end"/>
            </w:r>
          </w:p>
        </w:tc>
      </w:tr>
      <w:tr w:rsidR="00B34917" w:rsidRPr="00B34917" w14:paraId="13EE40C0" w14:textId="77777777" w:rsidTr="00820C1C">
        <w:tc>
          <w:tcPr>
            <w:tcW w:w="707"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8A43185" w14:textId="77777777" w:rsidR="00B34917" w:rsidRPr="00820C1C" w:rsidRDefault="00B34917" w:rsidP="00B34917">
            <w:pPr>
              <w:spacing w:after="0" w:line="240" w:lineRule="auto"/>
              <w:textAlignment w:val="auto"/>
              <w:rPr>
                <w:b/>
              </w:rPr>
            </w:pPr>
            <w:r w:rsidRPr="00820C1C">
              <w:rPr>
                <w:rFonts w:eastAsia="MS Mincho"/>
                <w:b/>
                <w:bCs/>
                <w:sz w:val="20"/>
                <w:szCs w:val="20"/>
              </w:rPr>
              <w:t>C19</w:t>
            </w:r>
          </w:p>
        </w:tc>
        <w:tc>
          <w:tcPr>
            <w:tcW w:w="2123"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E0CA770"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Total costs per treatment</w:t>
            </w:r>
          </w:p>
        </w:tc>
        <w:tc>
          <w:tcPr>
            <w:tcW w:w="2410"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68051B9" w14:textId="77777777"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0.558</w:t>
            </w:r>
          </w:p>
        </w:tc>
        <w:tc>
          <w:tcPr>
            <w:tcW w:w="3776"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3CBFE7A" w14:textId="570F00A4" w:rsidR="00B34917" w:rsidRPr="00B34917" w:rsidRDefault="00B34917" w:rsidP="00B34917">
            <w:pPr>
              <w:spacing w:after="0" w:line="240" w:lineRule="auto"/>
              <w:textAlignment w:val="auto"/>
              <w:rPr>
                <w:rFonts w:eastAsia="MS Mincho"/>
                <w:sz w:val="20"/>
                <w:szCs w:val="20"/>
              </w:rPr>
            </w:pPr>
            <w:r w:rsidRPr="00B34917">
              <w:rPr>
                <w:rFonts w:eastAsia="MS Mincho"/>
                <w:sz w:val="20"/>
                <w:szCs w:val="20"/>
              </w:rPr>
              <w:t>C17*C18</w:t>
            </w:r>
            <w:r w:rsidR="00A868F7">
              <w:rPr>
                <w:rFonts w:eastAsia="MS Mincho"/>
                <w:sz w:val="20"/>
                <w:szCs w:val="20"/>
              </w:rPr>
              <w:t>.</w:t>
            </w:r>
          </w:p>
        </w:tc>
      </w:tr>
    </w:tbl>
    <w:p w14:paraId="0C969286" w14:textId="74FCA096" w:rsidR="00B34917" w:rsidRDefault="00B34917" w:rsidP="008A326F">
      <w:pPr>
        <w:spacing w:line="240" w:lineRule="auto"/>
      </w:pPr>
      <w:r w:rsidRPr="003123F5">
        <w:rPr>
          <w:rFonts w:eastAsia="MS Mincho"/>
          <w:bCs/>
          <w:sz w:val="20"/>
          <w:szCs w:val="20"/>
        </w:rPr>
        <w:t xml:space="preserve">95% CI, 95% confidence interval; AHC, Angkor Hospital for Children; IgMFA, Immunoglobulin M lateral flow assay; RDT, </w:t>
      </w:r>
      <w:r w:rsidR="00753814">
        <w:rPr>
          <w:rFonts w:eastAsia="MS Mincho"/>
          <w:bCs/>
          <w:sz w:val="20"/>
          <w:szCs w:val="20"/>
        </w:rPr>
        <w:t>r</w:t>
      </w:r>
      <w:r w:rsidRPr="003123F5">
        <w:rPr>
          <w:rFonts w:eastAsia="MS Mincho"/>
          <w:bCs/>
          <w:sz w:val="20"/>
          <w:szCs w:val="20"/>
        </w:rPr>
        <w:t>apid diagnostic test; WHO, World Health Organization.</w:t>
      </w:r>
      <w:r>
        <w:br w:type="page"/>
      </w:r>
    </w:p>
    <w:p w14:paraId="6C5EB297" w14:textId="794E7146" w:rsidR="001C1C31" w:rsidRPr="00F711C1" w:rsidRDefault="00B774A0" w:rsidP="001B725D">
      <w:pPr>
        <w:pStyle w:val="Heading2"/>
      </w:pPr>
      <w:bookmarkStart w:id="4" w:name="_Toc429301594"/>
      <w:bookmarkEnd w:id="3"/>
      <w:r w:rsidRPr="00F711C1">
        <w:lastRenderedPageBreak/>
        <w:t>Effectiveness measure</w:t>
      </w:r>
      <w:bookmarkEnd w:id="4"/>
    </w:p>
    <w:p w14:paraId="07F62DB1" w14:textId="680CC200" w:rsidR="001C1C31" w:rsidRPr="00F711C1" w:rsidRDefault="00B774A0" w:rsidP="00004132">
      <w:r w:rsidRPr="00F711C1">
        <w:t xml:space="preserve">Other </w:t>
      </w:r>
      <w:r w:rsidRPr="0057270F">
        <w:t xml:space="preserve">costs </w:t>
      </w:r>
      <w:r w:rsidR="007A56CB">
        <w:t>and</w:t>
      </w:r>
      <w:r w:rsidR="007A56CB" w:rsidRPr="00F711C1">
        <w:t xml:space="preserve"> effects </w:t>
      </w:r>
      <w:r w:rsidRPr="00F711C1">
        <w:t>included the number of over-treated</w:t>
      </w:r>
      <w:r w:rsidR="001F713B">
        <w:t xml:space="preserve"> patients</w:t>
      </w:r>
      <w:r w:rsidRPr="00F711C1">
        <w:t>, cost per child (cost-effectiveness ratio C/E), cost per correctly diagnosed and cost per treatment success in each arm.</w:t>
      </w:r>
    </w:p>
    <w:p w14:paraId="7830203D" w14:textId="0D107AA0" w:rsidR="00C13A39" w:rsidRPr="00F711C1" w:rsidRDefault="00B774A0" w:rsidP="005A2312">
      <w:r w:rsidRPr="00F711C1">
        <w:t xml:space="preserve">The incremental cost-effectiveness ratio (ICER) comparing IgMFA and clinical diagnosis was calculated by measuring the difference in costs and </w:t>
      </w:r>
      <w:r w:rsidR="006507D2" w:rsidRPr="00F711C1">
        <w:t>effects</w:t>
      </w:r>
      <w:r w:rsidR="006507D2">
        <w:t xml:space="preserve"> and</w:t>
      </w:r>
      <w:r w:rsidR="004E6BD2">
        <w:t xml:space="preserve"> </w:t>
      </w:r>
      <w:r w:rsidR="005123B2">
        <w:t>represents the</w:t>
      </w:r>
      <w:r w:rsidR="0007673C">
        <w:t xml:space="preserve"> additional cost to gain one additional health outcome.</w:t>
      </w:r>
      <w:r w:rsidR="005123B2">
        <w:t xml:space="preserve"> </w:t>
      </w:r>
      <w:r w:rsidR="00537657" w:rsidRPr="00F711C1">
        <w:t>T</w:t>
      </w:r>
      <w:r w:rsidRPr="00F711C1">
        <w:t xml:space="preserve">he </w:t>
      </w:r>
      <w:r w:rsidR="00537657" w:rsidRPr="00F711C1">
        <w:t>ICER</w:t>
      </w:r>
      <w:r w:rsidRPr="00F711C1">
        <w:t xml:space="preserve"> </w:t>
      </w:r>
      <w:r w:rsidR="00537657" w:rsidRPr="00F711C1">
        <w:t xml:space="preserve">for </w:t>
      </w:r>
      <w:r w:rsidRPr="00F711C1">
        <w:t>both primary and intermediate health outcomes</w:t>
      </w:r>
      <w:r w:rsidR="00537657" w:rsidRPr="00F711C1">
        <w:t xml:space="preserve"> were calculated</w:t>
      </w:r>
      <w:r w:rsidRPr="00F711C1">
        <w:t>. The ICER for primary health outcome was calculated as the difference in the total costs between IgMFA and clinical diagnosis, divided by the difference in the number of treatment success between IgMFA and clinical diagnosis. The ICER for the intermediate health outcome was calculated as the difference in the total costs between two arms, divided by the difference in the number of correctly diagnosed typhoid fever cases between the two arms.</w:t>
      </w:r>
    </w:p>
    <w:p w14:paraId="5B014961" w14:textId="39764ABB" w:rsidR="001C1C31" w:rsidRPr="00F711C1" w:rsidRDefault="00B774A0" w:rsidP="005A2312">
      <w:r w:rsidRPr="00F711C1">
        <w:t xml:space="preserve">For the ICER to gain one additional treatment success, sensitivity analyses were performed. </w:t>
      </w:r>
      <w:r w:rsidR="00FC755A" w:rsidRPr="00F711C1">
        <w:t>To determine which key parameter drives the results in this model (i.e. assessment of parameter uncertainty), one</w:t>
      </w:r>
      <w:r w:rsidRPr="00F711C1">
        <w:t xml:space="preserve">-way sensitivity analyses </w:t>
      </w:r>
      <w:r w:rsidR="00FC755A" w:rsidRPr="00F711C1">
        <w:t xml:space="preserve">were conducted </w:t>
      </w:r>
      <w:r w:rsidRPr="00F711C1">
        <w:t>chang</w:t>
      </w:r>
      <w:r w:rsidR="00FC755A" w:rsidRPr="00F711C1">
        <w:t>ing</w:t>
      </w:r>
      <w:r w:rsidRPr="00F711C1">
        <w:t xml:space="preserve"> one variable and keeping other variables constant</w:t>
      </w:r>
      <w:r w:rsidR="00FC755A" w:rsidRPr="00F711C1">
        <w:t>.</w:t>
      </w:r>
      <w:r w:rsidRPr="00F711C1">
        <w:t xml:space="preserve"> </w:t>
      </w:r>
      <w:r w:rsidR="00FC755A" w:rsidRPr="00F711C1">
        <w:t>We also conducted t</w:t>
      </w:r>
      <w:r w:rsidRPr="00F711C1">
        <w:t>wo-way sensitivity analys</w:t>
      </w:r>
      <w:r w:rsidR="00FC755A" w:rsidRPr="00F711C1">
        <w:t>e</w:t>
      </w:r>
      <w:r w:rsidRPr="00F711C1">
        <w:t>s to evaluate distributions of the ICER, estimated by changes in product profiles of IgMFA. Whether the ICER reaches a certain willingness-to-pay (WTP) threshold was also evaluated in the two-way sensitivity analys</w:t>
      </w:r>
      <w:r w:rsidR="00537657" w:rsidRPr="00F711C1">
        <w:t>e</w:t>
      </w:r>
      <w:r w:rsidRPr="00F711C1">
        <w:t>s. Probabilistic sensitivity analysis (PSA) was performed to address parameter and model uncertainty.</w:t>
      </w:r>
    </w:p>
    <w:p w14:paraId="5B69054C" w14:textId="53879886" w:rsidR="001C1C31" w:rsidRPr="00F711C1" w:rsidRDefault="00B774A0" w:rsidP="00F42DE1">
      <w:r w:rsidRPr="00F711C1">
        <w:t xml:space="preserve">Regarding test performance, sensitivity and specificity of both IgMFA and clinical diagnosis </w:t>
      </w:r>
      <w:r w:rsidR="00D92162" w:rsidRPr="00F711C1">
        <w:t>w</w:t>
      </w:r>
      <w:r w:rsidR="001A5EF8" w:rsidRPr="00F711C1">
        <w:t>ere</w:t>
      </w:r>
      <w:r w:rsidR="00D92162" w:rsidRPr="00F711C1">
        <w:t xml:space="preserve"> changed </w:t>
      </w:r>
      <w:r w:rsidRPr="00F711C1">
        <w:t xml:space="preserve">ranging from a lower to an upper 95% confidence interval (CI) value. </w:t>
      </w:r>
      <w:r w:rsidR="00782B83" w:rsidRPr="00F711C1">
        <w:t>Also</w:t>
      </w:r>
      <w:r w:rsidRPr="00F711C1">
        <w:t xml:space="preserve">, </w:t>
      </w:r>
      <w:r w:rsidR="00D92162" w:rsidRPr="00F711C1">
        <w:t xml:space="preserve">we </w:t>
      </w:r>
      <w:r w:rsidRPr="00F711C1">
        <w:t xml:space="preserve">conducted best-case scenario analyses of the sensitivity and specificity for IgMFA at 100% for each, to determine whether the ICER reaches a WTP threshold. For the clinical diagnosis, worst-case scenario </w:t>
      </w:r>
      <w:r w:rsidRPr="00F711C1">
        <w:lastRenderedPageBreak/>
        <w:t>analyses with 0% sensitivity and specificity for each</w:t>
      </w:r>
      <w:r w:rsidR="00D3676B" w:rsidRPr="00F711C1">
        <w:t xml:space="preserve"> </w:t>
      </w:r>
      <w:r w:rsidRPr="00F711C1">
        <w:t xml:space="preserve">were conducted. </w:t>
      </w:r>
      <w:r w:rsidR="00782B83" w:rsidRPr="00F711C1">
        <w:t>Concerning</w:t>
      </w:r>
      <w:r w:rsidRPr="00F711C1">
        <w:t xml:space="preserve"> treatment effect</w:t>
      </w:r>
      <w:r w:rsidR="00B2638A" w:rsidRPr="00F711C1">
        <w:t>s</w:t>
      </w:r>
      <w:r w:rsidRPr="00F711C1">
        <w:t>, the probability of treatment success</w:t>
      </w:r>
      <w:r w:rsidR="00D3676B" w:rsidRPr="00F711C1">
        <w:t xml:space="preserve"> was changed f</w:t>
      </w:r>
      <w:r w:rsidRPr="00F711C1">
        <w:t>rom a lower to an upper 95% CI in each drug.</w:t>
      </w:r>
    </w:p>
    <w:p w14:paraId="66FD2680" w14:textId="6A075475" w:rsidR="001C1C31" w:rsidRPr="009B3526" w:rsidRDefault="00B774A0" w:rsidP="00F42DE1">
      <w:r w:rsidRPr="00F711C1">
        <w:t>Regarding cost parameters</w:t>
      </w:r>
      <w:r w:rsidR="00433109" w:rsidRPr="00F711C1">
        <w:t>,</w:t>
      </w:r>
      <w:r w:rsidRPr="00F711C1">
        <w:t xml:space="preserve"> the cost for IgMFA </w:t>
      </w:r>
      <w:r w:rsidR="00433109" w:rsidRPr="00F711C1">
        <w:t xml:space="preserve">was changed </w:t>
      </w:r>
      <w:r w:rsidR="00555376" w:rsidRPr="00F711C1">
        <w:t>assuming</w:t>
      </w:r>
      <w:r w:rsidRPr="00F711C1">
        <w:t xml:space="preserve"> that it would vary from a half to twice the price in the primary data, by applying an existing model in a diagnostic test for sepsis </w:t>
      </w:r>
      <w:r w:rsidR="00A6702C" w:rsidRPr="009B3526">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instrText xml:space="preserve"> ADDIN EN.CITE </w:instrText>
      </w:r>
      <w:r w:rsidR="00FC3109">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instrText xml:space="preserve"> ADDIN EN.CITE.DATA </w:instrText>
      </w:r>
      <w:r w:rsidR="00FC3109">
        <w:fldChar w:fldCharType="end"/>
      </w:r>
      <w:r w:rsidR="00A6702C" w:rsidRPr="009B3526">
        <w:fldChar w:fldCharType="separate"/>
      </w:r>
      <w:r w:rsidR="007411CE">
        <w:rPr>
          <w:noProof/>
        </w:rPr>
        <w:t>[26]</w:t>
      </w:r>
      <w:r w:rsidR="00A6702C" w:rsidRPr="009B3526">
        <w:fldChar w:fldCharType="end"/>
      </w:r>
      <w:r w:rsidRPr="009B3526">
        <w:t xml:space="preserve">. Cost of azithromycin and amoxicillin was changed from minimum to maximum value in each. Prevalence of typhoid fever was also changed from a lower to an upper 95% CI value. Prevalence of MDR strains was changed from 25% to 90%. Plausible range of the prevalence in MDR strains was assumed based on data in AHC </w:t>
      </w:r>
      <w:r w:rsidR="00DB0731" w:rsidRPr="009B3526">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 </w:instrText>
      </w:r>
      <w:r w:rsidR="00FC3109">
        <w:fldChar w:fldCharType="begin">
          <w:fldData xml:space="preserve">PEVuZE5vdGU+PENpdGU+PEF1dGhvcj5FbWFyeTwvQXV0aG9yPjxZZWFyPjIwMTI8L1llYXI+PFJl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=
</w:fldData>
        </w:fldChar>
      </w:r>
      <w:r w:rsidR="00FC3109">
        <w:instrText xml:space="preserve"> ADDIN EN.CITE.DATA </w:instrText>
      </w:r>
      <w:r w:rsidR="00FC3109">
        <w:fldChar w:fldCharType="end"/>
      </w:r>
      <w:r w:rsidR="00DB0731" w:rsidRPr="009B3526">
        <w:fldChar w:fldCharType="separate"/>
      </w:r>
      <w:r w:rsidR="007411CE">
        <w:rPr>
          <w:noProof/>
        </w:rPr>
        <w:t>[12]</w:t>
      </w:r>
      <w:r w:rsidR="00DB0731" w:rsidRPr="009B3526">
        <w:fldChar w:fldCharType="end"/>
      </w:r>
      <w:r w:rsidRPr="009B3526">
        <w:t>.</w:t>
      </w:r>
    </w:p>
    <w:p w14:paraId="56F64D24" w14:textId="09FEDAEB" w:rsidR="00CD1B69" w:rsidRDefault="00B774A0" w:rsidP="003D010F">
      <w:r w:rsidRPr="009B3526">
        <w:t>A PSA was performed with Monte-Carlo simulations by simultaneously varying the variables mentioned above. The assumptions of the distribution of each variable are shown in Table 3. Health outcomes and costs were stochastically generated by 1000 simulations.</w:t>
      </w:r>
      <w:r w:rsidR="00CD1B69">
        <w:br w:type="page"/>
      </w:r>
    </w:p>
    <w:p w14:paraId="3C63499F" w14:textId="73984568" w:rsidR="00CD1B69" w:rsidRDefault="00CD1B69" w:rsidP="00CD1B69">
      <w:pPr>
        <w:pStyle w:val="Caption"/>
      </w:pPr>
      <w:r>
        <w:lastRenderedPageBreak/>
        <w:t>Table</w:t>
      </w:r>
      <w:r w:rsidR="006B353D">
        <w:t xml:space="preserve"> 3</w:t>
      </w:r>
      <w:r w:rsidR="00494178">
        <w:rPr>
          <w:noProof/>
        </w:rPr>
        <w:t>.</w:t>
      </w:r>
      <w:r>
        <w:t xml:space="preserve"> Parameters changed in probabilistic sensitivity analysis (presented in US$, 2016).</w:t>
      </w:r>
    </w:p>
    <w:tbl>
      <w:tblPr>
        <w:tblStyle w:val="PlainTable211"/>
        <w:tblpPr w:leftFromText="180" w:rightFromText="180" w:vertAnchor="text" w:horzAnchor="margin" w:tblpY="98"/>
        <w:tblW w:w="5000" w:type="pct"/>
        <w:tblLayout w:type="fixed"/>
        <w:tblLook w:val="04A0" w:firstRow="1" w:lastRow="0" w:firstColumn="1" w:lastColumn="0" w:noHBand="0" w:noVBand="1"/>
      </w:tblPr>
      <w:tblGrid>
        <w:gridCol w:w="989"/>
        <w:gridCol w:w="2836"/>
        <w:gridCol w:w="1132"/>
        <w:gridCol w:w="2268"/>
        <w:gridCol w:w="1791"/>
      </w:tblGrid>
      <w:tr w:rsidR="00CD1B69" w:rsidRPr="00CD1B69" w14:paraId="377E666B" w14:textId="77777777" w:rsidTr="00820C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6833958" w14:textId="7EC0A93D" w:rsidR="00CD1B69" w:rsidRPr="00820C1C" w:rsidRDefault="00711E0C" w:rsidP="00CD1B69">
            <w:pPr>
              <w:spacing w:line="240" w:lineRule="auto"/>
              <w:rPr>
                <w:rFonts w:eastAsia="Yu Mincho"/>
              </w:rPr>
            </w:pPr>
            <w:r w:rsidRPr="00820C1C">
              <w:rPr>
                <w:rFonts w:eastAsia="Yu Mincho"/>
              </w:rPr>
              <w:t>Parameter</w:t>
            </w:r>
          </w:p>
        </w:tc>
        <w:tc>
          <w:tcPr>
            <w:tcW w:w="628" w:type="pct"/>
            <w:tcBorders>
              <w:top w:val="single" w:sz="4" w:space="0" w:color="auto"/>
              <w:left w:val="single" w:sz="4" w:space="0" w:color="auto"/>
              <w:bottom w:val="single" w:sz="4" w:space="0" w:color="auto"/>
              <w:right w:val="single" w:sz="4" w:space="0" w:color="auto"/>
            </w:tcBorders>
            <w:shd w:val="clear" w:color="auto" w:fill="FFFFFF" w:themeFill="background1"/>
          </w:tcPr>
          <w:p w14:paraId="533BD3C9" w14:textId="77777777" w:rsidR="00CD1B69" w:rsidRPr="00820C1C" w:rsidRDefault="00CD1B69" w:rsidP="00CD1B69">
            <w:pPr>
              <w:spacing w:line="240" w:lineRule="auto"/>
              <w:cnfStyle w:val="100000000000" w:firstRow="1" w:lastRow="0" w:firstColumn="0" w:lastColumn="0" w:oddVBand="0" w:evenVBand="0" w:oddHBand="0" w:evenHBand="0" w:firstRowFirstColumn="0" w:firstRowLastColumn="0" w:lastRowFirstColumn="0" w:lastRowLastColumn="0"/>
              <w:rPr>
                <w:rFonts w:eastAsia="Yu Mincho"/>
              </w:rPr>
            </w:pPr>
            <w:r w:rsidRPr="00820C1C">
              <w:rPr>
                <w:rFonts w:eastAsia="Yu Mincho"/>
              </w:rPr>
              <w:t>Value</w:t>
            </w:r>
          </w:p>
        </w:tc>
        <w:tc>
          <w:tcPr>
            <w:tcW w:w="1258" w:type="pct"/>
            <w:tcBorders>
              <w:top w:val="single" w:sz="4" w:space="0" w:color="auto"/>
              <w:left w:val="single" w:sz="4" w:space="0" w:color="auto"/>
              <w:bottom w:val="single" w:sz="4" w:space="0" w:color="auto"/>
              <w:right w:val="single" w:sz="4" w:space="0" w:color="auto"/>
            </w:tcBorders>
            <w:shd w:val="clear" w:color="auto" w:fill="FFFFFF" w:themeFill="background1"/>
          </w:tcPr>
          <w:p w14:paraId="3938B8A9" w14:textId="77777777" w:rsidR="00CD1B69" w:rsidRPr="00820C1C" w:rsidRDefault="00CD1B69" w:rsidP="00CD1B69">
            <w:pPr>
              <w:spacing w:line="240" w:lineRule="auto"/>
              <w:cnfStyle w:val="100000000000" w:firstRow="1" w:lastRow="0" w:firstColumn="0" w:lastColumn="0" w:oddVBand="0" w:evenVBand="0" w:oddHBand="0" w:evenHBand="0" w:firstRowFirstColumn="0" w:firstRowLastColumn="0" w:lastRowFirstColumn="0" w:lastRowLastColumn="0"/>
              <w:rPr>
                <w:rFonts w:eastAsia="Yu Mincho"/>
              </w:rPr>
            </w:pPr>
            <w:r w:rsidRPr="00820C1C">
              <w:rPr>
                <w:rFonts w:eastAsia="Yu Mincho"/>
              </w:rPr>
              <w:t>Distribution</w:t>
            </w:r>
          </w:p>
        </w:tc>
        <w:tc>
          <w:tcPr>
            <w:tcW w:w="993" w:type="pct"/>
            <w:tcBorders>
              <w:top w:val="single" w:sz="4" w:space="0" w:color="auto"/>
              <w:left w:val="single" w:sz="4" w:space="0" w:color="auto"/>
              <w:bottom w:val="single" w:sz="4" w:space="0" w:color="auto"/>
              <w:right w:val="single" w:sz="4" w:space="0" w:color="auto"/>
            </w:tcBorders>
            <w:shd w:val="clear" w:color="auto" w:fill="FFFFFF" w:themeFill="background1"/>
          </w:tcPr>
          <w:p w14:paraId="501101C9" w14:textId="77777777" w:rsidR="00CD1B69" w:rsidRPr="00820C1C" w:rsidRDefault="00CD1B69" w:rsidP="00CD1B69">
            <w:pPr>
              <w:spacing w:line="240" w:lineRule="auto"/>
              <w:cnfStyle w:val="100000000000" w:firstRow="1" w:lastRow="0" w:firstColumn="0" w:lastColumn="0" w:oddVBand="0" w:evenVBand="0" w:oddHBand="0" w:evenHBand="0" w:firstRowFirstColumn="0" w:firstRowLastColumn="0" w:lastRowFirstColumn="0" w:lastRowLastColumn="0"/>
              <w:rPr>
                <w:rFonts w:eastAsia="Yu Mincho"/>
              </w:rPr>
            </w:pPr>
            <w:r w:rsidRPr="00820C1C">
              <w:rPr>
                <w:rFonts w:eastAsia="Yu Mincho"/>
              </w:rPr>
              <w:t>Source</w:t>
            </w:r>
          </w:p>
        </w:tc>
      </w:tr>
      <w:tr w:rsidR="00711E0C" w:rsidRPr="00CD1B69" w14:paraId="1C2B1492" w14:textId="77777777" w:rsidTr="0082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0C11A672" w14:textId="7011B538" w:rsidR="00711E0C" w:rsidRPr="00820C1C" w:rsidRDefault="00711E0C" w:rsidP="00CD1B69">
            <w:pPr>
              <w:spacing w:line="240" w:lineRule="auto"/>
              <w:rPr>
                <w:rFonts w:eastAsia="Yu Mincho"/>
              </w:rPr>
            </w:pPr>
            <w:r w:rsidRPr="00820C1C">
              <w:rPr>
                <w:rFonts w:eastAsia="Yu Mincho"/>
              </w:rPr>
              <w:t>Sensitivity and specificity of diagnostic tests</w:t>
            </w:r>
          </w:p>
        </w:tc>
      </w:tr>
      <w:tr w:rsidR="00CD1B69" w:rsidRPr="00CD1B69" w14:paraId="69220CDD"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072BEE04" w14:textId="77777777" w:rsidR="00CD1B69" w:rsidRPr="00CD1B69" w:rsidRDefault="00CD1B69" w:rsidP="00CD1B69">
            <w:pPr>
              <w:spacing w:line="240" w:lineRule="auto"/>
              <w:rPr>
                <w:rFonts w:eastAsia="Yu Mincho"/>
              </w:rPr>
            </w:pPr>
            <w:r w:rsidRPr="00CD1B69">
              <w:rPr>
                <w:rFonts w:eastAsia="Yu Mincho"/>
              </w:rPr>
              <w:t>P1</w:t>
            </w:r>
          </w:p>
        </w:tc>
        <w:tc>
          <w:tcPr>
            <w:tcW w:w="1573" w:type="pct"/>
            <w:tcBorders>
              <w:top w:val="single" w:sz="4" w:space="0" w:color="auto"/>
              <w:left w:val="single" w:sz="4" w:space="0" w:color="auto"/>
              <w:bottom w:val="single" w:sz="4" w:space="0" w:color="auto"/>
              <w:right w:val="single" w:sz="4" w:space="0" w:color="auto"/>
            </w:tcBorders>
          </w:tcPr>
          <w:p w14:paraId="3B56CC72"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Sensitivity of IgMFA</w:t>
            </w:r>
          </w:p>
        </w:tc>
        <w:tc>
          <w:tcPr>
            <w:tcW w:w="628" w:type="pct"/>
            <w:tcBorders>
              <w:top w:val="single" w:sz="4" w:space="0" w:color="auto"/>
              <w:left w:val="single" w:sz="4" w:space="0" w:color="auto"/>
              <w:bottom w:val="single" w:sz="4" w:space="0" w:color="auto"/>
              <w:right w:val="single" w:sz="4" w:space="0" w:color="auto"/>
            </w:tcBorders>
          </w:tcPr>
          <w:p w14:paraId="0BEE05B6"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59%</w:t>
            </w:r>
          </w:p>
        </w:tc>
        <w:tc>
          <w:tcPr>
            <w:tcW w:w="1258" w:type="pct"/>
            <w:tcBorders>
              <w:top w:val="single" w:sz="4" w:space="0" w:color="auto"/>
              <w:left w:val="single" w:sz="4" w:space="0" w:color="auto"/>
              <w:bottom w:val="single" w:sz="4" w:space="0" w:color="auto"/>
              <w:right w:val="single" w:sz="4" w:space="0" w:color="auto"/>
            </w:tcBorders>
          </w:tcPr>
          <w:p w14:paraId="455DD7DB"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Beta (α=19, β=13)</w:t>
            </w:r>
          </w:p>
        </w:tc>
        <w:tc>
          <w:tcPr>
            <w:tcW w:w="993" w:type="pct"/>
            <w:tcBorders>
              <w:top w:val="single" w:sz="4" w:space="0" w:color="auto"/>
              <w:left w:val="single" w:sz="4" w:space="0" w:color="auto"/>
              <w:bottom w:val="single" w:sz="4" w:space="0" w:color="auto"/>
              <w:right w:val="single" w:sz="4" w:space="0" w:color="auto"/>
            </w:tcBorders>
          </w:tcPr>
          <w:p w14:paraId="3C2EC400" w14:textId="0AAFB7F8"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Pr="00CD1B69">
              <w:fldChar w:fldCharType="separate"/>
            </w:r>
            <w:r w:rsidR="007411CE">
              <w:rPr>
                <w:noProof/>
              </w:rPr>
              <w:t>[18]</w:t>
            </w:r>
            <w:r w:rsidRPr="00CD1B69">
              <w:fldChar w:fldCharType="end"/>
            </w:r>
          </w:p>
        </w:tc>
      </w:tr>
      <w:tr w:rsidR="00CD1B69" w:rsidRPr="00CD1B69" w14:paraId="4E50BA20"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5A546475" w14:textId="77777777" w:rsidR="00CD1B69" w:rsidRPr="00CD1B69" w:rsidRDefault="00CD1B69" w:rsidP="00CD1B69">
            <w:pPr>
              <w:spacing w:line="240" w:lineRule="auto"/>
              <w:rPr>
                <w:rFonts w:eastAsia="Yu Mincho"/>
              </w:rPr>
            </w:pPr>
            <w:r w:rsidRPr="00CD1B69">
              <w:rPr>
                <w:rFonts w:eastAsia="Yu Mincho"/>
              </w:rPr>
              <w:t>P2</w:t>
            </w:r>
          </w:p>
        </w:tc>
        <w:tc>
          <w:tcPr>
            <w:tcW w:w="1573" w:type="pct"/>
            <w:tcBorders>
              <w:top w:val="single" w:sz="4" w:space="0" w:color="auto"/>
              <w:left w:val="single" w:sz="4" w:space="0" w:color="auto"/>
              <w:bottom w:val="single" w:sz="4" w:space="0" w:color="auto"/>
              <w:right w:val="single" w:sz="4" w:space="0" w:color="auto"/>
            </w:tcBorders>
          </w:tcPr>
          <w:p w14:paraId="729EC51A"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Specificity of IgMFA</w:t>
            </w:r>
          </w:p>
        </w:tc>
        <w:tc>
          <w:tcPr>
            <w:tcW w:w="628" w:type="pct"/>
            <w:tcBorders>
              <w:top w:val="single" w:sz="4" w:space="0" w:color="auto"/>
              <w:left w:val="single" w:sz="4" w:space="0" w:color="auto"/>
              <w:bottom w:val="single" w:sz="4" w:space="0" w:color="auto"/>
              <w:right w:val="single" w:sz="4" w:space="0" w:color="auto"/>
            </w:tcBorders>
          </w:tcPr>
          <w:p w14:paraId="4FFC662A"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98%</w:t>
            </w:r>
          </w:p>
        </w:tc>
        <w:tc>
          <w:tcPr>
            <w:tcW w:w="1258" w:type="pct"/>
            <w:tcBorders>
              <w:top w:val="single" w:sz="4" w:space="0" w:color="auto"/>
              <w:left w:val="single" w:sz="4" w:space="0" w:color="auto"/>
              <w:bottom w:val="single" w:sz="4" w:space="0" w:color="auto"/>
              <w:right w:val="single" w:sz="4" w:space="0" w:color="auto"/>
            </w:tcBorders>
          </w:tcPr>
          <w:p w14:paraId="20E82C81"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Beta (α=446, β=10)</w:t>
            </w:r>
          </w:p>
        </w:tc>
        <w:tc>
          <w:tcPr>
            <w:tcW w:w="993" w:type="pct"/>
            <w:tcBorders>
              <w:top w:val="single" w:sz="4" w:space="0" w:color="auto"/>
              <w:left w:val="single" w:sz="4" w:space="0" w:color="auto"/>
              <w:bottom w:val="single" w:sz="4" w:space="0" w:color="auto"/>
              <w:right w:val="single" w:sz="4" w:space="0" w:color="auto"/>
            </w:tcBorders>
          </w:tcPr>
          <w:p w14:paraId="06002323" w14:textId="6708FFC5"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Pr="00CD1B69">
              <w:fldChar w:fldCharType="separate"/>
            </w:r>
            <w:r w:rsidR="007411CE">
              <w:rPr>
                <w:noProof/>
              </w:rPr>
              <w:t>[18]</w:t>
            </w:r>
            <w:r w:rsidRPr="00CD1B69">
              <w:fldChar w:fldCharType="end"/>
            </w:r>
          </w:p>
        </w:tc>
      </w:tr>
      <w:tr w:rsidR="00CD1B69" w:rsidRPr="00CD1B69" w14:paraId="527ED4B8"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0A013140" w14:textId="77777777" w:rsidR="00CD1B69" w:rsidRPr="00CD1B69" w:rsidRDefault="00CD1B69" w:rsidP="00CD1B69">
            <w:pPr>
              <w:spacing w:line="240" w:lineRule="auto"/>
              <w:rPr>
                <w:rFonts w:eastAsia="Yu Mincho"/>
              </w:rPr>
            </w:pPr>
            <w:r w:rsidRPr="00CD1B69">
              <w:rPr>
                <w:rFonts w:eastAsia="Yu Mincho"/>
              </w:rPr>
              <w:t>P3</w:t>
            </w:r>
          </w:p>
        </w:tc>
        <w:tc>
          <w:tcPr>
            <w:tcW w:w="1573" w:type="pct"/>
            <w:tcBorders>
              <w:top w:val="single" w:sz="4" w:space="0" w:color="auto"/>
              <w:left w:val="single" w:sz="4" w:space="0" w:color="auto"/>
              <w:bottom w:val="single" w:sz="4" w:space="0" w:color="auto"/>
              <w:right w:val="single" w:sz="4" w:space="0" w:color="auto"/>
            </w:tcBorders>
          </w:tcPr>
          <w:p w14:paraId="6ACB0CA2"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Sensitivity of clinical diagnosis</w:t>
            </w:r>
          </w:p>
        </w:tc>
        <w:tc>
          <w:tcPr>
            <w:tcW w:w="628" w:type="pct"/>
            <w:tcBorders>
              <w:top w:val="single" w:sz="4" w:space="0" w:color="auto"/>
              <w:left w:val="single" w:sz="4" w:space="0" w:color="auto"/>
              <w:bottom w:val="single" w:sz="4" w:space="0" w:color="auto"/>
              <w:right w:val="single" w:sz="4" w:space="0" w:color="auto"/>
            </w:tcBorders>
          </w:tcPr>
          <w:p w14:paraId="0AB09F63"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50%</w:t>
            </w:r>
          </w:p>
        </w:tc>
        <w:tc>
          <w:tcPr>
            <w:tcW w:w="1258" w:type="pct"/>
            <w:tcBorders>
              <w:top w:val="single" w:sz="4" w:space="0" w:color="auto"/>
              <w:left w:val="single" w:sz="4" w:space="0" w:color="auto"/>
              <w:bottom w:val="single" w:sz="4" w:space="0" w:color="auto"/>
              <w:right w:val="single" w:sz="4" w:space="0" w:color="auto"/>
            </w:tcBorders>
          </w:tcPr>
          <w:p w14:paraId="34DF483F"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Beta (α=16, β=16)</w:t>
            </w:r>
          </w:p>
        </w:tc>
        <w:tc>
          <w:tcPr>
            <w:tcW w:w="993" w:type="pct"/>
            <w:tcBorders>
              <w:top w:val="single" w:sz="4" w:space="0" w:color="auto"/>
              <w:left w:val="single" w:sz="4" w:space="0" w:color="auto"/>
              <w:bottom w:val="single" w:sz="4" w:space="0" w:color="auto"/>
              <w:right w:val="single" w:sz="4" w:space="0" w:color="auto"/>
            </w:tcBorders>
          </w:tcPr>
          <w:p w14:paraId="74E363F6" w14:textId="082F0B55"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Pr="00CD1B69">
              <w:fldChar w:fldCharType="separate"/>
            </w:r>
            <w:r w:rsidR="007411CE">
              <w:rPr>
                <w:noProof/>
              </w:rPr>
              <w:t>[18]</w:t>
            </w:r>
            <w:r w:rsidRPr="00CD1B69">
              <w:fldChar w:fldCharType="end"/>
            </w:r>
          </w:p>
        </w:tc>
      </w:tr>
      <w:tr w:rsidR="00CD1B69" w:rsidRPr="00CD1B69" w14:paraId="4D562DB8"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66B37686" w14:textId="77777777" w:rsidR="00CD1B69" w:rsidRPr="00CD1B69" w:rsidRDefault="00CD1B69" w:rsidP="00CD1B69">
            <w:pPr>
              <w:spacing w:line="240" w:lineRule="auto"/>
              <w:rPr>
                <w:rFonts w:eastAsia="Yu Mincho"/>
              </w:rPr>
            </w:pPr>
            <w:r w:rsidRPr="00CD1B69">
              <w:rPr>
                <w:rFonts w:eastAsia="Yu Mincho"/>
              </w:rPr>
              <w:t>P4</w:t>
            </w:r>
          </w:p>
        </w:tc>
        <w:tc>
          <w:tcPr>
            <w:tcW w:w="1573" w:type="pct"/>
            <w:tcBorders>
              <w:top w:val="single" w:sz="4" w:space="0" w:color="auto"/>
              <w:left w:val="single" w:sz="4" w:space="0" w:color="auto"/>
              <w:bottom w:val="single" w:sz="4" w:space="0" w:color="auto"/>
              <w:right w:val="single" w:sz="4" w:space="0" w:color="auto"/>
            </w:tcBorders>
          </w:tcPr>
          <w:p w14:paraId="0DD6F129"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Specificity of clinical diagnosis</w:t>
            </w:r>
          </w:p>
        </w:tc>
        <w:tc>
          <w:tcPr>
            <w:tcW w:w="628" w:type="pct"/>
            <w:tcBorders>
              <w:top w:val="single" w:sz="4" w:space="0" w:color="auto"/>
              <w:left w:val="single" w:sz="4" w:space="0" w:color="auto"/>
              <w:bottom w:val="single" w:sz="4" w:space="0" w:color="auto"/>
              <w:right w:val="single" w:sz="4" w:space="0" w:color="auto"/>
            </w:tcBorders>
          </w:tcPr>
          <w:p w14:paraId="09EE7CC0"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86%</w:t>
            </w:r>
          </w:p>
        </w:tc>
        <w:tc>
          <w:tcPr>
            <w:tcW w:w="1258" w:type="pct"/>
            <w:tcBorders>
              <w:top w:val="single" w:sz="4" w:space="0" w:color="auto"/>
              <w:left w:val="single" w:sz="4" w:space="0" w:color="auto"/>
              <w:bottom w:val="single" w:sz="4" w:space="0" w:color="auto"/>
              <w:right w:val="single" w:sz="4" w:space="0" w:color="auto"/>
            </w:tcBorders>
          </w:tcPr>
          <w:p w14:paraId="1D3496D6"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Beta (α=404, β=64)</w:t>
            </w:r>
          </w:p>
        </w:tc>
        <w:tc>
          <w:tcPr>
            <w:tcW w:w="993" w:type="pct"/>
            <w:tcBorders>
              <w:top w:val="single" w:sz="4" w:space="0" w:color="auto"/>
              <w:left w:val="single" w:sz="4" w:space="0" w:color="auto"/>
              <w:bottom w:val="single" w:sz="4" w:space="0" w:color="auto"/>
              <w:right w:val="single" w:sz="4" w:space="0" w:color="auto"/>
            </w:tcBorders>
          </w:tcPr>
          <w:p w14:paraId="058B555B" w14:textId="51197DF8"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 </w:instrText>
            </w:r>
            <w:r w:rsidR="00FC3109">
              <w:fldChar w:fldCharType="begin">
                <w:fldData xml:space="preserve">PEVuZE5vdGU+PENpdGU+PEF1dGhvcj5Nb29yZTwvQXV0aG9yPjxZZWFyPjIwMTQ8L1llYXI+PFJl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=
</w:fldData>
              </w:fldChar>
            </w:r>
            <w:r w:rsidR="00FC3109">
              <w:instrText xml:space="preserve"> ADDIN EN.CITE.DATA </w:instrText>
            </w:r>
            <w:r w:rsidR="00FC3109">
              <w:fldChar w:fldCharType="end"/>
            </w:r>
            <w:r w:rsidRPr="00CD1B69">
              <w:fldChar w:fldCharType="separate"/>
            </w:r>
            <w:r w:rsidR="007411CE">
              <w:rPr>
                <w:noProof/>
              </w:rPr>
              <w:t>[18]</w:t>
            </w:r>
            <w:r w:rsidRPr="00CD1B69">
              <w:fldChar w:fldCharType="end"/>
            </w:r>
          </w:p>
        </w:tc>
      </w:tr>
      <w:tr w:rsidR="00CD1B69" w:rsidRPr="00CD1B69" w14:paraId="63B51CC3" w14:textId="77777777" w:rsidTr="00820C1C">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7E24C561" w14:textId="77777777" w:rsidR="00CD1B69" w:rsidRPr="00CD1B69" w:rsidRDefault="00CD1B69" w:rsidP="00CD1B69">
            <w:pPr>
              <w:spacing w:line="240" w:lineRule="auto"/>
              <w:rPr>
                <w:rFonts w:eastAsia="Yu Mincho"/>
              </w:rPr>
            </w:pPr>
            <w:r w:rsidRPr="00CD1B69">
              <w:rPr>
                <w:rFonts w:eastAsia="Yu Mincho"/>
              </w:rPr>
              <w:t>Probability of treatment success in typhoid fever cases</w:t>
            </w:r>
          </w:p>
        </w:tc>
      </w:tr>
      <w:tr w:rsidR="00CD1B69" w:rsidRPr="00CD1B69" w14:paraId="4F0337E2"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361D4EDD" w14:textId="77777777" w:rsidR="00CD1B69" w:rsidRPr="00CD1B69" w:rsidRDefault="00CD1B69" w:rsidP="00CD1B69">
            <w:pPr>
              <w:spacing w:line="240" w:lineRule="auto"/>
              <w:rPr>
                <w:rFonts w:eastAsia="Yu Mincho"/>
                <w:szCs w:val="18"/>
              </w:rPr>
            </w:pPr>
            <w:r w:rsidRPr="00CD1B69">
              <w:rPr>
                <w:rFonts w:eastAsia="Yu Mincho"/>
                <w:szCs w:val="18"/>
              </w:rPr>
              <w:t>P5</w:t>
            </w:r>
          </w:p>
        </w:tc>
        <w:tc>
          <w:tcPr>
            <w:tcW w:w="1573" w:type="pct"/>
            <w:tcBorders>
              <w:top w:val="single" w:sz="4" w:space="0" w:color="auto"/>
              <w:left w:val="single" w:sz="4" w:space="0" w:color="auto"/>
              <w:bottom w:val="single" w:sz="4" w:space="0" w:color="auto"/>
              <w:right w:val="single" w:sz="4" w:space="0" w:color="auto"/>
            </w:tcBorders>
          </w:tcPr>
          <w:p w14:paraId="1D674EF3"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szCs w:val="18"/>
              </w:rPr>
            </w:pPr>
            <w:r w:rsidRPr="00CD1B69">
              <w:rPr>
                <w:rFonts w:eastAsia="Yu Mincho"/>
                <w:szCs w:val="18"/>
              </w:rPr>
              <w:t>Probability of treatment success in azithromycin treated patients (for both MDR and non-MDR)</w:t>
            </w:r>
          </w:p>
        </w:tc>
        <w:tc>
          <w:tcPr>
            <w:tcW w:w="628" w:type="pct"/>
            <w:tcBorders>
              <w:top w:val="single" w:sz="4" w:space="0" w:color="auto"/>
              <w:left w:val="single" w:sz="4" w:space="0" w:color="auto"/>
              <w:bottom w:val="single" w:sz="4" w:space="0" w:color="auto"/>
              <w:right w:val="single" w:sz="4" w:space="0" w:color="auto"/>
            </w:tcBorders>
          </w:tcPr>
          <w:p w14:paraId="1F4C91E0"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szCs w:val="18"/>
              </w:rPr>
            </w:pPr>
            <w:r w:rsidRPr="00CD1B69">
              <w:rPr>
                <w:rFonts w:eastAsia="Yu Mincho"/>
                <w:szCs w:val="18"/>
              </w:rPr>
              <w:t>97%</w:t>
            </w:r>
          </w:p>
        </w:tc>
        <w:tc>
          <w:tcPr>
            <w:tcW w:w="1258" w:type="pct"/>
            <w:tcBorders>
              <w:top w:val="single" w:sz="4" w:space="0" w:color="auto"/>
              <w:left w:val="single" w:sz="4" w:space="0" w:color="auto"/>
              <w:bottom w:val="single" w:sz="4" w:space="0" w:color="auto"/>
              <w:right w:val="single" w:sz="4" w:space="0" w:color="auto"/>
            </w:tcBorders>
          </w:tcPr>
          <w:p w14:paraId="578510CC" w14:textId="3D7C5B55"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Triangular (mode=0.97, min</w:t>
            </w:r>
            <w:r w:rsidR="007B4E97" w:rsidRPr="003101C4">
              <w:rPr>
                <w:rFonts w:eastAsia="Yu Mincho"/>
              </w:rPr>
              <w:t>=</w:t>
            </w:r>
            <w:r w:rsidRPr="00CD1B69">
              <w:rPr>
                <w:rFonts w:eastAsia="Yu Mincho"/>
              </w:rPr>
              <w:t>0.82, max</w:t>
            </w:r>
            <w:r w:rsidR="007B4E97" w:rsidRPr="003101C4">
              <w:rPr>
                <w:rFonts w:eastAsia="Yu Mincho"/>
              </w:rPr>
              <w:t>=</w:t>
            </w:r>
            <w:r w:rsidRPr="00CD1B69">
              <w:rPr>
                <w:rFonts w:eastAsia="Yu Mincho"/>
              </w:rPr>
              <w:t>1.0)</w:t>
            </w:r>
          </w:p>
        </w:tc>
        <w:tc>
          <w:tcPr>
            <w:tcW w:w="993" w:type="pct"/>
            <w:tcBorders>
              <w:top w:val="single" w:sz="4" w:space="0" w:color="auto"/>
              <w:left w:val="single" w:sz="4" w:space="0" w:color="auto"/>
              <w:bottom w:val="single" w:sz="4" w:space="0" w:color="auto"/>
              <w:right w:val="single" w:sz="4" w:space="0" w:color="auto"/>
            </w:tcBorders>
          </w:tcPr>
          <w:p w14:paraId="26E23475" w14:textId="53B4F068"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fldData xml:space="preserve">PEVuZE5vdGU+PENpdGU+PEF1dGhvcj5DaGFuZGV5PC9BdXRob3I+PFllYXI+MjAxMjwvWWVhcj48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5pY2FsIGluZmVjdGlvdXMg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5pY2FsIGluZmVjdGlvdXMgZGlzZWFzZXMgOiBhbiBvZmZpY2lhbCBwdWJsaWNhdGlv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ODE5LTI1PC9wYWdlcz48dm9sdW1lPjUxPC92b2x1bWU+PG51bWJlcj4z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==
</w:fldData>
              </w:fldChar>
            </w:r>
            <w:r w:rsidR="00FC3109">
              <w:instrText xml:space="preserve"> ADDIN EN.CITE </w:instrText>
            </w:r>
            <w:r w:rsidR="00FC3109">
              <w:fldChar w:fldCharType="begin">
                <w:fldData xml:space="preserve">PEVuZE5vdGU+PENpdGU+PEF1dGhvcj5DaGFuZGV5PC9BdXRob3I+PFllYXI+MjAxMjwvWWVhcj48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5pY2FsIGluZmVjdGlvdXMg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5pY2FsIGluZmVjdGlvdXMgZGlzZWFzZXMgOiBhbiBvZmZpY2lhbCBwdWJsaWNhdGlv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ODE5LTI1PC9wYWdlcz48dm9sdW1lPjUxPC92b2x1bWU+PG51bWJlcj4z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==
</w:fldData>
              </w:fldChar>
            </w:r>
            <w:r w:rsidR="00FC3109">
              <w:instrText xml:space="preserve"> ADDIN EN.CITE.DATA </w:instrText>
            </w:r>
            <w:r w:rsidR="00FC3109">
              <w:fldChar w:fldCharType="end"/>
            </w:r>
            <w:r w:rsidRPr="00CD1B69">
              <w:fldChar w:fldCharType="separate"/>
            </w:r>
            <w:r w:rsidR="007411CE">
              <w:rPr>
                <w:noProof/>
              </w:rPr>
              <w:t>[27-31, 33-35]</w:t>
            </w:r>
            <w:r w:rsidRPr="00CD1B69">
              <w:fldChar w:fldCharType="end"/>
            </w:r>
          </w:p>
        </w:tc>
      </w:tr>
      <w:tr w:rsidR="00CD1B69" w:rsidRPr="00CD1B69" w14:paraId="0518BC78"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4983A89A" w14:textId="77777777" w:rsidR="00CD1B69" w:rsidRPr="00CD1B69" w:rsidRDefault="00CD1B69" w:rsidP="00CD1B69">
            <w:pPr>
              <w:spacing w:line="240" w:lineRule="auto"/>
              <w:rPr>
                <w:rFonts w:eastAsia="Yu Mincho"/>
                <w:szCs w:val="18"/>
              </w:rPr>
            </w:pPr>
            <w:r w:rsidRPr="00CD1B69">
              <w:rPr>
                <w:rFonts w:eastAsia="Yu Mincho"/>
                <w:szCs w:val="18"/>
              </w:rPr>
              <w:t>P6</w:t>
            </w:r>
          </w:p>
        </w:tc>
        <w:tc>
          <w:tcPr>
            <w:tcW w:w="1573" w:type="pct"/>
            <w:tcBorders>
              <w:top w:val="single" w:sz="4" w:space="0" w:color="auto"/>
              <w:left w:val="single" w:sz="4" w:space="0" w:color="auto"/>
              <w:bottom w:val="single" w:sz="4" w:space="0" w:color="auto"/>
              <w:right w:val="single" w:sz="4" w:space="0" w:color="auto"/>
            </w:tcBorders>
          </w:tcPr>
          <w:p w14:paraId="0E31E430" w14:textId="70D5DC29"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szCs w:val="18"/>
              </w:rPr>
            </w:pPr>
            <w:r w:rsidRPr="00CD1B69">
              <w:rPr>
                <w:rFonts w:eastAsia="Yu Mincho"/>
                <w:szCs w:val="18"/>
              </w:rPr>
              <w:t>Probability of treatment success in amoxicillin treated patients</w:t>
            </w:r>
            <w:r w:rsidR="00CB06A4">
              <w:rPr>
                <w:rFonts w:eastAsia="Yu Mincho"/>
                <w:szCs w:val="18"/>
              </w:rPr>
              <w:t xml:space="preserve"> </w:t>
            </w:r>
            <w:r w:rsidR="00CB06A4" w:rsidRPr="00CD1B69">
              <w:rPr>
                <w:rFonts w:eastAsia="Yu Mincho"/>
                <w:szCs w:val="18"/>
              </w:rPr>
              <w:t>(non-MDR)</w:t>
            </w:r>
          </w:p>
        </w:tc>
        <w:tc>
          <w:tcPr>
            <w:tcW w:w="628" w:type="pct"/>
            <w:tcBorders>
              <w:top w:val="single" w:sz="4" w:space="0" w:color="auto"/>
              <w:left w:val="single" w:sz="4" w:space="0" w:color="auto"/>
              <w:bottom w:val="single" w:sz="4" w:space="0" w:color="auto"/>
              <w:right w:val="single" w:sz="4" w:space="0" w:color="auto"/>
            </w:tcBorders>
          </w:tcPr>
          <w:p w14:paraId="2B0BC654"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szCs w:val="18"/>
              </w:rPr>
            </w:pPr>
            <w:r w:rsidRPr="00CD1B69">
              <w:rPr>
                <w:rFonts w:eastAsia="Yu Mincho"/>
                <w:szCs w:val="18"/>
              </w:rPr>
              <w:t>71%</w:t>
            </w:r>
          </w:p>
        </w:tc>
        <w:tc>
          <w:tcPr>
            <w:tcW w:w="1258" w:type="pct"/>
            <w:tcBorders>
              <w:top w:val="single" w:sz="4" w:space="0" w:color="auto"/>
              <w:left w:val="single" w:sz="4" w:space="0" w:color="auto"/>
              <w:bottom w:val="single" w:sz="4" w:space="0" w:color="auto"/>
              <w:right w:val="single" w:sz="4" w:space="0" w:color="auto"/>
            </w:tcBorders>
          </w:tcPr>
          <w:p w14:paraId="7DC44387"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Triangular (mode=0.71, min=0.68, max=0.75)</w:t>
            </w:r>
          </w:p>
        </w:tc>
        <w:tc>
          <w:tcPr>
            <w:tcW w:w="993" w:type="pct"/>
            <w:tcBorders>
              <w:top w:val="single" w:sz="4" w:space="0" w:color="auto"/>
              <w:left w:val="single" w:sz="4" w:space="0" w:color="auto"/>
              <w:bottom w:val="single" w:sz="4" w:space="0" w:color="auto"/>
              <w:right w:val="single" w:sz="4" w:space="0" w:color="auto"/>
            </w:tcBorders>
          </w:tcPr>
          <w:p w14:paraId="6D5F8907" w14:textId="10965017" w:rsidR="00CD1B69" w:rsidRPr="00CD1B69" w:rsidRDefault="007943FC"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fldChar w:fldCharType="begin"/>
            </w:r>
            <w:r w:rsidR="004839BF">
              <w:instrText xml:space="preserve"> ADDIN EN.CITE &lt;EndNote&gt;&lt;Cite&gt;&lt;Author&gt;Flores GR&lt;/Author&gt;&lt;Year&gt;1994&lt;/Year&gt;&lt;RecNum&gt;305&lt;/RecNum&gt;&lt;DisplayText&gt;[40, 41]&lt;/DisplayText&gt;&lt;record&gt;&lt;rec-number&gt;305&lt;/rec-number&gt;&lt;foreign-keys&gt;&lt;key app="EN" db-id="2rrra0s9vwdv2me5a55vtzzve95vv9vvsert" timestamp="1440879158"&gt;305&lt;/key&gt;&lt;/foreign-keys&gt;&lt;ref-type name="Journal Article"&gt;17&lt;/ref-type&gt;&lt;contributors&gt;&lt;authors&gt;&lt;author&gt;Flores GR,&lt;/author&gt;&lt;author&gt;Dorantes F,&lt;/author&gt;&lt;author&gt;Aviles J,&lt;/author&gt;&lt;/authors&gt;&lt;/contributors&gt;&lt;titles&gt;&lt;title&gt;Safety and efficacy of oral ofloxacin vs oral ampicillin in the management of typhoid.&lt;/title&gt;&lt;secondary-title&gt;Invest Med Int&lt;/secondary-title&gt;&lt;/titles&gt;&lt;periodical&gt;&lt;full-title&gt;Investigación médica internacional&lt;/full-title&gt;&lt;abbr-1&gt;Invest Med Int&lt;/abbr-1&gt;&lt;abbr-2&gt;Invest Med Int&lt;/abbr-2&gt;&lt;/periodical&gt;&lt;pages&gt;88-92&lt;/pages&gt;&lt;volume&gt;21&lt;/volume&gt;&lt;number&gt;2&lt;/number&gt;&lt;dates&gt;&lt;year&gt;1994&lt;/year&gt;&lt;/dates&gt;&lt;urls&gt;&lt;related-urls&gt;&lt;url&gt;http://pesquisa.bvsalud.org/ses/resource/pt/CN-00170206&lt;/url&gt;&lt;/related-urls&gt;&lt;/urls&gt;&lt;/record&gt;&lt;/Cite&gt;&lt;Cite&gt;&lt;Author&gt;Yousaf MH&lt;/Author&gt;&lt;Year&gt;1992&lt;/Year&gt;&lt;RecNum&gt;306&lt;/RecNum&gt;&lt;record&gt;&lt;rec-number&gt;306&lt;/rec-number&gt;&lt;foreign-keys&gt;&lt;key app="EN" db-id="2rrra0s9vwdv2me5a55vtzzve95vv9vvsert" timestamp="1440882896"&gt;306&lt;/key&gt;&lt;/foreign-keys&gt;&lt;ref-type name="Journal Article"&gt;17&lt;/ref-type&gt;&lt;contributors&gt;&lt;authors&gt;&lt;author&gt;Yousaf MH,&lt;/author&gt;&lt;author&gt;Hasnain SS,&lt;/author&gt;&lt;author&gt;Mohsin A,&lt;/author&gt;&lt;author&gt;Ara N,&lt;/author&gt;&lt;/authors&gt;&lt;/contributors&gt;&lt;titles&gt;&lt;title&gt;A comparative study of efficacy and safety of three antimicrobials in the treatment of enteric fever&lt;/title&gt;&lt;secondary-title&gt;Pakistan Journal of Gastroenterology. &lt;/secondary-title&gt;&lt;/titles&gt;&lt;periodical&gt;&lt;full-title&gt;Pakistan Journal of Gastroenterology.&lt;/full-title&gt;&lt;abbr-1&gt;Pak J Gastroenterol&lt;/abbr-1&gt;&lt;/periodical&gt;&lt;pages&gt;46-8&lt;/pages&gt;&lt;volume&gt;6&lt;/volume&gt;&lt;number&gt;2&lt;/number&gt;&lt;dates&gt;&lt;year&gt;1992&lt;/year&gt;&lt;/dates&gt;&lt;urls&gt;&lt;/urls&gt;&lt;/record&gt;&lt;/Cite&gt;&lt;/EndNote&gt;</w:instrText>
            </w:r>
            <w:r>
              <w:fldChar w:fldCharType="separate"/>
            </w:r>
            <w:r w:rsidR="004839BF">
              <w:rPr>
                <w:noProof/>
              </w:rPr>
              <w:t>[40, 41]</w:t>
            </w:r>
            <w:r>
              <w:fldChar w:fldCharType="end"/>
            </w:r>
          </w:p>
        </w:tc>
      </w:tr>
      <w:tr w:rsidR="00CD1B69" w:rsidRPr="00CD1B69" w14:paraId="3F46CB04"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210302DD" w14:textId="77777777" w:rsidR="00CD1B69" w:rsidRPr="00CD1B69" w:rsidRDefault="00CD1B69" w:rsidP="00CD1B69">
            <w:pPr>
              <w:spacing w:line="240" w:lineRule="auto"/>
              <w:rPr>
                <w:rFonts w:eastAsia="Yu Mincho"/>
                <w:szCs w:val="18"/>
              </w:rPr>
            </w:pPr>
            <w:r w:rsidRPr="00CD1B69">
              <w:rPr>
                <w:rFonts w:eastAsia="Yu Mincho"/>
                <w:szCs w:val="18"/>
              </w:rPr>
              <w:t>P7</w:t>
            </w:r>
          </w:p>
        </w:tc>
        <w:tc>
          <w:tcPr>
            <w:tcW w:w="1573" w:type="pct"/>
            <w:tcBorders>
              <w:top w:val="single" w:sz="4" w:space="0" w:color="auto"/>
              <w:left w:val="single" w:sz="4" w:space="0" w:color="auto"/>
              <w:bottom w:val="single" w:sz="4" w:space="0" w:color="auto"/>
              <w:right w:val="single" w:sz="4" w:space="0" w:color="auto"/>
            </w:tcBorders>
          </w:tcPr>
          <w:p w14:paraId="0B91A5C4"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szCs w:val="18"/>
              </w:rPr>
            </w:pPr>
            <w:r w:rsidRPr="00CD1B69">
              <w:rPr>
                <w:rFonts w:eastAsia="Yu Mincho"/>
                <w:szCs w:val="18"/>
              </w:rPr>
              <w:t>Probability of treatment success in Amoxicillin treated patients (MDR)</w:t>
            </w:r>
          </w:p>
        </w:tc>
        <w:tc>
          <w:tcPr>
            <w:tcW w:w="628" w:type="pct"/>
            <w:tcBorders>
              <w:top w:val="single" w:sz="4" w:space="0" w:color="auto"/>
              <w:left w:val="single" w:sz="4" w:space="0" w:color="auto"/>
              <w:bottom w:val="single" w:sz="4" w:space="0" w:color="auto"/>
              <w:right w:val="single" w:sz="4" w:space="0" w:color="auto"/>
            </w:tcBorders>
          </w:tcPr>
          <w:p w14:paraId="6D90FCA2"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szCs w:val="18"/>
              </w:rPr>
            </w:pPr>
            <w:r w:rsidRPr="00CD1B69">
              <w:rPr>
                <w:rFonts w:eastAsia="Yu Mincho"/>
                <w:szCs w:val="18"/>
              </w:rPr>
              <w:t>0%</w:t>
            </w:r>
          </w:p>
        </w:tc>
        <w:tc>
          <w:tcPr>
            <w:tcW w:w="1258" w:type="pct"/>
            <w:tcBorders>
              <w:top w:val="single" w:sz="4" w:space="0" w:color="auto"/>
              <w:left w:val="single" w:sz="4" w:space="0" w:color="auto"/>
              <w:bottom w:val="single" w:sz="4" w:space="0" w:color="auto"/>
              <w:right w:val="single" w:sz="4" w:space="0" w:color="auto"/>
            </w:tcBorders>
          </w:tcPr>
          <w:p w14:paraId="6E38C809"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Fixed</w:t>
            </w:r>
          </w:p>
        </w:tc>
        <w:tc>
          <w:tcPr>
            <w:tcW w:w="993" w:type="pct"/>
            <w:tcBorders>
              <w:top w:val="single" w:sz="4" w:space="0" w:color="auto"/>
              <w:left w:val="single" w:sz="4" w:space="0" w:color="auto"/>
              <w:bottom w:val="single" w:sz="4" w:space="0" w:color="auto"/>
              <w:right w:val="single" w:sz="4" w:space="0" w:color="auto"/>
            </w:tcBorders>
          </w:tcPr>
          <w:p w14:paraId="135F04C6"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Model assumption</w:t>
            </w:r>
          </w:p>
        </w:tc>
      </w:tr>
      <w:tr w:rsidR="00CD1B69" w:rsidRPr="00CD1B69" w14:paraId="524DFDC6" w14:textId="77777777" w:rsidTr="00820C1C">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19E71CF1" w14:textId="77777777" w:rsidR="00CD1B69" w:rsidRPr="00CD1B69" w:rsidRDefault="00CD1B69" w:rsidP="00CD1B69">
            <w:pPr>
              <w:spacing w:line="240" w:lineRule="auto"/>
              <w:rPr>
                <w:rFonts w:eastAsia="Yu Mincho"/>
              </w:rPr>
            </w:pPr>
            <w:r w:rsidRPr="00CD1B69">
              <w:rPr>
                <w:rFonts w:eastAsia="Yu Mincho"/>
              </w:rPr>
              <w:t>Epidemiology of diseases</w:t>
            </w:r>
          </w:p>
        </w:tc>
      </w:tr>
      <w:tr w:rsidR="00CD1B69" w:rsidRPr="00CD1B69" w14:paraId="6A78EF79" w14:textId="77777777" w:rsidTr="0082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150D85ED" w14:textId="77777777" w:rsidR="00CD1B69" w:rsidRPr="00CD1B69" w:rsidRDefault="00CD1B69" w:rsidP="00CD1B69">
            <w:pPr>
              <w:spacing w:line="240" w:lineRule="auto"/>
              <w:rPr>
                <w:rFonts w:eastAsia="Yu Mincho"/>
              </w:rPr>
            </w:pPr>
            <w:r w:rsidRPr="00CD1B69">
              <w:rPr>
                <w:rFonts w:eastAsia="Yu Mincho"/>
              </w:rPr>
              <w:t>P8</w:t>
            </w:r>
          </w:p>
        </w:tc>
        <w:tc>
          <w:tcPr>
            <w:tcW w:w="1573" w:type="pct"/>
            <w:tcBorders>
              <w:top w:val="single" w:sz="4" w:space="0" w:color="auto"/>
              <w:left w:val="single" w:sz="4" w:space="0" w:color="auto"/>
              <w:bottom w:val="single" w:sz="4" w:space="0" w:color="auto"/>
              <w:right w:val="single" w:sz="4" w:space="0" w:color="auto"/>
            </w:tcBorders>
          </w:tcPr>
          <w:p w14:paraId="42D78547"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Prevalence of typhoid fever</w:t>
            </w:r>
          </w:p>
        </w:tc>
        <w:tc>
          <w:tcPr>
            <w:tcW w:w="628" w:type="pct"/>
            <w:tcBorders>
              <w:top w:val="single" w:sz="4" w:space="0" w:color="auto"/>
              <w:left w:val="single" w:sz="4" w:space="0" w:color="auto"/>
              <w:bottom w:val="single" w:sz="4" w:space="0" w:color="auto"/>
              <w:right w:val="single" w:sz="4" w:space="0" w:color="auto"/>
            </w:tcBorders>
            <w:shd w:val="clear" w:color="auto" w:fill="FFFFFF" w:themeFill="background1"/>
          </w:tcPr>
          <w:p w14:paraId="6120C6C3"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6.5%</w:t>
            </w:r>
          </w:p>
        </w:tc>
        <w:tc>
          <w:tcPr>
            <w:tcW w:w="1258" w:type="pct"/>
            <w:tcBorders>
              <w:top w:val="single" w:sz="4" w:space="0" w:color="auto"/>
              <w:left w:val="single" w:sz="4" w:space="0" w:color="auto"/>
              <w:bottom w:val="single" w:sz="4" w:space="0" w:color="auto"/>
              <w:right w:val="single" w:sz="4" w:space="0" w:color="auto"/>
            </w:tcBorders>
          </w:tcPr>
          <w:p w14:paraId="41761C1A"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Beta (α=32, β=459)</w:t>
            </w:r>
          </w:p>
        </w:tc>
        <w:tc>
          <w:tcPr>
            <w:tcW w:w="993" w:type="pct"/>
            <w:tcBorders>
              <w:top w:val="single" w:sz="4" w:space="0" w:color="auto"/>
              <w:left w:val="single" w:sz="4" w:space="0" w:color="auto"/>
              <w:bottom w:val="single" w:sz="4" w:space="0" w:color="auto"/>
              <w:right w:val="single" w:sz="4" w:space="0" w:color="auto"/>
            </w:tcBorders>
          </w:tcPr>
          <w:p w14:paraId="6B20F58C" w14:textId="6CDC8D74"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instrText xml:space="preserve"> ADDIN EN.CITE </w:instrText>
            </w:r>
            <w:r w:rsidR="00FC3109">
              <w:fldChar w:fldCharType="begin">
                <w:fldData xml:space="preserve">PEVuZE5vdGU+PENpdGU+PEF1dGhvcj5Cb3NtYW48L0F1dGhvcj48WWVhcj4yMDE0PC9ZZWFyPjxS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</w:fldData>
              </w:fldChar>
            </w:r>
            <w:r w:rsidR="00FC3109">
              <w:instrText xml:space="preserve"> ADDIN EN.CITE.DATA </w:instrText>
            </w:r>
            <w:r w:rsidR="00FC3109">
              <w:fldChar w:fldCharType="end"/>
            </w:r>
            <w:r w:rsidRPr="00CD1B69">
              <w:fldChar w:fldCharType="separate"/>
            </w:r>
            <w:r w:rsidR="007411CE">
              <w:rPr>
                <w:noProof/>
              </w:rPr>
              <w:t>[18, 22, 23]</w:t>
            </w:r>
            <w:r w:rsidRPr="00CD1B69">
              <w:fldChar w:fldCharType="end"/>
            </w:r>
          </w:p>
        </w:tc>
      </w:tr>
      <w:tr w:rsidR="00CD1B69" w:rsidRPr="00CD1B69" w14:paraId="1588CED8"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3C87D949" w14:textId="77777777" w:rsidR="00CD1B69" w:rsidRPr="00CD1B69" w:rsidRDefault="00CD1B69" w:rsidP="00CD1B69">
            <w:pPr>
              <w:spacing w:line="240" w:lineRule="auto"/>
              <w:rPr>
                <w:rFonts w:eastAsia="Yu Mincho"/>
              </w:rPr>
            </w:pPr>
            <w:r w:rsidRPr="00CD1B69">
              <w:rPr>
                <w:rFonts w:eastAsia="Yu Mincho"/>
              </w:rPr>
              <w:t>P9</w:t>
            </w:r>
          </w:p>
        </w:tc>
        <w:tc>
          <w:tcPr>
            <w:tcW w:w="1573" w:type="pct"/>
            <w:tcBorders>
              <w:top w:val="single" w:sz="4" w:space="0" w:color="auto"/>
              <w:left w:val="single" w:sz="4" w:space="0" w:color="auto"/>
              <w:bottom w:val="single" w:sz="4" w:space="0" w:color="auto"/>
              <w:right w:val="single" w:sz="4" w:space="0" w:color="auto"/>
            </w:tcBorders>
          </w:tcPr>
          <w:p w14:paraId="42A7A7AD" w14:textId="6F6B2D60"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 xml:space="preserve">Prevalence of MDR strains in </w:t>
            </w:r>
            <w:r w:rsidRPr="00B01E92">
              <w:rPr>
                <w:rFonts w:eastAsia="Yu Mincho"/>
                <w:i/>
              </w:rPr>
              <w:t>S</w:t>
            </w:r>
            <w:r w:rsidRPr="00E46645">
              <w:t>. Typhi</w:t>
            </w:r>
          </w:p>
        </w:tc>
        <w:tc>
          <w:tcPr>
            <w:tcW w:w="628" w:type="pct"/>
            <w:tcBorders>
              <w:top w:val="single" w:sz="4" w:space="0" w:color="auto"/>
              <w:left w:val="single" w:sz="4" w:space="0" w:color="auto"/>
              <w:bottom w:val="single" w:sz="4" w:space="0" w:color="auto"/>
              <w:right w:val="single" w:sz="4" w:space="0" w:color="auto"/>
            </w:tcBorders>
          </w:tcPr>
          <w:p w14:paraId="34D86FBD"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50%</w:t>
            </w:r>
          </w:p>
        </w:tc>
        <w:tc>
          <w:tcPr>
            <w:tcW w:w="1258" w:type="pct"/>
            <w:tcBorders>
              <w:top w:val="single" w:sz="4" w:space="0" w:color="auto"/>
              <w:left w:val="single" w:sz="4" w:space="0" w:color="auto"/>
              <w:bottom w:val="single" w:sz="4" w:space="0" w:color="auto"/>
              <w:right w:val="single" w:sz="4" w:space="0" w:color="auto"/>
            </w:tcBorders>
          </w:tcPr>
          <w:p w14:paraId="6E4381F8" w14:textId="738213CC"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Triangular (mode=0.5, min</w:t>
            </w:r>
            <w:r w:rsidR="007B4E97" w:rsidRPr="003101C4">
              <w:rPr>
                <w:rFonts w:eastAsia="Yu Mincho"/>
              </w:rPr>
              <w:t>=</w:t>
            </w:r>
            <w:r w:rsidRPr="00CD1B69">
              <w:rPr>
                <w:rFonts w:eastAsia="Yu Mincho"/>
              </w:rPr>
              <w:t>0.25, max</w:t>
            </w:r>
            <w:r w:rsidR="007B4E97" w:rsidRPr="003101C4">
              <w:rPr>
                <w:rFonts w:eastAsia="Yu Mincho"/>
              </w:rPr>
              <w:t>=</w:t>
            </w:r>
            <w:r w:rsidRPr="00CD1B69">
              <w:rPr>
                <w:rFonts w:eastAsia="Yu Mincho"/>
              </w:rPr>
              <w:t>0.9)</w:t>
            </w:r>
          </w:p>
        </w:tc>
        <w:tc>
          <w:tcPr>
            <w:tcW w:w="993" w:type="pct"/>
            <w:tcBorders>
              <w:top w:val="single" w:sz="4" w:space="0" w:color="auto"/>
              <w:left w:val="single" w:sz="4" w:space="0" w:color="auto"/>
              <w:bottom w:val="single" w:sz="4" w:space="0" w:color="auto"/>
              <w:right w:val="single" w:sz="4" w:space="0" w:color="auto"/>
            </w:tcBorders>
          </w:tcPr>
          <w:p w14:paraId="2EDDFEE8"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Model assumption</w:t>
            </w:r>
          </w:p>
        </w:tc>
      </w:tr>
      <w:tr w:rsidR="00CD1B69" w:rsidRPr="00CD1B69" w14:paraId="69D01836" w14:textId="77777777" w:rsidTr="0082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04F5EEA0" w14:textId="77777777" w:rsidR="00CD1B69" w:rsidRPr="00CD1B69" w:rsidRDefault="00CD1B69" w:rsidP="00CD1B69">
            <w:pPr>
              <w:spacing w:line="240" w:lineRule="auto"/>
              <w:rPr>
                <w:rFonts w:eastAsia="Yu Mincho"/>
              </w:rPr>
            </w:pPr>
            <w:r w:rsidRPr="00CD1B69">
              <w:rPr>
                <w:rFonts w:eastAsia="Yu Mincho"/>
              </w:rPr>
              <w:t>Cost of diagnosis</w:t>
            </w:r>
          </w:p>
        </w:tc>
      </w:tr>
      <w:tr w:rsidR="00CD1B69" w:rsidRPr="00CD1B69" w14:paraId="440FDB03"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6F3DB046" w14:textId="77777777" w:rsidR="00CD1B69" w:rsidRPr="00CD1B69" w:rsidRDefault="00CD1B69" w:rsidP="00CD1B69">
            <w:pPr>
              <w:spacing w:line="0" w:lineRule="atLeast"/>
              <w:rPr>
                <w:rFonts w:eastAsia="Yu Mincho"/>
              </w:rPr>
            </w:pPr>
            <w:r w:rsidRPr="00CD1B69">
              <w:rPr>
                <w:rFonts w:eastAsia="Yu Mincho"/>
              </w:rPr>
              <w:t>C1</w:t>
            </w:r>
          </w:p>
        </w:tc>
        <w:tc>
          <w:tcPr>
            <w:tcW w:w="1573" w:type="pct"/>
            <w:tcBorders>
              <w:top w:val="single" w:sz="4" w:space="0" w:color="auto"/>
              <w:left w:val="single" w:sz="4" w:space="0" w:color="auto"/>
              <w:bottom w:val="single" w:sz="4" w:space="0" w:color="auto"/>
              <w:right w:val="single" w:sz="4" w:space="0" w:color="auto"/>
            </w:tcBorders>
          </w:tcPr>
          <w:p w14:paraId="2CA05369" w14:textId="4AAE80E2" w:rsidR="00CD1B69" w:rsidRPr="00CD1B69" w:rsidRDefault="00CD1B69" w:rsidP="00CD1B69">
            <w:pPr>
              <w:spacing w:line="0" w:lineRule="atLeast"/>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Cost of IgMFA (including 10% supply cost)</w:t>
            </w:r>
          </w:p>
        </w:tc>
        <w:tc>
          <w:tcPr>
            <w:tcW w:w="628" w:type="pct"/>
            <w:tcBorders>
              <w:top w:val="single" w:sz="4" w:space="0" w:color="auto"/>
              <w:left w:val="single" w:sz="4" w:space="0" w:color="auto"/>
              <w:bottom w:val="single" w:sz="4" w:space="0" w:color="auto"/>
              <w:right w:val="single" w:sz="4" w:space="0" w:color="auto"/>
            </w:tcBorders>
          </w:tcPr>
          <w:p w14:paraId="1DAC9EDD" w14:textId="77777777" w:rsidR="00CD1B69" w:rsidRPr="00CD1B69" w:rsidRDefault="00CD1B69" w:rsidP="00CD1B69">
            <w:pPr>
              <w:spacing w:line="0" w:lineRule="atLeast"/>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3.58</w:t>
            </w:r>
          </w:p>
        </w:tc>
        <w:tc>
          <w:tcPr>
            <w:tcW w:w="1258" w:type="pct"/>
            <w:tcBorders>
              <w:top w:val="single" w:sz="4" w:space="0" w:color="auto"/>
              <w:left w:val="single" w:sz="4" w:space="0" w:color="auto"/>
              <w:bottom w:val="single" w:sz="4" w:space="0" w:color="auto"/>
              <w:right w:val="single" w:sz="4" w:space="0" w:color="auto"/>
            </w:tcBorders>
          </w:tcPr>
          <w:p w14:paraId="02575536" w14:textId="26B538B8" w:rsidR="00CD1B69" w:rsidRPr="00CD1B69" w:rsidRDefault="00CD1B69" w:rsidP="00CD1B69">
            <w:pPr>
              <w:spacing w:line="0" w:lineRule="atLeast"/>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Triangular (mode=3.59,</w:t>
            </w:r>
            <w:r>
              <w:rPr>
                <w:rFonts w:eastAsia="Yu Mincho"/>
              </w:rPr>
              <w:t xml:space="preserve"> </w:t>
            </w:r>
            <w:r w:rsidRPr="00CD1B69">
              <w:rPr>
                <w:rFonts w:eastAsia="Yu Mincho"/>
              </w:rPr>
              <w:t>min</w:t>
            </w:r>
            <w:r w:rsidR="007B4E97" w:rsidRPr="003101C4">
              <w:rPr>
                <w:rFonts w:eastAsia="Yu Mincho"/>
              </w:rPr>
              <w:t>=</w:t>
            </w:r>
            <w:r w:rsidRPr="00CD1B69">
              <w:rPr>
                <w:rFonts w:eastAsia="Yu Mincho"/>
              </w:rPr>
              <w:t>1.79, max</w:t>
            </w:r>
            <w:r w:rsidR="007B4E97" w:rsidRPr="003101C4">
              <w:rPr>
                <w:rFonts w:eastAsia="Yu Mincho"/>
              </w:rPr>
              <w:t>=</w:t>
            </w:r>
            <w:r w:rsidRPr="00CD1B69">
              <w:rPr>
                <w:rFonts w:eastAsia="Yu Mincho"/>
              </w:rPr>
              <w:t>7.15)</w:t>
            </w:r>
          </w:p>
        </w:tc>
        <w:tc>
          <w:tcPr>
            <w:tcW w:w="993" w:type="pct"/>
            <w:tcBorders>
              <w:top w:val="single" w:sz="4" w:space="0" w:color="auto"/>
              <w:left w:val="single" w:sz="4" w:space="0" w:color="auto"/>
              <w:bottom w:val="single" w:sz="4" w:space="0" w:color="auto"/>
              <w:right w:val="single" w:sz="4" w:space="0" w:color="auto"/>
            </w:tcBorders>
          </w:tcPr>
          <w:p w14:paraId="6B6CB2AF" w14:textId="481BCA21" w:rsidR="00CD1B69" w:rsidRPr="00CD1B69" w:rsidRDefault="00CD1B69" w:rsidP="00CD1B69">
            <w:pPr>
              <w:spacing w:line="0" w:lineRule="atLeast"/>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 xml:space="preserve">Model assumption (min=base*0.5, max=base*2) </w:t>
            </w:r>
            <w:r w:rsidRPr="00CD1B69">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instrText xml:space="preserve"> ADDIN EN.CITE </w:instrText>
            </w:r>
            <w:r w:rsidR="00FC3109">
              <w:fldChar w:fldCharType="begin">
                <w:fldData xml:space="preserve">PEVuZE5vdGU+PENpdGU+PEF1dGhvcj5QZW5ubzwvQXV0aG9yPjxZZWFyPjIwMTU8L1llYXI+PFJl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</w:fldData>
              </w:fldChar>
            </w:r>
            <w:r w:rsidR="00FC3109">
              <w:instrText xml:space="preserve"> ADDIN EN.CITE.DATA </w:instrText>
            </w:r>
            <w:r w:rsidR="00FC3109">
              <w:fldChar w:fldCharType="end"/>
            </w:r>
            <w:r w:rsidRPr="00CD1B69">
              <w:fldChar w:fldCharType="separate"/>
            </w:r>
            <w:r w:rsidR="007411CE">
              <w:rPr>
                <w:noProof/>
              </w:rPr>
              <w:t>[26]</w:t>
            </w:r>
            <w:r w:rsidRPr="00CD1B69">
              <w:fldChar w:fldCharType="end"/>
            </w:r>
            <w:r w:rsidRPr="00CD1B69">
              <w:rPr>
                <w:rFonts w:eastAsia="Yu Mincho"/>
              </w:rPr>
              <w:t>.</w:t>
            </w:r>
          </w:p>
        </w:tc>
      </w:tr>
      <w:tr w:rsidR="00CD1B69" w:rsidRPr="00CD1B69" w14:paraId="6DA80DAE"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2F51E12D" w14:textId="2D7B522E" w:rsidR="00CD1B69" w:rsidRPr="00CD1B69" w:rsidRDefault="00CD1B69" w:rsidP="00CD1B69">
            <w:pPr>
              <w:spacing w:line="0" w:lineRule="atLeast"/>
              <w:rPr>
                <w:rFonts w:eastAsia="Yu Mincho"/>
              </w:rPr>
            </w:pPr>
            <w:r w:rsidRPr="00CD1B69">
              <w:rPr>
                <w:rFonts w:eastAsia="Yu Mincho"/>
              </w:rPr>
              <w:t>C4</w:t>
            </w:r>
            <w:r>
              <w:rPr>
                <w:rFonts w:eastAsia="Yu Mincho"/>
              </w:rPr>
              <w:t>/</w:t>
            </w:r>
            <w:r w:rsidRPr="00CD1B69">
              <w:rPr>
                <w:rFonts w:eastAsia="Yu Mincho"/>
              </w:rPr>
              <w:t>C11</w:t>
            </w:r>
          </w:p>
        </w:tc>
        <w:tc>
          <w:tcPr>
            <w:tcW w:w="1573" w:type="pct"/>
            <w:tcBorders>
              <w:top w:val="single" w:sz="4" w:space="0" w:color="auto"/>
              <w:left w:val="single" w:sz="4" w:space="0" w:color="auto"/>
              <w:bottom w:val="single" w:sz="4" w:space="0" w:color="auto"/>
              <w:right w:val="single" w:sz="4" w:space="0" w:color="auto"/>
            </w:tcBorders>
          </w:tcPr>
          <w:p w14:paraId="73384214" w14:textId="77777777" w:rsidR="00CD1B69" w:rsidRPr="00CD1B69" w:rsidRDefault="00CD1B69" w:rsidP="00CD1B69">
            <w:pPr>
              <w:spacing w:line="0" w:lineRule="atLeast"/>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Salary (per hour)</w:t>
            </w:r>
          </w:p>
        </w:tc>
        <w:tc>
          <w:tcPr>
            <w:tcW w:w="628" w:type="pct"/>
            <w:tcBorders>
              <w:top w:val="single" w:sz="4" w:space="0" w:color="auto"/>
              <w:left w:val="single" w:sz="4" w:space="0" w:color="auto"/>
              <w:bottom w:val="single" w:sz="4" w:space="0" w:color="auto"/>
              <w:right w:val="single" w:sz="4" w:space="0" w:color="auto"/>
            </w:tcBorders>
          </w:tcPr>
          <w:p w14:paraId="504BE516" w14:textId="77777777" w:rsidR="00CD1B69" w:rsidRPr="00CD1B69" w:rsidRDefault="00CD1B69" w:rsidP="00CD1B69">
            <w:pPr>
              <w:spacing w:line="0" w:lineRule="atLeast"/>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8.60</w:t>
            </w:r>
          </w:p>
        </w:tc>
        <w:tc>
          <w:tcPr>
            <w:tcW w:w="1258" w:type="pct"/>
            <w:tcBorders>
              <w:top w:val="single" w:sz="4" w:space="0" w:color="auto"/>
              <w:left w:val="single" w:sz="4" w:space="0" w:color="auto"/>
              <w:bottom w:val="single" w:sz="4" w:space="0" w:color="auto"/>
              <w:right w:val="single" w:sz="4" w:space="0" w:color="auto"/>
            </w:tcBorders>
          </w:tcPr>
          <w:p w14:paraId="0AA06585" w14:textId="6B5D6ED6" w:rsidR="00CD1B69" w:rsidRPr="00CD1B69" w:rsidRDefault="00CD1B69" w:rsidP="00CD1B69">
            <w:pPr>
              <w:spacing w:line="0" w:lineRule="atLeast"/>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Triangular (mode=8.60,</w:t>
            </w:r>
            <w:r>
              <w:rPr>
                <w:rFonts w:eastAsia="Yu Mincho"/>
              </w:rPr>
              <w:t xml:space="preserve"> </w:t>
            </w:r>
            <w:r w:rsidRPr="00CD1B69">
              <w:rPr>
                <w:rFonts w:eastAsia="Yu Mincho"/>
              </w:rPr>
              <w:t>min</w:t>
            </w:r>
            <w:r w:rsidR="007B4E97" w:rsidRPr="003101C4">
              <w:rPr>
                <w:rFonts w:eastAsia="Yu Mincho"/>
              </w:rPr>
              <w:t>=</w:t>
            </w:r>
            <w:r w:rsidRPr="00CD1B69">
              <w:rPr>
                <w:rFonts w:eastAsia="Yu Mincho"/>
              </w:rPr>
              <w:t>4.77, max</w:t>
            </w:r>
            <w:r w:rsidR="007B4E97" w:rsidRPr="003101C4">
              <w:rPr>
                <w:rFonts w:eastAsia="Yu Mincho"/>
              </w:rPr>
              <w:t>=</w:t>
            </w:r>
            <w:r w:rsidRPr="00CD1B69">
              <w:rPr>
                <w:rFonts w:eastAsia="Yu Mincho"/>
              </w:rPr>
              <w:t>11.85)</w:t>
            </w:r>
          </w:p>
        </w:tc>
        <w:tc>
          <w:tcPr>
            <w:tcW w:w="993" w:type="pct"/>
            <w:tcBorders>
              <w:top w:val="single" w:sz="4" w:space="0" w:color="auto"/>
              <w:left w:val="single" w:sz="4" w:space="0" w:color="auto"/>
              <w:bottom w:val="single" w:sz="4" w:space="0" w:color="auto"/>
              <w:right w:val="single" w:sz="4" w:space="0" w:color="auto"/>
            </w:tcBorders>
          </w:tcPr>
          <w:p w14:paraId="466361B4" w14:textId="4931EDBD" w:rsidR="00CD1B69" w:rsidRPr="00CD1B69" w:rsidRDefault="00CD1B69" w:rsidP="00CD1B69">
            <w:pPr>
              <w:spacing w:line="0" w:lineRule="atLeast"/>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r>
            <w:r w:rsidR="004839BF">
              <w:instrText xml:space="preserve"> ADDIN EN.CITE &lt;EndNote&gt;&lt;Cite&gt;&lt;Author&gt;Mulligan&lt;/Author&gt;&lt;Year&gt;2003&lt;/Year&gt;&lt;RecNum&gt;236&lt;/RecNum&gt;&lt;DisplayText&gt;[45]&lt;/DisplayText&gt;&lt;record&gt;&lt;rec-number&gt;236&lt;/rec-number&gt;&lt;foreign-keys&gt;&lt;key app="EN" db-id="2rrra0s9vwdv2me5a55vtzzve95vv9vvsert" timestamp="1438460670"&gt;236&lt;/key&gt;&lt;/foreign-keys&gt;&lt;ref-type name="Government Document"&gt;46&lt;/ref-type&gt;&lt;contributors&gt;&lt;authors&gt;&lt;author&gt;Mulligan, J.&lt;/author&gt;&lt;author&gt;Fox-Rushby, J.&lt;/author&gt;&lt;author&gt;Adam, T.&lt;/author&gt;&lt;author&gt;Johns, B&lt;/author&gt;&lt;author&gt;Mills, A.&lt;/author&gt;&lt;/authors&gt;&lt;/contributors&gt;&lt;titles&gt;&lt;title&gt;Unit Costs of Health Care Inputs in Low and Middle Income Regions&lt;/title&gt;&lt;/titles&gt;&lt;dates&gt;&lt;year&gt;2003&lt;/year&gt;&lt;/dates&gt;&lt;publisher&gt;DCPP Working paper No 9&lt;/publisher&gt;&lt;urls&gt;&lt;related-urls&gt;&lt;url&gt;http://www.researchgate.net/publication/228582375_Unit_costs_of_health_care_inputs_in_low_and_middle_income_regions&lt;/url&gt;&lt;/related-urls&gt;&lt;/urls&gt;&lt;/record&gt;&lt;/Cite&gt;&lt;/EndNote&gt;</w:instrText>
            </w:r>
            <w:r w:rsidRPr="00CD1B69">
              <w:fldChar w:fldCharType="separate"/>
            </w:r>
            <w:r w:rsidR="004839BF">
              <w:rPr>
                <w:noProof/>
              </w:rPr>
              <w:t>[45]</w:t>
            </w:r>
            <w:r w:rsidRPr="00CD1B69">
              <w:fldChar w:fldCharType="end"/>
            </w:r>
          </w:p>
        </w:tc>
      </w:tr>
      <w:tr w:rsidR="00CD1B69" w:rsidRPr="00CD1B69" w14:paraId="206FC9EB" w14:textId="77777777" w:rsidTr="00820C1C">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14:paraId="6321BD80" w14:textId="77777777" w:rsidR="00CD1B69" w:rsidRPr="00CD1B69" w:rsidRDefault="00CD1B69" w:rsidP="00CD1B69">
            <w:pPr>
              <w:spacing w:line="240" w:lineRule="auto"/>
              <w:rPr>
                <w:rFonts w:eastAsia="Yu Mincho"/>
              </w:rPr>
            </w:pPr>
            <w:r w:rsidRPr="00CD1B69">
              <w:rPr>
                <w:rFonts w:eastAsia="Yu Mincho"/>
              </w:rPr>
              <w:t>Cost of treatment</w:t>
            </w:r>
          </w:p>
        </w:tc>
      </w:tr>
      <w:tr w:rsidR="00CD1B69" w:rsidRPr="00CD1B69" w14:paraId="42E78C9B"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7BA1FDDB" w14:textId="77777777" w:rsidR="00CD1B69" w:rsidRPr="00CD1B69" w:rsidRDefault="00CD1B69" w:rsidP="00CD1B69">
            <w:pPr>
              <w:spacing w:line="240" w:lineRule="auto"/>
              <w:rPr>
                <w:rFonts w:eastAsia="Yu Mincho"/>
              </w:rPr>
            </w:pPr>
            <w:r w:rsidRPr="00CD1B69">
              <w:rPr>
                <w:rFonts w:eastAsia="Yu Mincho"/>
              </w:rPr>
              <w:t>C14</w:t>
            </w:r>
          </w:p>
        </w:tc>
        <w:tc>
          <w:tcPr>
            <w:tcW w:w="1573" w:type="pct"/>
            <w:tcBorders>
              <w:top w:val="single" w:sz="4" w:space="0" w:color="auto"/>
              <w:left w:val="single" w:sz="4" w:space="0" w:color="auto"/>
              <w:bottom w:val="single" w:sz="4" w:space="0" w:color="auto"/>
              <w:right w:val="single" w:sz="4" w:space="0" w:color="auto"/>
            </w:tcBorders>
          </w:tcPr>
          <w:p w14:paraId="1094B153" w14:textId="03BB53CD"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Cost of azithromycin (per day, including 10% supply cost)</w:t>
            </w:r>
          </w:p>
        </w:tc>
        <w:tc>
          <w:tcPr>
            <w:tcW w:w="628" w:type="pct"/>
            <w:tcBorders>
              <w:top w:val="single" w:sz="4" w:space="0" w:color="auto"/>
              <w:left w:val="single" w:sz="4" w:space="0" w:color="auto"/>
              <w:bottom w:val="single" w:sz="4" w:space="0" w:color="auto"/>
              <w:right w:val="single" w:sz="4" w:space="0" w:color="auto"/>
            </w:tcBorders>
          </w:tcPr>
          <w:p w14:paraId="33636CE2" w14:textId="77777777"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Mean $0.253</w:t>
            </w:r>
          </w:p>
        </w:tc>
        <w:tc>
          <w:tcPr>
            <w:tcW w:w="1258" w:type="pct"/>
            <w:tcBorders>
              <w:top w:val="single" w:sz="4" w:space="0" w:color="auto"/>
              <w:left w:val="single" w:sz="4" w:space="0" w:color="auto"/>
              <w:bottom w:val="single" w:sz="4" w:space="0" w:color="auto"/>
              <w:right w:val="single" w:sz="4" w:space="0" w:color="auto"/>
            </w:tcBorders>
          </w:tcPr>
          <w:p w14:paraId="0854E8A1" w14:textId="448A8A2F"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rPr>
                <w:rFonts w:eastAsia="Yu Mincho"/>
              </w:rPr>
              <w:t>Gamma (α=29.431, β=0.009)</w:t>
            </w:r>
          </w:p>
        </w:tc>
        <w:tc>
          <w:tcPr>
            <w:tcW w:w="993" w:type="pct"/>
            <w:tcBorders>
              <w:top w:val="single" w:sz="4" w:space="0" w:color="auto"/>
              <w:left w:val="single" w:sz="4" w:space="0" w:color="auto"/>
              <w:bottom w:val="single" w:sz="4" w:space="0" w:color="auto"/>
              <w:right w:val="single" w:sz="4" w:space="0" w:color="auto"/>
            </w:tcBorders>
          </w:tcPr>
          <w:p w14:paraId="3C6D29C0" w14:textId="752168D5" w:rsidR="00CD1B69" w:rsidRPr="00CD1B69" w:rsidRDefault="00CD1B69" w:rsidP="00CD1B69">
            <w:pPr>
              <w:spacing w:line="240" w:lineRule="auto"/>
              <w:cnfStyle w:val="000000100000" w:firstRow="0" w:lastRow="0" w:firstColumn="0" w:lastColumn="0" w:oddVBand="0" w:evenVBand="0" w:oddHBand="1" w:evenHBand="0" w:firstRowFirstColumn="0" w:firstRowLastColumn="0" w:lastRowFirstColumn="0" w:lastRowLastColumn="0"/>
              <w:rPr>
                <w:rFonts w:eastAsia="Yu Mincho"/>
              </w:rPr>
            </w:pPr>
            <w:r w:rsidRPr="00CD1B69">
              <w:fldChar w:fldCharType="begin"/>
            </w:r>
            <w:r w:rsidR="002C5D1A">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rsidRPr="00CD1B69">
              <w:fldChar w:fldCharType="separate"/>
            </w:r>
            <w:r w:rsidR="004839BF">
              <w:rPr>
                <w:noProof/>
              </w:rPr>
              <w:t>[43]</w:t>
            </w:r>
            <w:r w:rsidRPr="00CD1B69">
              <w:fldChar w:fldCharType="end"/>
            </w:r>
          </w:p>
        </w:tc>
      </w:tr>
      <w:tr w:rsidR="00CD1B69" w:rsidRPr="00CD1B69" w14:paraId="06728862" w14:textId="77777777" w:rsidTr="00CD1B69">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22E5ED91" w14:textId="77777777" w:rsidR="00CD1B69" w:rsidRPr="00CD1B69" w:rsidRDefault="00CD1B69" w:rsidP="00CD1B69">
            <w:pPr>
              <w:spacing w:line="240" w:lineRule="auto"/>
              <w:rPr>
                <w:rFonts w:eastAsia="Yu Mincho"/>
              </w:rPr>
            </w:pPr>
            <w:r w:rsidRPr="00CD1B69">
              <w:rPr>
                <w:rFonts w:eastAsia="Yu Mincho"/>
              </w:rPr>
              <w:t>C15</w:t>
            </w:r>
          </w:p>
        </w:tc>
        <w:tc>
          <w:tcPr>
            <w:tcW w:w="1573" w:type="pct"/>
            <w:tcBorders>
              <w:top w:val="single" w:sz="4" w:space="0" w:color="auto"/>
              <w:left w:val="single" w:sz="4" w:space="0" w:color="auto"/>
              <w:bottom w:val="single" w:sz="4" w:space="0" w:color="auto"/>
              <w:right w:val="single" w:sz="4" w:space="0" w:color="auto"/>
            </w:tcBorders>
          </w:tcPr>
          <w:p w14:paraId="69D79BD4"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Duration of azithromycin</w:t>
            </w:r>
          </w:p>
        </w:tc>
        <w:tc>
          <w:tcPr>
            <w:tcW w:w="628" w:type="pct"/>
            <w:tcBorders>
              <w:top w:val="single" w:sz="4" w:space="0" w:color="auto"/>
              <w:left w:val="single" w:sz="4" w:space="0" w:color="auto"/>
              <w:bottom w:val="single" w:sz="4" w:space="0" w:color="auto"/>
              <w:right w:val="single" w:sz="4" w:space="0" w:color="auto"/>
            </w:tcBorders>
          </w:tcPr>
          <w:p w14:paraId="0F821126" w14:textId="77777777"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5 days</w:t>
            </w:r>
          </w:p>
        </w:tc>
        <w:tc>
          <w:tcPr>
            <w:tcW w:w="1258" w:type="pct"/>
            <w:tcBorders>
              <w:top w:val="single" w:sz="4" w:space="0" w:color="auto"/>
              <w:left w:val="single" w:sz="4" w:space="0" w:color="auto"/>
              <w:bottom w:val="single" w:sz="4" w:space="0" w:color="auto"/>
              <w:right w:val="single" w:sz="4" w:space="0" w:color="auto"/>
            </w:tcBorders>
          </w:tcPr>
          <w:p w14:paraId="0BD89F52" w14:textId="39C8D7F9"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Uniform (min</w:t>
            </w:r>
            <w:r w:rsidR="0012756B">
              <w:rPr>
                <w:rFonts w:eastAsia="Yu Mincho"/>
              </w:rPr>
              <w:t>=</w:t>
            </w:r>
            <w:r w:rsidRPr="00CD1B69">
              <w:rPr>
                <w:rFonts w:eastAsia="Yu Mincho"/>
              </w:rPr>
              <w:t>3, max</w:t>
            </w:r>
            <w:r w:rsidR="0012756B">
              <w:rPr>
                <w:rFonts w:eastAsia="Yu Mincho"/>
              </w:rPr>
              <w:t>=</w:t>
            </w:r>
            <w:r w:rsidRPr="00CD1B69">
              <w:rPr>
                <w:rFonts w:eastAsia="Yu Mincho"/>
              </w:rPr>
              <w:t>7)</w:t>
            </w:r>
          </w:p>
        </w:tc>
        <w:tc>
          <w:tcPr>
            <w:tcW w:w="993" w:type="pct"/>
            <w:tcBorders>
              <w:top w:val="single" w:sz="4" w:space="0" w:color="auto"/>
              <w:left w:val="single" w:sz="4" w:space="0" w:color="auto"/>
              <w:bottom w:val="single" w:sz="4" w:space="0" w:color="auto"/>
              <w:right w:val="single" w:sz="4" w:space="0" w:color="auto"/>
            </w:tcBorders>
          </w:tcPr>
          <w:p w14:paraId="1064CF54" w14:textId="7B1F1684" w:rsidR="00CD1B69" w:rsidRPr="00CD1B69" w:rsidRDefault="00CD1B69" w:rsidP="00CD1B69">
            <w:pPr>
              <w:spacing w:line="240" w:lineRule="auto"/>
              <w:cnfStyle w:val="000000000000" w:firstRow="0" w:lastRow="0" w:firstColumn="0" w:lastColumn="0" w:oddVBand="0" w:evenVBand="0" w:oddHBand="0" w:evenHBand="0" w:firstRowFirstColumn="0" w:firstRowLastColumn="0" w:lastRowFirstColumn="0" w:lastRowLastColumn="0"/>
              <w:rPr>
                <w:rFonts w:eastAsia="Yu Mincho"/>
              </w:rPr>
            </w:pPr>
            <w:r w:rsidRPr="00CD1B69">
              <w:rPr>
                <w:rFonts w:eastAsia="Yu Mincho"/>
              </w:rPr>
              <w:t xml:space="preserve">Assumption </w:t>
            </w:r>
            <w:r w:rsidRPr="00CD1B69">
              <w:fldChar w:fldCharType="begin">
                <w:fldData xml:space="preserve">PEVuZE5vdGU+PENpdGU+PEF1dGhvcj5CdXRsZXI8L0F1dGhvcj48WWVhcj4xOTk5PC9ZZWFyPjxS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k1MS03PC9wYWdlcz48dm9sdW1lPjM4PC92b2x1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ExMzQt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xNDQxLTQ8L3BhZ2VzPjx2b2x1bWU+NDM8L3Zv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==
</w:fldData>
              </w:fldChar>
            </w:r>
            <w:r w:rsidR="00FC3109">
              <w:instrText xml:space="preserve"> ADDIN EN.CITE </w:instrText>
            </w:r>
            <w:r w:rsidR="00FC3109">
              <w:fldChar w:fldCharType="begin">
                <w:fldData xml:space="preserve">PEVuZE5vdGU+PENpdGU+PEF1dGhvcj5CdXRsZXI8L0F1dGhvcj48WWVhcj4xOTk5PC9ZZWFyPjxS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k1MS03PC9wYWdlcz48dm9sdW1lPjM4PC92b2x1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ExMzQt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xNDQxLTQ8L3BhZ2VzPjx2b2x1bWU+NDM8L3Zv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==
</w:fldData>
              </w:fldChar>
            </w:r>
            <w:r w:rsidR="00FC3109">
              <w:instrText xml:space="preserve"> ADDIN EN.CITE.DATA </w:instrText>
            </w:r>
            <w:r w:rsidR="00FC3109">
              <w:fldChar w:fldCharType="end"/>
            </w:r>
            <w:r w:rsidRPr="00CD1B69">
              <w:fldChar w:fldCharType="separate"/>
            </w:r>
            <w:r w:rsidR="007411CE">
              <w:rPr>
                <w:noProof/>
              </w:rPr>
              <w:t>[27-31, 33-35]</w:t>
            </w:r>
            <w:r w:rsidRPr="00CD1B69">
              <w:fldChar w:fldCharType="end"/>
            </w:r>
          </w:p>
        </w:tc>
      </w:tr>
      <w:tr w:rsidR="0021157E" w:rsidRPr="00CD1B69" w14:paraId="26E28414" w14:textId="77777777" w:rsidTr="00CD1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pct"/>
            <w:tcBorders>
              <w:top w:val="single" w:sz="4" w:space="0" w:color="auto"/>
              <w:left w:val="single" w:sz="4" w:space="0" w:color="auto"/>
              <w:bottom w:val="single" w:sz="4" w:space="0" w:color="auto"/>
              <w:right w:val="single" w:sz="4" w:space="0" w:color="auto"/>
            </w:tcBorders>
          </w:tcPr>
          <w:p w14:paraId="2CB461D2" w14:textId="626A8F10" w:rsidR="0021157E" w:rsidRPr="00CD1B69" w:rsidRDefault="0021157E" w:rsidP="0021157E">
            <w:pPr>
              <w:spacing w:line="240" w:lineRule="auto"/>
            </w:pPr>
            <w:r w:rsidRPr="00594111">
              <w:t>C19</w:t>
            </w:r>
          </w:p>
        </w:tc>
        <w:tc>
          <w:tcPr>
            <w:tcW w:w="1573" w:type="pct"/>
            <w:tcBorders>
              <w:top w:val="single" w:sz="4" w:space="0" w:color="auto"/>
              <w:left w:val="single" w:sz="4" w:space="0" w:color="auto"/>
              <w:bottom w:val="single" w:sz="4" w:space="0" w:color="auto"/>
              <w:right w:val="single" w:sz="4" w:space="0" w:color="auto"/>
            </w:tcBorders>
          </w:tcPr>
          <w:p w14:paraId="1F199174" w14:textId="2CFF326E" w:rsidR="0021157E" w:rsidRPr="00CD1B69" w:rsidRDefault="0021157E" w:rsidP="0021157E">
            <w:pPr>
              <w:spacing w:line="240" w:lineRule="auto"/>
              <w:cnfStyle w:val="000000100000" w:firstRow="0" w:lastRow="0" w:firstColumn="0" w:lastColumn="0" w:oddVBand="0" w:evenVBand="0" w:oddHBand="1" w:evenHBand="0" w:firstRowFirstColumn="0" w:firstRowLastColumn="0" w:lastRowFirstColumn="0" w:lastRowLastColumn="0"/>
            </w:pPr>
            <w:r w:rsidRPr="00594111">
              <w:t>Cost of amoxicillin (per 5-day course, including 10% supply cost)</w:t>
            </w:r>
          </w:p>
        </w:tc>
        <w:tc>
          <w:tcPr>
            <w:tcW w:w="628" w:type="pct"/>
            <w:tcBorders>
              <w:top w:val="single" w:sz="4" w:space="0" w:color="auto"/>
              <w:left w:val="single" w:sz="4" w:space="0" w:color="auto"/>
              <w:bottom w:val="single" w:sz="4" w:space="0" w:color="auto"/>
              <w:right w:val="single" w:sz="4" w:space="0" w:color="auto"/>
            </w:tcBorders>
          </w:tcPr>
          <w:p w14:paraId="32EDD2A7" w14:textId="553E62BA" w:rsidR="0021157E" w:rsidRPr="00CD1B69" w:rsidRDefault="0021157E" w:rsidP="0021157E">
            <w:pPr>
              <w:spacing w:line="240" w:lineRule="auto"/>
              <w:cnfStyle w:val="000000100000" w:firstRow="0" w:lastRow="0" w:firstColumn="0" w:lastColumn="0" w:oddVBand="0" w:evenVBand="0" w:oddHBand="1" w:evenHBand="0" w:firstRowFirstColumn="0" w:firstRowLastColumn="0" w:lastRowFirstColumn="0" w:lastRowLastColumn="0"/>
            </w:pPr>
            <w:r w:rsidRPr="00594111">
              <w:t>Mean $0.848</w:t>
            </w:r>
          </w:p>
        </w:tc>
        <w:tc>
          <w:tcPr>
            <w:tcW w:w="1258" w:type="pct"/>
            <w:tcBorders>
              <w:top w:val="single" w:sz="4" w:space="0" w:color="auto"/>
              <w:left w:val="single" w:sz="4" w:space="0" w:color="auto"/>
              <w:bottom w:val="single" w:sz="4" w:space="0" w:color="auto"/>
              <w:right w:val="single" w:sz="4" w:space="0" w:color="auto"/>
            </w:tcBorders>
          </w:tcPr>
          <w:p w14:paraId="68B71D64" w14:textId="555E5F52" w:rsidR="0021157E" w:rsidRPr="00CD1B69" w:rsidRDefault="0021157E" w:rsidP="0021157E">
            <w:pPr>
              <w:spacing w:line="240" w:lineRule="auto"/>
              <w:cnfStyle w:val="000000100000" w:firstRow="0" w:lastRow="0" w:firstColumn="0" w:lastColumn="0" w:oddVBand="0" w:evenVBand="0" w:oddHBand="1" w:evenHBand="0" w:firstRowFirstColumn="0" w:firstRowLastColumn="0" w:lastRowFirstColumn="0" w:lastRowLastColumn="0"/>
            </w:pPr>
            <w:r w:rsidRPr="00594111">
              <w:t>Gamma (α=33.913, β=0.025)</w:t>
            </w:r>
          </w:p>
        </w:tc>
        <w:tc>
          <w:tcPr>
            <w:tcW w:w="993" w:type="pct"/>
            <w:tcBorders>
              <w:top w:val="single" w:sz="4" w:space="0" w:color="auto"/>
              <w:left w:val="single" w:sz="4" w:space="0" w:color="auto"/>
              <w:bottom w:val="single" w:sz="4" w:space="0" w:color="auto"/>
              <w:right w:val="single" w:sz="4" w:space="0" w:color="auto"/>
            </w:tcBorders>
          </w:tcPr>
          <w:p w14:paraId="53EF8588" w14:textId="0BE198A5" w:rsidR="0021157E" w:rsidRPr="00CD1B69" w:rsidRDefault="00126984" w:rsidP="0021157E">
            <w:pPr>
              <w:spacing w:line="240" w:lineRule="auto"/>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EN.CITE &lt;EndNote&gt;&lt;Cite&gt;&lt;Author&gt;MSH (Management Sciences for Health)&lt;/Author&gt;&lt;Year&gt;2016&lt;/Year&gt;&lt;RecNum&gt;337&lt;/RecNum&gt;&lt;DisplayText&gt;[43]&lt;/DisplayText&gt;&lt;record&gt;&lt;rec-number&gt;337&lt;/rec-number&gt;&lt;foreign-keys&gt;&lt;key app="EN" db-id="2rrra0s9vwdv2me5a55vtzzve95vv9vvsert" timestamp="1517888646"&gt;337&lt;/key&gt;&lt;/foreign-keys&gt;&lt;ref-type name="Electronic Book"&gt;44&lt;/ref-type&gt;&lt;contributors&gt;&lt;authors&gt;&lt;author&gt;MSH (Management Sciences for Health),&lt;/author&gt;&lt;/authors&gt;&lt;secondary-authors&gt;&lt;author&gt;Frye EJ,&lt;/author&gt;&lt;/secondary-authors&gt;&lt;/contributors&gt;&lt;titles&gt;&lt;title&gt;International Medical Products Price Guide, 2015&lt;/title&gt;&lt;/titles&gt;&lt;dates&gt;&lt;year&gt;2016&lt;/year&gt;&lt;pub-dates&gt;&lt;date&gt;25/12/2017&lt;/date&gt;&lt;/pub-dates&gt;&lt;/dates&gt;&lt;pub-location&gt;Medford &lt;/pub-location&gt;&lt;urls&gt;&lt;related-urls&gt;&lt;url&gt;http://apps.who.int/medicinedocs/documents/s23203en/s23203en.pdf&lt;/url&gt;&lt;/related-urls&gt;&lt;/urls&gt;&lt;custom1&gt; &lt;/custom1&gt;&lt;custom2&gt;25/12/2017&lt;/custom2&gt;&lt;/record&gt;&lt;/Cite&gt;&lt;/EndNote&gt;</w:instrText>
            </w:r>
            <w:r>
              <w:fldChar w:fldCharType="separate"/>
            </w:r>
            <w:r>
              <w:rPr>
                <w:noProof/>
              </w:rPr>
              <w:t>[43]</w:t>
            </w:r>
            <w:r>
              <w:fldChar w:fldCharType="end"/>
            </w:r>
          </w:p>
        </w:tc>
      </w:tr>
    </w:tbl>
    <w:p w14:paraId="29652BE0" w14:textId="571D4096" w:rsidR="00CD1B69" w:rsidRPr="009B3526" w:rsidRDefault="00640233" w:rsidP="008A326F">
      <w:pPr>
        <w:spacing w:line="240" w:lineRule="auto"/>
      </w:pPr>
      <w:r w:rsidRPr="00CD1B69">
        <w:t xml:space="preserve">IgMFA, Immunoglobulin M lateral flow assay; MDR, </w:t>
      </w:r>
      <w:r w:rsidR="00753814">
        <w:t>m</w:t>
      </w:r>
      <w:r w:rsidRPr="00CD1B69">
        <w:t xml:space="preserve">ulti-drug resistant; </w:t>
      </w:r>
      <w:r w:rsidRPr="00E46645">
        <w:rPr>
          <w:i/>
        </w:rPr>
        <w:t>S</w:t>
      </w:r>
      <w:r w:rsidRPr="00490A27">
        <w:t>. Typhi</w:t>
      </w:r>
      <w:r w:rsidRPr="00CD1B69">
        <w:t xml:space="preserve">, </w:t>
      </w:r>
      <w:r w:rsidRPr="00CD1B69">
        <w:rPr>
          <w:i/>
        </w:rPr>
        <w:t>Salmonella enterica</w:t>
      </w:r>
      <w:r w:rsidRPr="00CD1B69">
        <w:t xml:space="preserve"> serovar Typhi.</w:t>
      </w:r>
    </w:p>
    <w:p w14:paraId="76132A7D" w14:textId="3C0EDA11" w:rsidR="005648EA" w:rsidRPr="009B3526" w:rsidRDefault="00B774A0" w:rsidP="00495BF7">
      <w:r w:rsidRPr="009B3526">
        <w:t xml:space="preserve">A report from five Asian countries showed that the public sector cost of typhoid fever per hospitalised case varied between $0 and $116 (2005) </w:t>
      </w:r>
      <w:r w:rsidR="00DB0731" w:rsidRPr="009B3526">
        <w:fldChar w:fldCharType="begin">
          <w:fldData xml:space="preserve">PEVuZE5vdGU+PENpdGU+PEF1dGhvcj5Qb3Vsb3M8L0F1dGhvcj48WWVhcj4yMDExPC9ZZWFyPjxS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</w:fldData>
        </w:fldChar>
      </w:r>
      <w:r w:rsidR="00FC3109">
        <w:instrText xml:space="preserve"> ADDIN EN.CITE </w:instrText>
      </w:r>
      <w:r w:rsidR="00FC3109">
        <w:fldChar w:fldCharType="begin">
          <w:fldData xml:space="preserve">PEVuZE5vdGU+PENpdGU+PEF1dGhvcj5Qb3Vsb3M8L0F1dGhvcj48WWVhcj4yMDExPC9ZZWFyPjxS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</w:fldData>
        </w:fldChar>
      </w:r>
      <w:r w:rsidR="00FC3109">
        <w:instrText xml:space="preserve"> ADDIN EN.CITE.DATA </w:instrText>
      </w:r>
      <w:r w:rsidR="00FC3109">
        <w:fldChar w:fldCharType="end"/>
      </w:r>
      <w:r w:rsidR="00DB0731" w:rsidRPr="009B3526">
        <w:fldChar w:fldCharType="separate"/>
      </w:r>
      <w:r w:rsidR="007411CE">
        <w:rPr>
          <w:noProof/>
        </w:rPr>
        <w:t>[19]</w:t>
      </w:r>
      <w:r w:rsidR="00DB0731" w:rsidRPr="009B3526">
        <w:fldChar w:fldCharType="end"/>
      </w:r>
      <w:r w:rsidRPr="009B3526">
        <w:t xml:space="preserve">. </w:t>
      </w:r>
      <w:r w:rsidR="00557DBF" w:rsidRPr="009B3526">
        <w:t xml:space="preserve">We assumed </w:t>
      </w:r>
      <w:r w:rsidRPr="009B3526">
        <w:t xml:space="preserve">that the treatment failure cases would </w:t>
      </w:r>
      <w:r w:rsidRPr="009B3526">
        <w:lastRenderedPageBreak/>
        <w:t xml:space="preserve">receive additional treatment in a hospital setting after day </w:t>
      </w:r>
      <w:r w:rsidR="0095056F">
        <w:t>seven</w:t>
      </w:r>
      <w:r w:rsidRPr="009B3526">
        <w:t>. Therefore, to assess the ICER, the WTP threshold was set at $20</w:t>
      </w:r>
      <w:r w:rsidR="001E5F11" w:rsidRPr="009B3526">
        <w:t>1</w:t>
      </w:r>
      <w:r w:rsidRPr="009B3526">
        <w:t xml:space="preserve"> ($116 converted to the year of 2016 using CPI).</w:t>
      </w:r>
    </w:p>
    <w:p w14:paraId="7BE1ECEE" w14:textId="43749FD1" w:rsidR="001C1C31" w:rsidRPr="009B3526" w:rsidRDefault="00B774A0" w:rsidP="00866166">
      <w:pPr>
        <w:pStyle w:val="Title"/>
      </w:pPr>
      <w:r w:rsidRPr="009B3526">
        <w:t>Results</w:t>
      </w:r>
    </w:p>
    <w:p w14:paraId="254B6D09" w14:textId="79EDADA0" w:rsidR="001C1C31" w:rsidRPr="009B3526" w:rsidRDefault="00D14BD4" w:rsidP="001B725D">
      <w:pPr>
        <w:pStyle w:val="Heading2"/>
      </w:pPr>
      <w:r w:rsidRPr="009B3526">
        <w:t>Incremental c</w:t>
      </w:r>
      <w:r w:rsidR="00B774A0" w:rsidRPr="009B3526">
        <w:t>ost and health outcomes</w:t>
      </w:r>
    </w:p>
    <w:p w14:paraId="77F77B88" w14:textId="31335121" w:rsidR="00494178" w:rsidRDefault="00B774A0" w:rsidP="00494178">
      <w:r w:rsidRPr="009B3526">
        <w:t>The cost</w:t>
      </w:r>
      <w:r w:rsidR="005D3D46" w:rsidRPr="009B3526">
        <w:t xml:space="preserve">, </w:t>
      </w:r>
      <w:r w:rsidRPr="009B3526">
        <w:t>the</w:t>
      </w:r>
      <w:r w:rsidR="005D3D46" w:rsidRPr="009B3526">
        <w:t xml:space="preserve"> </w:t>
      </w:r>
      <w:r w:rsidRPr="009B3526">
        <w:t>number of correctly diagnosed typhoid fever cases</w:t>
      </w:r>
      <w:r w:rsidR="00683FFF" w:rsidRPr="009B3526">
        <w:t xml:space="preserve"> and </w:t>
      </w:r>
      <w:r w:rsidRPr="009B3526">
        <w:t>th</w:t>
      </w:r>
      <w:r w:rsidR="00683FFF" w:rsidRPr="009B3526">
        <w:t xml:space="preserve">e </w:t>
      </w:r>
      <w:r w:rsidRPr="009B3526">
        <w:t xml:space="preserve">number of treatment success cases in each arm are shown in Table </w:t>
      </w:r>
      <w:r w:rsidR="007609A5" w:rsidRPr="009B3526">
        <w:t>4</w:t>
      </w:r>
      <w:r w:rsidRPr="009B3526">
        <w:t xml:space="preserve">. </w:t>
      </w:r>
      <w:r w:rsidR="00683FFF" w:rsidRPr="009B3526">
        <w:t xml:space="preserve">The results of the incremental analyses in CEA are also shown </w:t>
      </w:r>
      <w:r w:rsidR="00226C20" w:rsidRPr="009B3526">
        <w:t>i</w:t>
      </w:r>
      <w:r w:rsidR="0054398F" w:rsidRPr="009B3526">
        <w:t>n</w:t>
      </w:r>
      <w:r w:rsidR="00683FFF" w:rsidRPr="009B3526">
        <w:t xml:space="preserve"> the same table. </w:t>
      </w:r>
      <w:r w:rsidRPr="009B3526">
        <w:t xml:space="preserve">In </w:t>
      </w:r>
      <w:r w:rsidR="0074733B" w:rsidRPr="009B3526">
        <w:t xml:space="preserve">the </w:t>
      </w:r>
      <w:r w:rsidRPr="009B3526">
        <w:t xml:space="preserve">base-case analysis, </w:t>
      </w:r>
      <w:r w:rsidR="00170C98" w:rsidRPr="009B3526">
        <w:t xml:space="preserve">the total costs of conducting diagnosis and treatment </w:t>
      </w:r>
      <w:r w:rsidR="007A56CB">
        <w:t xml:space="preserve">for 1000 children </w:t>
      </w:r>
      <w:r w:rsidR="00170C98" w:rsidRPr="0055178C">
        <w:t>w</w:t>
      </w:r>
      <w:r w:rsidR="00FD3F38" w:rsidRPr="0055178C">
        <w:t>ere</w:t>
      </w:r>
      <w:r w:rsidR="00170C98" w:rsidRPr="0055178C">
        <w:t xml:space="preserve"> $8465 for IgMFA, and $2765 for</w:t>
      </w:r>
      <w:r w:rsidR="00A92F37" w:rsidRPr="0055178C">
        <w:t xml:space="preserve"> the</w:t>
      </w:r>
      <w:r w:rsidR="00170C98" w:rsidRPr="0055178C">
        <w:t xml:space="preserve"> clinical diagnosis arm. </w:t>
      </w:r>
      <w:r w:rsidRPr="0055178C">
        <w:t xml:space="preserve">IgMFA detected </w:t>
      </w:r>
      <w:r w:rsidR="00947E73">
        <w:t>5.87</w:t>
      </w:r>
      <w:r w:rsidR="00033847" w:rsidRPr="0055178C">
        <w:t xml:space="preserve"> more true-positives (</w:t>
      </w:r>
      <w:r w:rsidRPr="0055178C">
        <w:t>38</w:t>
      </w:r>
      <w:r w:rsidR="00947E73">
        <w:t>.45</w:t>
      </w:r>
      <w:r w:rsidRPr="0055178C">
        <w:t xml:space="preserve"> true-positive typhoid cases</w:t>
      </w:r>
      <w:r w:rsidR="00BF6122" w:rsidRPr="0055178C">
        <w:t xml:space="preserve"> out of 65</w:t>
      </w:r>
      <w:r w:rsidR="00947E73">
        <w:t>.17</w:t>
      </w:r>
      <w:r w:rsidR="00BF6122" w:rsidRPr="0055178C">
        <w:t xml:space="preserve"> diseased) </w:t>
      </w:r>
      <w:r w:rsidR="00947E73">
        <w:t xml:space="preserve">per 1000 children </w:t>
      </w:r>
      <w:r w:rsidR="00BF6122" w:rsidRPr="0055178C">
        <w:t xml:space="preserve">than the clinical diagnosis. </w:t>
      </w:r>
      <w:r w:rsidR="00170C98" w:rsidRPr="0055178C">
        <w:t>The cost difference between the two arms was $5700</w:t>
      </w:r>
      <w:r w:rsidR="007A56CB">
        <w:t xml:space="preserve"> and</w:t>
      </w:r>
      <w:r w:rsidR="00170C98" w:rsidRPr="0055178C">
        <w:t xml:space="preserve"> the ICER to obtain one additional correct diagnosis of typhoid fever was estimated to be $972.</w:t>
      </w:r>
      <w:r w:rsidR="00C53BC1" w:rsidRPr="0055178C">
        <w:t xml:space="preserve"> </w:t>
      </w:r>
      <w:r w:rsidR="00170C98" w:rsidRPr="0055178C">
        <w:t xml:space="preserve">With respect to the primary health outcome, IgMFA had </w:t>
      </w:r>
      <w:r w:rsidR="00236A64" w:rsidRPr="008B2813">
        <w:t>3.61</w:t>
      </w:r>
      <w:r w:rsidR="00236A64" w:rsidRPr="0055178C">
        <w:t xml:space="preserve"> </w:t>
      </w:r>
      <w:r w:rsidR="00170C98" w:rsidRPr="0055178C">
        <w:t>more treatment successes than the clinical diagnosis (4</w:t>
      </w:r>
      <w:r w:rsidR="00947E73">
        <w:t>6.78</w:t>
      </w:r>
      <w:r w:rsidR="00170C98" w:rsidRPr="0055178C">
        <w:t xml:space="preserve"> versus 43</w:t>
      </w:r>
      <w:r w:rsidR="00947E73">
        <w:t>.17</w:t>
      </w:r>
      <w:r w:rsidR="00170C98" w:rsidRPr="0055178C">
        <w:t>). Therefore, the ICER to have one additional treatment success in typhoid fever was estimated to be $1579</w:t>
      </w:r>
      <w:r w:rsidR="00BF6122" w:rsidRPr="0055178C">
        <w:t>.</w:t>
      </w:r>
      <w:r w:rsidR="00494178">
        <w:t xml:space="preserve"> </w:t>
      </w:r>
      <w:r w:rsidR="00494178" w:rsidRPr="0055178C">
        <w:t>We evaluated the impact of starting-up costs on the total cost or to the ICER in CEA. We aimed to compare unit cost of providing a test, and it had a minor impact even if added to the total costs. Thus, the starting-up costs were excluded from the total costs.</w:t>
      </w:r>
      <w:r w:rsidR="00494178">
        <w:br w:type="page"/>
      </w:r>
    </w:p>
    <w:p w14:paraId="7B3B4058" w14:textId="2797298A" w:rsidR="00494178" w:rsidRPr="00494178" w:rsidRDefault="00494178" w:rsidP="00494178">
      <w:pPr>
        <w:pStyle w:val="Caption"/>
      </w:pPr>
      <w:r w:rsidRPr="00494178">
        <w:lastRenderedPageBreak/>
        <w:t>Table</w:t>
      </w:r>
      <w:r w:rsidR="006B353D">
        <w:t xml:space="preserve"> 4</w:t>
      </w:r>
      <w:r>
        <w:t>.</w:t>
      </w:r>
      <w:r w:rsidRPr="00494178">
        <w:t xml:space="preserve"> Incremental health outcomes and costs.</w:t>
      </w:r>
    </w:p>
    <w:tbl>
      <w:tblPr>
        <w:tblpPr w:leftFromText="180" w:rightFromText="180" w:vertAnchor="text" w:horzAnchor="margin" w:tblpYSpec="outside"/>
        <w:tblW w:w="9242" w:type="dxa"/>
        <w:tblCellMar>
          <w:left w:w="10" w:type="dxa"/>
          <w:right w:w="10" w:type="dxa"/>
        </w:tblCellMar>
        <w:tblLook w:val="0000" w:firstRow="0" w:lastRow="0" w:firstColumn="0" w:lastColumn="0" w:noHBand="0" w:noVBand="0"/>
      </w:tblPr>
      <w:tblGrid>
        <w:gridCol w:w="4248"/>
        <w:gridCol w:w="1665"/>
        <w:gridCol w:w="177"/>
        <w:gridCol w:w="1843"/>
        <w:gridCol w:w="1309"/>
      </w:tblGrid>
      <w:tr w:rsidR="00E550F9" w:rsidRPr="00494178" w14:paraId="4150C038" w14:textId="64B2CFC9"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8FAB2A5" w14:textId="77777777" w:rsidR="00E550F9" w:rsidRPr="00494178" w:rsidRDefault="00E550F9" w:rsidP="00494178">
            <w:pPr>
              <w:spacing w:after="0" w:line="240" w:lineRule="auto"/>
              <w:textAlignment w:val="auto"/>
              <w:rPr>
                <w:rFonts w:eastAsia="MS Mincho"/>
                <w:b/>
                <w:bCs/>
                <w:sz w:val="20"/>
                <w:szCs w:val="20"/>
              </w:rPr>
            </w:pPr>
            <w:r w:rsidRPr="00494178">
              <w:rPr>
                <w:rFonts w:eastAsia="MS Mincho"/>
                <w:b/>
                <w:bCs/>
                <w:sz w:val="20"/>
                <w:szCs w:val="20"/>
              </w:rPr>
              <w:t>Outcome</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4A43CE2" w14:textId="77777777" w:rsidR="00E550F9" w:rsidRPr="00494178" w:rsidRDefault="00E550F9" w:rsidP="00494178">
            <w:pPr>
              <w:spacing w:after="0" w:line="240" w:lineRule="auto"/>
              <w:textAlignment w:val="auto"/>
              <w:rPr>
                <w:rFonts w:eastAsia="MS Mincho"/>
                <w:b/>
                <w:bCs/>
                <w:sz w:val="20"/>
                <w:szCs w:val="20"/>
              </w:rPr>
            </w:pPr>
            <w:r w:rsidRPr="00494178">
              <w:rPr>
                <w:rFonts w:eastAsia="MS Mincho"/>
                <w:b/>
                <w:bCs/>
                <w:sz w:val="20"/>
                <w:szCs w:val="20"/>
              </w:rPr>
              <w:t>IgMFA</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BC074E2" w14:textId="77777777" w:rsidR="00E550F9" w:rsidRPr="00494178" w:rsidRDefault="00E550F9" w:rsidP="00494178">
            <w:pPr>
              <w:spacing w:after="0" w:line="240" w:lineRule="auto"/>
              <w:textAlignment w:val="auto"/>
              <w:rPr>
                <w:rFonts w:eastAsia="MS Mincho"/>
                <w:b/>
                <w:bCs/>
                <w:sz w:val="20"/>
                <w:szCs w:val="20"/>
              </w:rPr>
            </w:pPr>
            <w:r w:rsidRPr="00494178">
              <w:rPr>
                <w:rFonts w:eastAsia="MS Mincho"/>
                <w:b/>
                <w:bCs/>
                <w:sz w:val="20"/>
                <w:szCs w:val="20"/>
              </w:rPr>
              <w:t>Clinical diagnosis</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3ADA4F13" w14:textId="1B38AAB6" w:rsidR="00E550F9" w:rsidRPr="00494178" w:rsidRDefault="00E550F9" w:rsidP="00494178">
            <w:pPr>
              <w:spacing w:after="0" w:line="240" w:lineRule="auto"/>
              <w:textAlignment w:val="auto"/>
              <w:rPr>
                <w:rFonts w:eastAsia="MS Mincho"/>
                <w:b/>
                <w:bCs/>
                <w:sz w:val="20"/>
                <w:szCs w:val="20"/>
              </w:rPr>
            </w:pPr>
            <w:r>
              <w:rPr>
                <w:rFonts w:eastAsia="MS Mincho"/>
                <w:b/>
                <w:bCs/>
                <w:sz w:val="20"/>
                <w:szCs w:val="20"/>
              </w:rPr>
              <w:t>Difference</w:t>
            </w:r>
          </w:p>
        </w:tc>
      </w:tr>
      <w:tr w:rsidR="009C65F2" w:rsidRPr="00494178" w14:paraId="75FE8EEC" w14:textId="64186BCF" w:rsidTr="00923C9C">
        <w:tc>
          <w:tcPr>
            <w:tcW w:w="9242" w:type="dxa"/>
            <w:gridSpan w:val="5"/>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7ECD139" w14:textId="71525D56" w:rsidR="009C65F2" w:rsidRPr="00494178" w:rsidRDefault="009C65F2" w:rsidP="00494178">
            <w:pPr>
              <w:spacing w:after="0" w:line="240" w:lineRule="auto"/>
              <w:textAlignment w:val="auto"/>
              <w:rPr>
                <w:rFonts w:eastAsia="MS Mincho"/>
                <w:sz w:val="20"/>
                <w:szCs w:val="20"/>
              </w:rPr>
            </w:pPr>
            <w:r w:rsidRPr="00494178">
              <w:rPr>
                <w:rFonts w:eastAsia="MS Mincho"/>
                <w:b/>
                <w:bCs/>
                <w:sz w:val="20"/>
                <w:szCs w:val="20"/>
              </w:rPr>
              <w:t>Health outcome</w:t>
            </w:r>
            <w:r w:rsidR="004875BC">
              <w:rPr>
                <w:rFonts w:eastAsia="MS Mincho"/>
                <w:b/>
                <w:bCs/>
                <w:sz w:val="20"/>
                <w:szCs w:val="20"/>
              </w:rPr>
              <w:t xml:space="preserve"> (per 1000 children)</w:t>
            </w:r>
          </w:p>
        </w:tc>
      </w:tr>
      <w:tr w:rsidR="00E550F9" w:rsidRPr="00494178" w14:paraId="529E4973" w14:textId="73233632"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BA399A2" w14:textId="2F511910" w:rsidR="00E550F9" w:rsidRPr="00494178" w:rsidRDefault="00E550F9" w:rsidP="00494178">
            <w:pPr>
              <w:spacing w:after="0" w:line="240" w:lineRule="auto"/>
              <w:textAlignment w:val="auto"/>
            </w:pPr>
            <w:r w:rsidRPr="00494178">
              <w:rPr>
                <w:rFonts w:eastAsia="MS Mincho"/>
                <w:bCs/>
                <w:sz w:val="20"/>
                <w:szCs w:val="20"/>
              </w:rPr>
              <w:t>Total TyF cases</w:t>
            </w:r>
            <w:r>
              <w:rPr>
                <w:rFonts w:eastAsia="MS Mincho"/>
                <w:bCs/>
                <w:sz w:val="20"/>
                <w:szCs w:val="20"/>
              </w:rPr>
              <w:t xml:space="preserve"> </w:t>
            </w:r>
            <w:r w:rsidRPr="00494178">
              <w:rPr>
                <w:rFonts w:eastAsia="MS Mincho"/>
                <w:bCs/>
                <w:sz w:val="20"/>
                <w:szCs w:val="20"/>
              </w:rPr>
              <w:t>(true-positive and false-negative)</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E49A9A1" w14:textId="5FD78022" w:rsidR="00E550F9" w:rsidRPr="00494178" w:rsidRDefault="00E550F9" w:rsidP="00494178">
            <w:pPr>
              <w:spacing w:after="0" w:line="240" w:lineRule="auto"/>
              <w:textAlignment w:val="auto"/>
              <w:rPr>
                <w:rFonts w:eastAsia="MS Mincho"/>
                <w:sz w:val="20"/>
                <w:szCs w:val="20"/>
              </w:rPr>
            </w:pPr>
            <w:r w:rsidRPr="00494178">
              <w:rPr>
                <w:rFonts w:eastAsia="MS Mincho"/>
                <w:sz w:val="20"/>
                <w:szCs w:val="20"/>
              </w:rPr>
              <w:t>65</w:t>
            </w:r>
            <w:r w:rsidR="00F03C09">
              <w:rPr>
                <w:rFonts w:eastAsia="MS Mincho"/>
                <w:sz w:val="20"/>
                <w:szCs w:val="20"/>
              </w:rPr>
              <w:t>.17</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AFD4DCC" w14:textId="40C63F96" w:rsidR="00E550F9" w:rsidRPr="00494178" w:rsidRDefault="00E550F9" w:rsidP="00494178">
            <w:pPr>
              <w:spacing w:after="0" w:line="240" w:lineRule="auto"/>
              <w:textAlignment w:val="auto"/>
              <w:rPr>
                <w:rFonts w:eastAsia="MS Mincho"/>
                <w:sz w:val="20"/>
                <w:szCs w:val="20"/>
              </w:rPr>
            </w:pPr>
            <w:r w:rsidRPr="00494178">
              <w:rPr>
                <w:rFonts w:eastAsia="MS Mincho"/>
                <w:sz w:val="20"/>
                <w:szCs w:val="20"/>
              </w:rPr>
              <w:t>65</w:t>
            </w:r>
            <w:r w:rsidR="00F03C09">
              <w:rPr>
                <w:rFonts w:eastAsia="MS Mincho"/>
                <w:sz w:val="20"/>
                <w:szCs w:val="20"/>
              </w:rPr>
              <w:t>.17</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28E308BD" w14:textId="34ECAE58" w:rsidR="00E550F9" w:rsidRPr="00494178" w:rsidRDefault="00E550F9" w:rsidP="00494178">
            <w:pPr>
              <w:spacing w:after="0" w:line="240" w:lineRule="auto"/>
              <w:textAlignment w:val="auto"/>
              <w:rPr>
                <w:rFonts w:eastAsia="MS Mincho"/>
                <w:sz w:val="20"/>
                <w:szCs w:val="20"/>
              </w:rPr>
            </w:pPr>
            <w:r>
              <w:rPr>
                <w:rFonts w:eastAsia="MS Mincho"/>
                <w:sz w:val="20"/>
                <w:szCs w:val="20"/>
              </w:rPr>
              <w:t>-</w:t>
            </w:r>
          </w:p>
        </w:tc>
      </w:tr>
      <w:tr w:rsidR="00E550F9" w:rsidRPr="00494178" w14:paraId="31B1F34F" w14:textId="28D2F5C8"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E1468CC" w14:textId="02E02D9B" w:rsidR="00E550F9" w:rsidRPr="009C65F2" w:rsidRDefault="00E550F9" w:rsidP="00494178">
            <w:pPr>
              <w:spacing w:after="0" w:line="240" w:lineRule="auto"/>
              <w:textAlignment w:val="auto"/>
            </w:pPr>
            <w:r w:rsidRPr="009C65F2">
              <w:rPr>
                <w:rFonts w:eastAsia="MS Mincho"/>
                <w:bCs/>
                <w:sz w:val="20"/>
                <w:szCs w:val="20"/>
              </w:rPr>
              <w:t>True</w:t>
            </w:r>
            <w:r w:rsidR="00E417FC">
              <w:rPr>
                <w:rFonts w:eastAsia="MS Mincho"/>
                <w:bCs/>
                <w:sz w:val="20"/>
                <w:szCs w:val="20"/>
              </w:rPr>
              <w:t xml:space="preserve">-positive </w:t>
            </w:r>
            <w:r w:rsidRPr="009C65F2">
              <w:rPr>
                <w:rFonts w:eastAsia="MS Mincho"/>
                <w:bCs/>
                <w:sz w:val="20"/>
                <w:szCs w:val="20"/>
              </w:rPr>
              <w:t>case</w:t>
            </w:r>
            <w:r w:rsidR="00E417FC">
              <w:rPr>
                <w:rFonts w:eastAsia="MS Mincho"/>
                <w:bCs/>
                <w:sz w:val="20"/>
                <w:szCs w:val="20"/>
              </w:rPr>
              <w:t>s</w:t>
            </w:r>
            <w:r w:rsidRPr="009C65F2">
              <w:rPr>
                <w:rFonts w:eastAsia="MS Mincho"/>
                <w:bCs/>
                <w:sz w:val="20"/>
                <w:szCs w:val="20"/>
              </w:rPr>
              <w:t xml:space="preserve"> treated with azithromycin (correctly diagnosed TyF</w:t>
            </w:r>
            <w:r w:rsidR="00E417FC">
              <w:rPr>
                <w:rFonts w:eastAsia="MS Mincho"/>
                <w:bCs/>
                <w:sz w:val="20"/>
                <w:szCs w:val="20"/>
              </w:rPr>
              <w:t xml:space="preserve"> case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00511EF" w14:textId="06794CFD" w:rsidR="00E550F9" w:rsidRPr="009C65F2" w:rsidRDefault="00E550F9" w:rsidP="00494178">
            <w:pPr>
              <w:spacing w:after="0" w:line="240" w:lineRule="auto"/>
              <w:textAlignment w:val="auto"/>
              <w:rPr>
                <w:rFonts w:eastAsia="MS Mincho"/>
                <w:sz w:val="20"/>
                <w:szCs w:val="20"/>
              </w:rPr>
            </w:pPr>
            <w:r w:rsidRPr="009C65F2">
              <w:rPr>
                <w:rFonts w:eastAsia="MS Mincho"/>
                <w:sz w:val="20"/>
                <w:szCs w:val="20"/>
              </w:rPr>
              <w:t>38</w:t>
            </w:r>
            <w:r w:rsidR="00F03C09">
              <w:rPr>
                <w:rFonts w:eastAsia="MS Mincho"/>
                <w:sz w:val="20"/>
                <w:szCs w:val="20"/>
              </w:rPr>
              <w:t>.45</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D8DBDAA" w14:textId="1F593CA4" w:rsidR="00E550F9" w:rsidRPr="009C65F2" w:rsidRDefault="00E550F9" w:rsidP="00494178">
            <w:pPr>
              <w:spacing w:after="0" w:line="240" w:lineRule="auto"/>
              <w:textAlignment w:val="auto"/>
            </w:pPr>
            <w:r w:rsidRPr="009C65F2">
              <w:rPr>
                <w:rFonts w:eastAsia="MS Mincho"/>
                <w:sz w:val="20"/>
                <w:szCs w:val="20"/>
              </w:rPr>
              <w:t>32</w:t>
            </w:r>
            <w:r w:rsidR="00F03C09">
              <w:rPr>
                <w:rFonts w:eastAsia="MS Mincho"/>
                <w:sz w:val="20"/>
                <w:szCs w:val="20"/>
              </w:rPr>
              <w:t>.59</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402BB932" w14:textId="3BA2F554" w:rsidR="00E550F9" w:rsidRPr="009C65F2" w:rsidRDefault="003E1848" w:rsidP="00494178">
            <w:pPr>
              <w:spacing w:after="0" w:line="240" w:lineRule="auto"/>
              <w:textAlignment w:val="auto"/>
              <w:rPr>
                <w:rFonts w:eastAsia="MS Mincho"/>
                <w:sz w:val="20"/>
                <w:szCs w:val="20"/>
              </w:rPr>
            </w:pPr>
            <w:r>
              <w:rPr>
                <w:rFonts w:eastAsia="MS Mincho"/>
                <w:sz w:val="20"/>
                <w:szCs w:val="20"/>
              </w:rPr>
              <w:t>5.87</w:t>
            </w:r>
          </w:p>
        </w:tc>
      </w:tr>
      <w:tr w:rsidR="00E550F9" w:rsidRPr="00494178" w14:paraId="4DACB364" w14:textId="77777777"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AB43E73" w14:textId="045BD547" w:rsidR="00E550F9" w:rsidRPr="009C65F2" w:rsidRDefault="00E550F9" w:rsidP="00E550F9">
            <w:pPr>
              <w:spacing w:after="0" w:line="240" w:lineRule="auto"/>
              <w:textAlignment w:val="auto"/>
              <w:rPr>
                <w:rFonts w:eastAsia="MS Mincho"/>
                <w:bCs/>
                <w:sz w:val="20"/>
                <w:szCs w:val="20"/>
              </w:rPr>
            </w:pPr>
            <w:r w:rsidRPr="009C65F2">
              <w:rPr>
                <w:rFonts w:eastAsia="MS Mincho"/>
                <w:bCs/>
                <w:sz w:val="20"/>
                <w:szCs w:val="20"/>
              </w:rPr>
              <w:t>Treatment success among TyF case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FCCBAA2" w14:textId="3F3271D8" w:rsidR="00E550F9" w:rsidRPr="009C65F2" w:rsidRDefault="00E550F9" w:rsidP="00E550F9">
            <w:pPr>
              <w:spacing w:after="0" w:line="240" w:lineRule="auto"/>
              <w:textAlignment w:val="auto"/>
              <w:rPr>
                <w:rFonts w:eastAsia="MS Mincho"/>
                <w:sz w:val="20"/>
                <w:szCs w:val="20"/>
              </w:rPr>
            </w:pPr>
            <w:r w:rsidRPr="009C65F2">
              <w:rPr>
                <w:rFonts w:eastAsia="MS Mincho"/>
                <w:sz w:val="20"/>
                <w:szCs w:val="20"/>
              </w:rPr>
              <w:t>4</w:t>
            </w:r>
            <w:r w:rsidR="00F03C09">
              <w:rPr>
                <w:rFonts w:eastAsia="MS Mincho"/>
                <w:sz w:val="20"/>
                <w:szCs w:val="20"/>
              </w:rPr>
              <w:t xml:space="preserve">6.78 </w:t>
            </w:r>
            <w:r w:rsidRPr="009C65F2">
              <w:rPr>
                <w:rFonts w:eastAsia="MS Mincho"/>
                <w:sz w:val="20"/>
                <w:szCs w:val="20"/>
              </w:rPr>
              <w:t>(72.3% of total TyF)</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C20D89B" w14:textId="36267EED" w:rsidR="00E550F9" w:rsidRPr="009C65F2" w:rsidRDefault="00E550F9" w:rsidP="00E550F9">
            <w:pPr>
              <w:spacing w:after="0" w:line="240" w:lineRule="auto"/>
              <w:textAlignment w:val="auto"/>
              <w:rPr>
                <w:rFonts w:eastAsia="MS Mincho"/>
                <w:sz w:val="20"/>
                <w:szCs w:val="20"/>
              </w:rPr>
            </w:pPr>
            <w:r w:rsidRPr="009C65F2">
              <w:rPr>
                <w:rFonts w:eastAsia="MS Mincho"/>
                <w:sz w:val="20"/>
                <w:szCs w:val="20"/>
              </w:rPr>
              <w:t>43</w:t>
            </w:r>
            <w:r w:rsidR="00F03C09">
              <w:rPr>
                <w:rFonts w:eastAsia="MS Mincho"/>
                <w:sz w:val="20"/>
                <w:szCs w:val="20"/>
              </w:rPr>
              <w:t xml:space="preserve">.17 </w:t>
            </w:r>
            <w:r w:rsidRPr="009C65F2">
              <w:rPr>
                <w:rFonts w:eastAsia="MS Mincho"/>
                <w:sz w:val="20"/>
                <w:szCs w:val="20"/>
              </w:rPr>
              <w:t>(66.1% of total TyF)</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3322809C" w14:textId="13FCFAD3" w:rsidR="00E550F9" w:rsidRPr="009C65F2" w:rsidRDefault="003E1848" w:rsidP="00E550F9">
            <w:pPr>
              <w:spacing w:after="0" w:line="240" w:lineRule="auto"/>
              <w:textAlignment w:val="auto"/>
              <w:rPr>
                <w:rFonts w:eastAsia="MS Mincho"/>
                <w:sz w:val="20"/>
                <w:szCs w:val="20"/>
              </w:rPr>
            </w:pPr>
            <w:r>
              <w:rPr>
                <w:rFonts w:eastAsia="MS Mincho"/>
                <w:sz w:val="20"/>
                <w:szCs w:val="20"/>
              </w:rPr>
              <w:t>3.61</w:t>
            </w:r>
          </w:p>
        </w:tc>
      </w:tr>
      <w:tr w:rsidR="00E550F9" w:rsidRPr="00494178" w14:paraId="0C18C241" w14:textId="686C8E33"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B1C8B8F" w14:textId="5E7DCF73" w:rsidR="00E550F9" w:rsidRPr="00494178" w:rsidRDefault="00E550F9" w:rsidP="00E550F9">
            <w:pPr>
              <w:spacing w:after="0" w:line="240" w:lineRule="auto"/>
              <w:textAlignment w:val="auto"/>
            </w:pPr>
            <w:r w:rsidRPr="00494178">
              <w:rPr>
                <w:rFonts w:eastAsia="MS Mincho"/>
                <w:bCs/>
                <w:sz w:val="20"/>
                <w:szCs w:val="20"/>
              </w:rPr>
              <w:t>False-negatives treated with amoxicillin</w:t>
            </w:r>
            <w:r>
              <w:rPr>
                <w:rFonts w:eastAsia="MS Mincho"/>
                <w:bCs/>
                <w:sz w:val="20"/>
                <w:szCs w:val="20"/>
              </w:rPr>
              <w:t xml:space="preserve"> </w:t>
            </w:r>
            <w:r w:rsidRPr="00494178">
              <w:rPr>
                <w:rFonts w:eastAsia="MS Mincho"/>
                <w:bCs/>
                <w:sz w:val="20"/>
                <w:szCs w:val="20"/>
              </w:rPr>
              <w:t>(missed case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122D973" w14:textId="48C52116" w:rsidR="00E550F9" w:rsidRPr="00494178" w:rsidRDefault="00F03C09" w:rsidP="00E550F9">
            <w:pPr>
              <w:spacing w:after="0" w:line="240" w:lineRule="auto"/>
              <w:textAlignment w:val="auto"/>
              <w:rPr>
                <w:rFonts w:eastAsia="MS Mincho"/>
                <w:sz w:val="20"/>
                <w:szCs w:val="20"/>
              </w:rPr>
            </w:pPr>
            <w:r>
              <w:rPr>
                <w:rFonts w:eastAsia="MS Mincho"/>
                <w:sz w:val="20"/>
                <w:szCs w:val="20"/>
              </w:rPr>
              <w:t>26.72</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0FCC4DA" w14:textId="286CEF7F"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3</w:t>
            </w:r>
            <w:r w:rsidR="00F03C09">
              <w:rPr>
                <w:rFonts w:eastAsia="MS Mincho"/>
                <w:sz w:val="20"/>
                <w:szCs w:val="20"/>
              </w:rPr>
              <w:t>2.59</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27982EF8" w14:textId="5A9978E9" w:rsidR="00E550F9" w:rsidRPr="00494178" w:rsidRDefault="00E550F9" w:rsidP="00E550F9">
            <w:pPr>
              <w:spacing w:after="0" w:line="240" w:lineRule="auto"/>
              <w:textAlignment w:val="auto"/>
              <w:rPr>
                <w:rFonts w:eastAsia="MS Mincho"/>
                <w:sz w:val="20"/>
                <w:szCs w:val="20"/>
              </w:rPr>
            </w:pPr>
            <w:r>
              <w:rPr>
                <w:rFonts w:eastAsia="MS Mincho"/>
                <w:sz w:val="20"/>
                <w:szCs w:val="20"/>
              </w:rPr>
              <w:t>-</w:t>
            </w:r>
            <w:r w:rsidR="003E1848">
              <w:rPr>
                <w:rFonts w:eastAsia="MS Mincho"/>
                <w:sz w:val="20"/>
                <w:szCs w:val="20"/>
              </w:rPr>
              <w:t>5.87</w:t>
            </w:r>
          </w:p>
        </w:tc>
      </w:tr>
      <w:tr w:rsidR="00E550F9" w:rsidRPr="00494178" w14:paraId="1FDD786F" w14:textId="144E9DEA"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CE0F009" w14:textId="77777777" w:rsidR="00E550F9" w:rsidRPr="00494178" w:rsidRDefault="00E550F9" w:rsidP="00E550F9">
            <w:pPr>
              <w:spacing w:after="0" w:line="240" w:lineRule="auto"/>
              <w:textAlignment w:val="auto"/>
            </w:pPr>
            <w:r w:rsidRPr="00494178">
              <w:rPr>
                <w:rFonts w:eastAsia="MS Mincho"/>
                <w:bCs/>
                <w:sz w:val="20"/>
                <w:szCs w:val="20"/>
              </w:rPr>
              <w:t>False-positives treated with azithromycin (over-treated case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C655A7E" w14:textId="568C0958"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1</w:t>
            </w:r>
            <w:r w:rsidR="00F03C09">
              <w:rPr>
                <w:rFonts w:eastAsia="MS Mincho"/>
                <w:sz w:val="20"/>
                <w:szCs w:val="20"/>
              </w:rPr>
              <w:t>8.70</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74D69B7" w14:textId="3E4A2893"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13</w:t>
            </w:r>
            <w:r w:rsidR="00F03C09">
              <w:rPr>
                <w:rFonts w:eastAsia="MS Mincho"/>
                <w:sz w:val="20"/>
                <w:szCs w:val="20"/>
              </w:rPr>
              <w:t>0.88</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270CC7DE" w14:textId="5F755712" w:rsidR="00E550F9" w:rsidRPr="00494178" w:rsidRDefault="00E550F9" w:rsidP="00E550F9">
            <w:pPr>
              <w:spacing w:after="0" w:line="240" w:lineRule="auto"/>
              <w:textAlignment w:val="auto"/>
              <w:rPr>
                <w:rFonts w:eastAsia="MS Mincho"/>
                <w:sz w:val="20"/>
                <w:szCs w:val="20"/>
              </w:rPr>
            </w:pPr>
            <w:r>
              <w:rPr>
                <w:rFonts w:eastAsia="MS Mincho"/>
                <w:sz w:val="20"/>
                <w:szCs w:val="20"/>
              </w:rPr>
              <w:t>-112</w:t>
            </w:r>
            <w:r w:rsidR="002A2A1F">
              <w:rPr>
                <w:rFonts w:eastAsia="MS Mincho"/>
                <w:sz w:val="20"/>
                <w:szCs w:val="20"/>
              </w:rPr>
              <w:t>.18</w:t>
            </w:r>
          </w:p>
        </w:tc>
      </w:tr>
      <w:tr w:rsidR="00E550F9" w:rsidRPr="00494178" w14:paraId="057A2439" w14:textId="305C496B"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E6203D5" w14:textId="77777777" w:rsidR="00E550F9" w:rsidRPr="00494178" w:rsidRDefault="00E550F9" w:rsidP="00E550F9">
            <w:pPr>
              <w:spacing w:after="0" w:line="240" w:lineRule="auto"/>
              <w:textAlignment w:val="auto"/>
            </w:pPr>
            <w:r w:rsidRPr="00494178">
              <w:rPr>
                <w:rFonts w:eastAsia="MS Mincho"/>
                <w:bCs/>
                <w:sz w:val="20"/>
                <w:szCs w:val="20"/>
              </w:rPr>
              <w:t>True-negatives treated with amoxicillin</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139BD1F" w14:textId="065AD314"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916</w:t>
            </w:r>
            <w:r w:rsidR="00F03C09">
              <w:rPr>
                <w:rFonts w:eastAsia="MS Mincho"/>
                <w:sz w:val="20"/>
                <w:szCs w:val="20"/>
              </w:rPr>
              <w:t>.13</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7F1937AF" w14:textId="2D6C5207"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80</w:t>
            </w:r>
            <w:r w:rsidR="00F03C09">
              <w:rPr>
                <w:rFonts w:eastAsia="MS Mincho"/>
                <w:sz w:val="20"/>
                <w:szCs w:val="20"/>
              </w:rPr>
              <w:t>3.95</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5F79696F" w14:textId="3CBE9DB7" w:rsidR="002A2A1F" w:rsidRPr="00494178" w:rsidRDefault="00E550F9" w:rsidP="00E550F9">
            <w:pPr>
              <w:spacing w:after="0" w:line="240" w:lineRule="auto"/>
              <w:textAlignment w:val="auto"/>
              <w:rPr>
                <w:rFonts w:eastAsia="MS Mincho"/>
                <w:sz w:val="20"/>
                <w:szCs w:val="20"/>
              </w:rPr>
            </w:pPr>
            <w:r>
              <w:rPr>
                <w:rFonts w:eastAsia="MS Mincho"/>
                <w:sz w:val="20"/>
                <w:szCs w:val="20"/>
              </w:rPr>
              <w:t>112</w:t>
            </w:r>
            <w:r w:rsidR="002A2A1F">
              <w:rPr>
                <w:rFonts w:eastAsia="MS Mincho"/>
                <w:sz w:val="20"/>
                <w:szCs w:val="20"/>
              </w:rPr>
              <w:t>.18</w:t>
            </w:r>
          </w:p>
        </w:tc>
      </w:tr>
      <w:tr w:rsidR="00E550F9" w:rsidRPr="00494178" w14:paraId="032AAD7A" w14:textId="5B6FA6D1"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0EE3CDB" w14:textId="4A067BF9" w:rsidR="00E550F9" w:rsidRPr="00494178" w:rsidRDefault="00E550F9" w:rsidP="00E550F9">
            <w:pPr>
              <w:spacing w:after="0" w:line="240" w:lineRule="auto"/>
              <w:textAlignment w:val="auto"/>
              <w:rPr>
                <w:rFonts w:eastAsia="MS Mincho"/>
                <w:sz w:val="20"/>
                <w:szCs w:val="20"/>
              </w:rPr>
            </w:pPr>
            <w:r w:rsidRPr="00494178">
              <w:rPr>
                <w:rFonts w:eastAsia="MS Mincho"/>
                <w:b/>
                <w:bCs/>
                <w:sz w:val="20"/>
                <w:szCs w:val="20"/>
              </w:rPr>
              <w:t>Cost</w:t>
            </w:r>
            <w:r w:rsidR="004875BC">
              <w:rPr>
                <w:rFonts w:eastAsia="MS Mincho"/>
                <w:b/>
                <w:bCs/>
                <w:sz w:val="20"/>
                <w:szCs w:val="20"/>
              </w:rPr>
              <w:t xml:space="preserve"> (per 1000 children)</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EA1480B" w14:textId="77777777" w:rsidR="00E550F9" w:rsidRPr="00494178" w:rsidRDefault="00E550F9" w:rsidP="00E550F9">
            <w:pPr>
              <w:spacing w:after="0" w:line="240" w:lineRule="auto"/>
              <w:textAlignment w:val="auto"/>
              <w:rPr>
                <w:rFonts w:eastAsia="MS Mincho"/>
                <w:sz w:val="20"/>
                <w:szCs w:val="20"/>
              </w:rPr>
            </w:pP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Pr>
          <w:p w14:paraId="72AD733C" w14:textId="6BD90DAB" w:rsidR="00E550F9" w:rsidRPr="00494178" w:rsidRDefault="00E550F9" w:rsidP="00E550F9">
            <w:pPr>
              <w:spacing w:after="0" w:line="240" w:lineRule="auto"/>
              <w:textAlignment w:val="auto"/>
              <w:rPr>
                <w:rFonts w:eastAsia="MS Mincho"/>
                <w:sz w:val="20"/>
                <w:szCs w:val="20"/>
              </w:rPr>
            </w:pP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655F8DC5" w14:textId="77777777" w:rsidR="00E550F9" w:rsidRPr="00494178" w:rsidRDefault="00E550F9" w:rsidP="00E550F9">
            <w:pPr>
              <w:spacing w:after="0" w:line="240" w:lineRule="auto"/>
              <w:textAlignment w:val="auto"/>
              <w:rPr>
                <w:rFonts w:eastAsia="MS Mincho"/>
                <w:sz w:val="20"/>
                <w:szCs w:val="20"/>
              </w:rPr>
            </w:pPr>
          </w:p>
        </w:tc>
      </w:tr>
      <w:tr w:rsidR="00E550F9" w:rsidRPr="00494178" w14:paraId="70F8C255" w14:textId="1DCEA359"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74DCB5C" w14:textId="5224E780" w:rsidR="00E550F9" w:rsidRPr="009C65F2" w:rsidRDefault="00E550F9" w:rsidP="00E550F9">
            <w:pPr>
              <w:spacing w:after="0" w:line="240" w:lineRule="auto"/>
              <w:textAlignment w:val="auto"/>
            </w:pPr>
            <w:r w:rsidRPr="009C65F2">
              <w:rPr>
                <w:rFonts w:eastAsia="MS Mincho"/>
                <w:bCs/>
                <w:sz w:val="20"/>
                <w:szCs w:val="20"/>
              </w:rPr>
              <w:t>Total cost</w:t>
            </w:r>
            <w:r w:rsidR="00FE53CA" w:rsidRPr="009C65F2">
              <w:rPr>
                <w:rFonts w:eastAsia="MS Mincho"/>
                <w:bCs/>
                <w:sz w:val="20"/>
                <w:szCs w:val="20"/>
              </w:rPr>
              <w:t xml:space="preserve"> (not inclusive of start-up cost</w:t>
            </w:r>
            <w:r w:rsidR="009C65F2">
              <w:rPr>
                <w:rFonts w:eastAsia="MS Mincho"/>
                <w:bCs/>
                <w:sz w:val="20"/>
                <w:szCs w:val="20"/>
              </w:rPr>
              <w:t>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E7F3815" w14:textId="5F63975A" w:rsidR="00E550F9" w:rsidRPr="00825A8F" w:rsidRDefault="00E550F9" w:rsidP="00E550F9">
            <w:pPr>
              <w:spacing w:after="0" w:line="240" w:lineRule="auto"/>
              <w:textAlignment w:val="auto"/>
              <w:rPr>
                <w:rFonts w:eastAsia="MS Mincho"/>
                <w:sz w:val="20"/>
                <w:szCs w:val="20"/>
              </w:rPr>
            </w:pPr>
            <w:r w:rsidRPr="00825A8F">
              <w:rPr>
                <w:rFonts w:eastAsia="MS Mincho"/>
                <w:sz w:val="20"/>
                <w:szCs w:val="20"/>
              </w:rPr>
              <w:t>$8465</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19735D4" w14:textId="7542C26A" w:rsidR="00E550F9" w:rsidRPr="00825A8F" w:rsidRDefault="00E550F9" w:rsidP="00E550F9">
            <w:pPr>
              <w:spacing w:after="0" w:line="240" w:lineRule="auto"/>
              <w:textAlignment w:val="auto"/>
              <w:rPr>
                <w:rFonts w:eastAsia="MS Mincho"/>
                <w:sz w:val="20"/>
                <w:szCs w:val="20"/>
              </w:rPr>
            </w:pPr>
            <w:r w:rsidRPr="00825A8F">
              <w:rPr>
                <w:rFonts w:eastAsia="MS Mincho"/>
                <w:sz w:val="20"/>
                <w:szCs w:val="20"/>
              </w:rPr>
              <w:t>$276</w:t>
            </w:r>
            <w:r w:rsidR="000164C9">
              <w:rPr>
                <w:rFonts w:eastAsia="MS Mincho"/>
                <w:sz w:val="20"/>
                <w:szCs w:val="20"/>
              </w:rPr>
              <w:t>5</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1B5D4C93" w14:textId="355148D3" w:rsidR="00E550F9" w:rsidRPr="00825A8F" w:rsidRDefault="00825A8F" w:rsidP="00E550F9">
            <w:pPr>
              <w:spacing w:after="0" w:line="240" w:lineRule="auto"/>
              <w:textAlignment w:val="auto"/>
              <w:rPr>
                <w:rFonts w:eastAsia="MS Mincho"/>
                <w:sz w:val="20"/>
                <w:szCs w:val="20"/>
              </w:rPr>
            </w:pPr>
            <w:r w:rsidRPr="00825A8F">
              <w:rPr>
                <w:rFonts w:eastAsia="MS Mincho"/>
                <w:sz w:val="20"/>
                <w:szCs w:val="20"/>
              </w:rPr>
              <w:t>$</w:t>
            </w:r>
            <w:r w:rsidR="00E550F9" w:rsidRPr="00825A8F">
              <w:rPr>
                <w:rFonts w:eastAsia="MS Mincho"/>
                <w:sz w:val="20"/>
                <w:szCs w:val="20"/>
              </w:rPr>
              <w:t>5700</w:t>
            </w:r>
          </w:p>
        </w:tc>
      </w:tr>
      <w:tr w:rsidR="00E550F9" w:rsidRPr="00494178" w14:paraId="3AE8B61B" w14:textId="654F6291" w:rsidTr="00825A8F">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2441930" w14:textId="77777777" w:rsidR="00E550F9" w:rsidRPr="00494178" w:rsidRDefault="00E550F9" w:rsidP="00E550F9">
            <w:pPr>
              <w:spacing w:after="0" w:line="240" w:lineRule="auto"/>
              <w:textAlignment w:val="auto"/>
            </w:pPr>
            <w:r w:rsidRPr="00494178">
              <w:rPr>
                <w:rFonts w:eastAsia="MS Mincho"/>
                <w:bCs/>
                <w:sz w:val="20"/>
                <w:szCs w:val="20"/>
              </w:rPr>
              <w:t>Cost of diagnosis</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98705E7" w14:textId="67D0D171"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788</w:t>
            </w:r>
            <w:r w:rsidR="000164C9">
              <w:rPr>
                <w:rFonts w:eastAsia="MS Mincho"/>
                <w:sz w:val="20"/>
                <w:szCs w:val="20"/>
              </w:rPr>
              <w:t>8</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BFA42FD" w14:textId="0955DB4C"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215</w:t>
            </w:r>
            <w:r w:rsidR="000164C9">
              <w:rPr>
                <w:rFonts w:eastAsia="MS Mincho"/>
                <w:sz w:val="20"/>
                <w:szCs w:val="20"/>
              </w:rPr>
              <w:t>1</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3185333D" w14:textId="5DB52E5D" w:rsidR="00E550F9" w:rsidRPr="00494178" w:rsidRDefault="009279D7" w:rsidP="00E550F9">
            <w:pPr>
              <w:spacing w:after="0" w:line="240" w:lineRule="auto"/>
              <w:textAlignment w:val="auto"/>
              <w:rPr>
                <w:rFonts w:eastAsia="MS Mincho"/>
                <w:sz w:val="20"/>
                <w:szCs w:val="20"/>
              </w:rPr>
            </w:pPr>
            <w:r w:rsidRPr="00494178">
              <w:rPr>
                <w:rFonts w:eastAsia="MS Mincho"/>
                <w:sz w:val="20"/>
                <w:szCs w:val="20"/>
              </w:rPr>
              <w:t>$</w:t>
            </w:r>
            <w:r w:rsidR="00E550F9">
              <w:rPr>
                <w:rFonts w:eastAsia="MS Mincho"/>
                <w:sz w:val="20"/>
                <w:szCs w:val="20"/>
              </w:rPr>
              <w:t>573</w:t>
            </w:r>
            <w:r w:rsidR="000164C9">
              <w:rPr>
                <w:rFonts w:eastAsia="MS Mincho"/>
                <w:sz w:val="20"/>
                <w:szCs w:val="20"/>
              </w:rPr>
              <w:t>7</w:t>
            </w:r>
          </w:p>
        </w:tc>
      </w:tr>
      <w:tr w:rsidR="00E550F9" w:rsidRPr="00494178" w14:paraId="5099A8CF" w14:textId="5E0B677A" w:rsidTr="00825A8F">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C9F0D9E" w14:textId="77777777" w:rsidR="00E550F9" w:rsidRPr="00494178" w:rsidRDefault="00E550F9" w:rsidP="00E550F9">
            <w:pPr>
              <w:spacing w:after="0" w:line="240" w:lineRule="auto"/>
              <w:textAlignment w:val="auto"/>
            </w:pPr>
            <w:r w:rsidRPr="00494178">
              <w:rPr>
                <w:rFonts w:eastAsia="MS Mincho"/>
                <w:bCs/>
                <w:sz w:val="20"/>
                <w:szCs w:val="20"/>
              </w:rPr>
              <w:t>Cost of treatment</w:t>
            </w:r>
          </w:p>
        </w:tc>
        <w:tc>
          <w:tcPr>
            <w:tcW w:w="1842"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CDA17C7" w14:textId="23B9EF08"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577</w:t>
            </w:r>
          </w:p>
        </w:tc>
        <w:tc>
          <w:tcPr>
            <w:tcW w:w="1843"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5CEFBAA" w14:textId="6B626AA1"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614</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768D95A0" w14:textId="361EA77B" w:rsidR="00E550F9" w:rsidRPr="00494178" w:rsidRDefault="00E550F9" w:rsidP="00E550F9">
            <w:pPr>
              <w:spacing w:after="0" w:line="240" w:lineRule="auto"/>
              <w:textAlignment w:val="auto"/>
              <w:rPr>
                <w:rFonts w:eastAsia="MS Mincho"/>
                <w:sz w:val="20"/>
                <w:szCs w:val="20"/>
              </w:rPr>
            </w:pPr>
            <w:r>
              <w:rPr>
                <w:rFonts w:eastAsia="MS Mincho"/>
                <w:sz w:val="20"/>
                <w:szCs w:val="20"/>
              </w:rPr>
              <w:t>-</w:t>
            </w:r>
            <w:r w:rsidR="00F36BD1">
              <w:rPr>
                <w:rFonts w:eastAsia="MS Mincho"/>
                <w:sz w:val="20"/>
                <w:szCs w:val="20"/>
              </w:rPr>
              <w:t>$</w:t>
            </w:r>
            <w:r>
              <w:rPr>
                <w:rFonts w:eastAsia="MS Mincho"/>
                <w:sz w:val="20"/>
                <w:szCs w:val="20"/>
              </w:rPr>
              <w:t>3</w:t>
            </w:r>
            <w:r w:rsidR="000164C9">
              <w:rPr>
                <w:rFonts w:eastAsia="MS Mincho"/>
                <w:sz w:val="20"/>
                <w:szCs w:val="20"/>
              </w:rPr>
              <w:t>7</w:t>
            </w:r>
          </w:p>
        </w:tc>
      </w:tr>
      <w:tr w:rsidR="009C65F2" w:rsidRPr="00494178" w14:paraId="1C09CB8B" w14:textId="76B64C2E" w:rsidTr="00923C9C">
        <w:tc>
          <w:tcPr>
            <w:tcW w:w="9242" w:type="dxa"/>
            <w:gridSpan w:val="5"/>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A9586C2" w14:textId="20C96EA1" w:rsidR="009C65F2" w:rsidRPr="00494178" w:rsidRDefault="009C65F2" w:rsidP="00E550F9">
            <w:pPr>
              <w:spacing w:after="0" w:line="240" w:lineRule="auto"/>
              <w:textAlignment w:val="auto"/>
              <w:rPr>
                <w:rFonts w:eastAsia="MS Mincho"/>
                <w:sz w:val="20"/>
                <w:szCs w:val="20"/>
              </w:rPr>
            </w:pPr>
            <w:r w:rsidRPr="00494178">
              <w:rPr>
                <w:rFonts w:eastAsia="MS Mincho"/>
                <w:b/>
                <w:bCs/>
                <w:sz w:val="20"/>
                <w:szCs w:val="20"/>
              </w:rPr>
              <w:t>Incremental analysis</w:t>
            </w:r>
          </w:p>
        </w:tc>
      </w:tr>
      <w:tr w:rsidR="00E550F9" w:rsidRPr="00494178" w14:paraId="59CA4901" w14:textId="63D766C1"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DD1630A" w14:textId="7C7603A8" w:rsidR="00E550F9" w:rsidRPr="00494178" w:rsidRDefault="00E550F9" w:rsidP="00E550F9">
            <w:pPr>
              <w:spacing w:after="0" w:line="240" w:lineRule="auto"/>
              <w:textAlignment w:val="auto"/>
            </w:pPr>
            <w:r w:rsidRPr="00494178">
              <w:rPr>
                <w:rFonts w:eastAsia="MS Mincho"/>
                <w:bCs/>
                <w:sz w:val="20"/>
                <w:szCs w:val="20"/>
              </w:rPr>
              <w:t>ICER</w:t>
            </w:r>
            <w:r>
              <w:rPr>
                <w:rFonts w:eastAsia="MS Mincho"/>
                <w:bCs/>
                <w:sz w:val="20"/>
                <w:szCs w:val="20"/>
              </w:rPr>
              <w:t xml:space="preserve"> </w:t>
            </w:r>
            <w:r w:rsidRPr="00494178">
              <w:rPr>
                <w:rFonts w:eastAsia="MS Mincho"/>
                <w:bCs/>
                <w:sz w:val="20"/>
                <w:szCs w:val="20"/>
              </w:rPr>
              <w:t>(effect: number of correctly diagnosed TyF)</w:t>
            </w:r>
          </w:p>
        </w:tc>
        <w:tc>
          <w:tcPr>
            <w:tcW w:w="4994"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98DF8BE" w14:textId="0E38C7A5"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97</w:t>
            </w:r>
            <w:r w:rsidR="000164C9">
              <w:rPr>
                <w:rFonts w:eastAsia="MS Mincho"/>
                <w:sz w:val="20"/>
                <w:szCs w:val="20"/>
              </w:rPr>
              <w:t>2</w:t>
            </w:r>
            <w:r w:rsidRPr="00494178">
              <w:rPr>
                <w:rFonts w:eastAsia="MS Mincho"/>
                <w:sz w:val="20"/>
                <w:szCs w:val="20"/>
              </w:rPr>
              <w:t>/ correct TyF diagnosis</w:t>
            </w:r>
          </w:p>
        </w:tc>
      </w:tr>
      <w:tr w:rsidR="009C65F2" w:rsidRPr="00494178" w14:paraId="2A08C911" w14:textId="368C69D0"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BB6CB5E" w14:textId="08C447BF" w:rsidR="009C65F2" w:rsidRPr="00494178" w:rsidRDefault="009C65F2" w:rsidP="00E550F9">
            <w:pPr>
              <w:spacing w:after="0" w:line="240" w:lineRule="auto"/>
              <w:textAlignment w:val="auto"/>
            </w:pPr>
            <w:r w:rsidRPr="00494178">
              <w:rPr>
                <w:rFonts w:eastAsia="MS Mincho"/>
                <w:bCs/>
                <w:sz w:val="20"/>
                <w:szCs w:val="20"/>
              </w:rPr>
              <w:t>ICER</w:t>
            </w:r>
            <w:r>
              <w:rPr>
                <w:rFonts w:eastAsia="MS Mincho"/>
                <w:bCs/>
                <w:sz w:val="20"/>
                <w:szCs w:val="20"/>
              </w:rPr>
              <w:t xml:space="preserve"> </w:t>
            </w:r>
            <w:r w:rsidRPr="00494178">
              <w:rPr>
                <w:rFonts w:eastAsia="MS Mincho"/>
                <w:bCs/>
                <w:sz w:val="20"/>
                <w:szCs w:val="20"/>
              </w:rPr>
              <w:t>(effect: number of treatment success)</w:t>
            </w:r>
          </w:p>
        </w:tc>
        <w:tc>
          <w:tcPr>
            <w:tcW w:w="4994" w:type="dxa"/>
            <w:gridSpan w:val="4"/>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43C433C5" w14:textId="7E21E3C0" w:rsidR="009C65F2" w:rsidRPr="00494178" w:rsidRDefault="009C65F2" w:rsidP="00E550F9">
            <w:pPr>
              <w:spacing w:after="0" w:line="240" w:lineRule="auto"/>
              <w:textAlignment w:val="auto"/>
              <w:rPr>
                <w:rFonts w:eastAsia="MS Mincho"/>
                <w:sz w:val="20"/>
                <w:szCs w:val="20"/>
              </w:rPr>
            </w:pPr>
            <w:r w:rsidRPr="00494178">
              <w:rPr>
                <w:rFonts w:eastAsia="MS Mincho"/>
                <w:sz w:val="20"/>
                <w:szCs w:val="20"/>
              </w:rPr>
              <w:t>$1579/ TyF treatment success</w:t>
            </w:r>
          </w:p>
        </w:tc>
      </w:tr>
      <w:tr w:rsidR="00E550F9" w:rsidRPr="00494178" w14:paraId="4C8A3245" w14:textId="5902D2EC"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5EBA25E" w14:textId="77777777" w:rsidR="00E550F9" w:rsidRPr="00494178" w:rsidRDefault="00E550F9" w:rsidP="00E550F9">
            <w:pPr>
              <w:spacing w:after="0" w:line="240" w:lineRule="auto"/>
              <w:textAlignment w:val="auto"/>
            </w:pPr>
            <w:r w:rsidRPr="00494178">
              <w:rPr>
                <w:rFonts w:eastAsia="MS Mincho"/>
                <w:bCs/>
                <w:sz w:val="20"/>
                <w:szCs w:val="20"/>
              </w:rPr>
              <w:t>Cost/child (C/E)</w:t>
            </w:r>
          </w:p>
        </w:tc>
        <w:tc>
          <w:tcPr>
            <w:tcW w:w="166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BC0ACB1" w14:textId="77777777"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8.47</w:t>
            </w:r>
          </w:p>
        </w:tc>
        <w:tc>
          <w:tcPr>
            <w:tcW w:w="2020"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9ADD325" w14:textId="3113B933"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2.7</w:t>
            </w:r>
            <w:r w:rsidR="004875BC">
              <w:rPr>
                <w:rFonts w:eastAsia="MS Mincho"/>
                <w:sz w:val="20"/>
                <w:szCs w:val="20"/>
              </w:rPr>
              <w:t>6</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5C629714" w14:textId="3872D9D1" w:rsidR="00E550F9" w:rsidRPr="00494178" w:rsidRDefault="004651F5" w:rsidP="00E550F9">
            <w:pPr>
              <w:spacing w:after="0" w:line="240" w:lineRule="auto"/>
              <w:textAlignment w:val="auto"/>
              <w:rPr>
                <w:rFonts w:eastAsia="MS Mincho"/>
                <w:sz w:val="20"/>
                <w:szCs w:val="20"/>
              </w:rPr>
            </w:pPr>
            <w:r>
              <w:rPr>
                <w:rFonts w:eastAsia="MS Mincho"/>
                <w:sz w:val="20"/>
                <w:szCs w:val="20"/>
              </w:rPr>
              <w:t>$5.71</w:t>
            </w:r>
          </w:p>
        </w:tc>
      </w:tr>
      <w:tr w:rsidR="00E550F9" w:rsidRPr="00494178" w14:paraId="3583D590" w14:textId="4D4AB0F5"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6CB75642" w14:textId="77777777" w:rsidR="00E550F9" w:rsidRPr="00494178" w:rsidRDefault="00E550F9" w:rsidP="00E550F9">
            <w:pPr>
              <w:spacing w:after="0" w:line="240" w:lineRule="auto"/>
              <w:textAlignment w:val="auto"/>
            </w:pPr>
            <w:r w:rsidRPr="00494178">
              <w:rPr>
                <w:rFonts w:eastAsia="MS Mincho"/>
                <w:bCs/>
                <w:sz w:val="20"/>
                <w:szCs w:val="20"/>
              </w:rPr>
              <w:t>Cost/correct diagnosis TyF (C/E)</w:t>
            </w:r>
          </w:p>
        </w:tc>
        <w:tc>
          <w:tcPr>
            <w:tcW w:w="166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0750FF8" w14:textId="328790A4"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w:t>
            </w:r>
            <w:r w:rsidR="004875BC">
              <w:rPr>
                <w:rFonts w:eastAsia="MS Mincho"/>
                <w:sz w:val="20"/>
                <w:szCs w:val="20"/>
              </w:rPr>
              <w:t>220</w:t>
            </w:r>
          </w:p>
        </w:tc>
        <w:tc>
          <w:tcPr>
            <w:tcW w:w="2020"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5F28FCF" w14:textId="249DE052"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w:t>
            </w:r>
            <w:r w:rsidR="004875BC">
              <w:rPr>
                <w:rFonts w:eastAsia="MS Mincho"/>
                <w:sz w:val="20"/>
                <w:szCs w:val="20"/>
              </w:rPr>
              <w:t>8</w:t>
            </w:r>
            <w:r w:rsidR="000164C9">
              <w:rPr>
                <w:rFonts w:eastAsia="MS Mincho"/>
                <w:sz w:val="20"/>
                <w:szCs w:val="20"/>
              </w:rPr>
              <w:t>5</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457386EA" w14:textId="433E9A95" w:rsidR="00E550F9" w:rsidRPr="00494178" w:rsidRDefault="004651F5" w:rsidP="00E550F9">
            <w:pPr>
              <w:spacing w:after="0" w:line="240" w:lineRule="auto"/>
              <w:textAlignment w:val="auto"/>
              <w:rPr>
                <w:rFonts w:eastAsia="MS Mincho"/>
                <w:sz w:val="20"/>
                <w:szCs w:val="20"/>
              </w:rPr>
            </w:pPr>
            <w:r>
              <w:rPr>
                <w:rFonts w:eastAsia="MS Mincho"/>
                <w:sz w:val="20"/>
                <w:szCs w:val="20"/>
              </w:rPr>
              <w:t>$135</w:t>
            </w:r>
          </w:p>
        </w:tc>
      </w:tr>
      <w:tr w:rsidR="00E550F9" w:rsidRPr="00494178" w14:paraId="483C5934" w14:textId="7C0B85A9" w:rsidTr="009C65F2">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DA4B53B" w14:textId="77777777" w:rsidR="00E550F9" w:rsidRPr="00494178" w:rsidRDefault="00E550F9" w:rsidP="00E550F9">
            <w:pPr>
              <w:spacing w:after="0" w:line="240" w:lineRule="auto"/>
              <w:textAlignment w:val="auto"/>
            </w:pPr>
            <w:r w:rsidRPr="00494178">
              <w:rPr>
                <w:rFonts w:eastAsia="MS Mincho"/>
                <w:bCs/>
                <w:sz w:val="20"/>
                <w:szCs w:val="20"/>
              </w:rPr>
              <w:t>Cost/TyF treatment success (C/E)</w:t>
            </w:r>
          </w:p>
        </w:tc>
        <w:tc>
          <w:tcPr>
            <w:tcW w:w="1665"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52C94996" w14:textId="3CCA38BF"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18</w:t>
            </w:r>
            <w:r w:rsidR="000164C9">
              <w:rPr>
                <w:rFonts w:eastAsia="MS Mincho"/>
                <w:sz w:val="20"/>
                <w:szCs w:val="20"/>
              </w:rPr>
              <w:t>1</w:t>
            </w:r>
          </w:p>
        </w:tc>
        <w:tc>
          <w:tcPr>
            <w:tcW w:w="2020" w:type="dxa"/>
            <w:gridSpan w:val="2"/>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0F18DF54" w14:textId="355B8C1B" w:rsidR="00E550F9" w:rsidRPr="00494178" w:rsidRDefault="00E550F9" w:rsidP="00E550F9">
            <w:pPr>
              <w:spacing w:after="0" w:line="240" w:lineRule="auto"/>
              <w:textAlignment w:val="auto"/>
              <w:rPr>
                <w:rFonts w:eastAsia="MS Mincho"/>
                <w:sz w:val="20"/>
                <w:szCs w:val="20"/>
              </w:rPr>
            </w:pPr>
            <w:r w:rsidRPr="00494178">
              <w:rPr>
                <w:rFonts w:eastAsia="MS Mincho"/>
                <w:sz w:val="20"/>
                <w:szCs w:val="20"/>
              </w:rPr>
              <w:t>$64</w:t>
            </w:r>
          </w:p>
        </w:tc>
        <w:tc>
          <w:tcPr>
            <w:tcW w:w="1309" w:type="dxa"/>
            <w:tcBorders>
              <w:top w:val="single" w:sz="4" w:space="0" w:color="auto"/>
              <w:left w:val="single" w:sz="4" w:space="0" w:color="auto"/>
              <w:bottom w:val="single" w:sz="4" w:space="0" w:color="auto"/>
              <w:right w:val="single" w:sz="4" w:space="0" w:color="auto"/>
            </w:tcBorders>
            <w:shd w:val="clear" w:color="auto" w:fill="FFFFFF" w:themeFill="background1"/>
          </w:tcPr>
          <w:p w14:paraId="6113AF9C" w14:textId="56DE864E" w:rsidR="00E550F9" w:rsidRPr="00494178" w:rsidRDefault="004651F5" w:rsidP="00E550F9">
            <w:pPr>
              <w:spacing w:after="0" w:line="240" w:lineRule="auto"/>
              <w:textAlignment w:val="auto"/>
              <w:rPr>
                <w:rFonts w:eastAsia="MS Mincho"/>
                <w:sz w:val="20"/>
                <w:szCs w:val="20"/>
              </w:rPr>
            </w:pPr>
            <w:r>
              <w:rPr>
                <w:rFonts w:eastAsia="MS Mincho"/>
                <w:sz w:val="20"/>
                <w:szCs w:val="20"/>
              </w:rPr>
              <w:t>$117</w:t>
            </w:r>
          </w:p>
        </w:tc>
      </w:tr>
    </w:tbl>
    <w:p w14:paraId="3577D02D" w14:textId="7FF22BB4" w:rsidR="00170C98" w:rsidRPr="008A326F" w:rsidRDefault="00494178" w:rsidP="008A326F">
      <w:pPr>
        <w:spacing w:line="240" w:lineRule="auto"/>
      </w:pPr>
      <w:r w:rsidRPr="008A326F">
        <w:rPr>
          <w:rFonts w:eastAsia="MS Mincho"/>
          <w:bCs/>
          <w:sz w:val="20"/>
          <w:szCs w:val="20"/>
        </w:rPr>
        <w:t>ICER, Incremental Cost-effectiveness Ratio; TyF, Typhoid fever. C/E (Cost-effectiveness Ratio) was derived from costs/produced health effects. ICER was derived from (</w:t>
      </w:r>
      <w:r w:rsidRPr="008A326F">
        <w:rPr>
          <w:rFonts w:eastAsia="MS Mincho"/>
          <w:bCs/>
          <w:sz w:val="20"/>
          <w:szCs w:val="18"/>
        </w:rPr>
        <w:t>Cost of IgMFA-Cost of clinical diagnosis)/ (Effect of IgMFA-Effect of clinical diagnosis).</w:t>
      </w:r>
    </w:p>
    <w:p w14:paraId="535F1065" w14:textId="3B0D9DDE" w:rsidR="00B01A8C" w:rsidRPr="0055178C" w:rsidRDefault="00B774A0" w:rsidP="001B725D">
      <w:pPr>
        <w:pStyle w:val="Heading2"/>
      </w:pPr>
      <w:r w:rsidRPr="009B3526">
        <w:t xml:space="preserve">Sensitivity </w:t>
      </w:r>
      <w:r w:rsidRPr="0057270F">
        <w:t>analys</w:t>
      </w:r>
      <w:r w:rsidR="004512AB" w:rsidRPr="0057270F">
        <w:t>is</w:t>
      </w:r>
    </w:p>
    <w:p w14:paraId="2F9CA695" w14:textId="1F6449C3" w:rsidR="001C1C31" w:rsidRPr="009B3526" w:rsidRDefault="00B774A0" w:rsidP="00CE41F0">
      <w:r w:rsidRPr="0055178C">
        <w:t xml:space="preserve">Various one-way sensitivity analyses showed that the ICER to gain one additional treatment success in </w:t>
      </w:r>
      <w:r w:rsidR="00B01A8C" w:rsidRPr="0055178C">
        <w:t>t</w:t>
      </w:r>
      <w:r w:rsidRPr="0055178C">
        <w:t xml:space="preserve">yphoid fever was </w:t>
      </w:r>
      <w:r w:rsidR="0055178C" w:rsidRPr="0057270F">
        <w:t>sensitive</w:t>
      </w:r>
      <w:r w:rsidRPr="0055178C">
        <w:t xml:space="preserve"> to</w:t>
      </w:r>
      <w:r w:rsidRPr="009B3526">
        <w:t xml:space="preserve"> a change in the sensitivity of both </w:t>
      </w:r>
      <w:r w:rsidR="00753814">
        <w:t xml:space="preserve">IgMFA </w:t>
      </w:r>
      <w:r w:rsidR="00EB531B">
        <w:t>and the clinical diagnosis,</w:t>
      </w:r>
      <w:r w:rsidRPr="009B3526">
        <w:t xml:space="preserve"> cost of IgMFA and the prevalence of typhoid fever or MDR strains. The ICER showed mild robustness to the change in treatment effect of amoxicillin and staff costs. The ICER was robust to the effect of a change in the specificity of both tests, treatment effect of azithromycin, and the cost of both azithromycin and amoxicillin.</w:t>
      </w:r>
    </w:p>
    <w:p w14:paraId="0E4B57C6" w14:textId="7E556FA9" w:rsidR="001C1C31" w:rsidRDefault="00205A4C" w:rsidP="00CE41F0">
      <w:r w:rsidRPr="009B3526">
        <w:t xml:space="preserve">Table </w:t>
      </w:r>
      <w:r w:rsidR="007D16A7" w:rsidRPr="009B3526">
        <w:t>5</w:t>
      </w:r>
      <w:r w:rsidR="00B774A0" w:rsidRPr="009B3526">
        <w:t xml:space="preserve"> shows the effect </w:t>
      </w:r>
      <w:r w:rsidR="00B774A0" w:rsidRPr="0055178C">
        <w:t>of</w:t>
      </w:r>
      <w:r w:rsidR="00B774A0" w:rsidRPr="0057270F">
        <w:t xml:space="preserve"> </w:t>
      </w:r>
      <w:r w:rsidR="00B01A8C">
        <w:t>a</w:t>
      </w:r>
      <w:r w:rsidR="00B01A8C" w:rsidRPr="0055178C">
        <w:t xml:space="preserve"> </w:t>
      </w:r>
      <w:r w:rsidR="00B774A0" w:rsidRPr="0055178C">
        <w:t>change in the sensitivity of IgMFA on the difference in health outcomes</w:t>
      </w:r>
      <w:r w:rsidR="00EA7119" w:rsidRPr="0055178C">
        <w:t xml:space="preserve">, </w:t>
      </w:r>
      <w:r w:rsidR="00B774A0" w:rsidRPr="0055178C">
        <w:t>cost effectiveness ratio and ICER. The results of one-way sensitivity analys</w:t>
      </w:r>
      <w:r w:rsidRPr="0055178C">
        <w:t>e</w:t>
      </w:r>
      <w:r w:rsidR="00B774A0" w:rsidRPr="0055178C">
        <w:t xml:space="preserve">s, changing the sensitivity of </w:t>
      </w:r>
      <w:r w:rsidR="00080A36" w:rsidRPr="0055178C">
        <w:t xml:space="preserve">the </w:t>
      </w:r>
      <w:r w:rsidR="00B774A0" w:rsidRPr="0055178C">
        <w:t xml:space="preserve">clinical diagnosis, prevalence of typhoid fever and MDR strains are also shown </w:t>
      </w:r>
      <w:r w:rsidR="00175401" w:rsidRPr="0055178C">
        <w:t xml:space="preserve">in </w:t>
      </w:r>
      <w:r w:rsidR="00B774A0" w:rsidRPr="0055178C">
        <w:t>Table</w:t>
      </w:r>
      <w:r w:rsidRPr="0055178C">
        <w:t xml:space="preserve"> </w:t>
      </w:r>
      <w:r w:rsidR="007D16A7" w:rsidRPr="0055178C">
        <w:t>5</w:t>
      </w:r>
      <w:r w:rsidR="003839DE" w:rsidRPr="0055178C">
        <w:t>. When</w:t>
      </w:r>
      <w:r w:rsidR="00B774A0" w:rsidRPr="0055178C">
        <w:t xml:space="preserve"> </w:t>
      </w:r>
      <w:r w:rsidR="003839DE" w:rsidRPr="0055178C">
        <w:t xml:space="preserve">the </w:t>
      </w:r>
      <w:r w:rsidR="00B774A0" w:rsidRPr="0055178C">
        <w:t>sensitivity</w:t>
      </w:r>
      <w:r w:rsidR="003839DE" w:rsidRPr="0055178C">
        <w:t xml:space="preserve"> of IgMFA was changed</w:t>
      </w:r>
      <w:r w:rsidR="008861AD">
        <w:t xml:space="preserve"> </w:t>
      </w:r>
      <w:r w:rsidR="008861AD" w:rsidRPr="004A52EE">
        <w:t>to 42% (lower 95% CI value)</w:t>
      </w:r>
      <w:r w:rsidR="00B774A0" w:rsidRPr="0055178C">
        <w:t xml:space="preserve">, </w:t>
      </w:r>
      <w:r w:rsidR="00B774A0" w:rsidRPr="004A52EE">
        <w:t xml:space="preserve">the ICER was </w:t>
      </w:r>
      <w:r w:rsidR="00B774A0" w:rsidRPr="004A52EE">
        <w:lastRenderedPageBreak/>
        <w:t xml:space="preserve">estimated to be -$1776 </w:t>
      </w:r>
      <w:r w:rsidR="00A65A7D" w:rsidRPr="004A52EE">
        <w:t xml:space="preserve">since IgMFA resulted in </w:t>
      </w:r>
      <w:r w:rsidR="00236A64" w:rsidRPr="004A52EE">
        <w:t>3.21</w:t>
      </w:r>
      <w:r w:rsidR="00236A64" w:rsidRPr="0055178C">
        <w:t xml:space="preserve"> </w:t>
      </w:r>
      <w:r w:rsidR="00A65A7D" w:rsidRPr="0055178C">
        <w:t>less cases of treatment success than the clinical diagnosis.</w:t>
      </w:r>
      <w:r w:rsidR="00B774A0" w:rsidRPr="0055178C">
        <w:t xml:space="preserve"> The ICER would decrease to $285 under a situation of a perfect sensitivity with 20</w:t>
      </w:r>
      <w:r w:rsidR="00576A8A">
        <w:t>.05</w:t>
      </w:r>
      <w:r w:rsidR="00B774A0" w:rsidRPr="0055178C">
        <w:t xml:space="preserve"> more treatment successful cases. </w:t>
      </w:r>
      <w:r w:rsidR="00B01A8C">
        <w:t>The cost of u</w:t>
      </w:r>
      <w:r w:rsidR="0055178C">
        <w:t>s</w:t>
      </w:r>
      <w:r w:rsidR="00B01A8C">
        <w:t>ing</w:t>
      </w:r>
      <w:r w:rsidR="00B774A0" w:rsidRPr="0055178C">
        <w:t xml:space="preserve"> IgMFA </w:t>
      </w:r>
      <w:r w:rsidR="00B01A8C">
        <w:t>was still</w:t>
      </w:r>
      <w:r w:rsidR="00B774A0" w:rsidRPr="0055178C">
        <w:t xml:space="preserve"> $70 higher</w:t>
      </w:r>
      <w:r w:rsidR="00B774A0" w:rsidRPr="009B3526">
        <w:t xml:space="preserve"> per treatment success than the clinical diagnosis</w:t>
      </w:r>
      <w:r w:rsidR="00B31352" w:rsidRPr="009B3526">
        <w:t>.</w:t>
      </w:r>
    </w:p>
    <w:p w14:paraId="5F8DFC2E" w14:textId="56FFE2C8" w:rsidR="00494178" w:rsidRPr="00494178" w:rsidRDefault="00494178" w:rsidP="00494178">
      <w:pPr>
        <w:pStyle w:val="Caption"/>
      </w:pPr>
      <w:r w:rsidRPr="00494178">
        <w:t>Table</w:t>
      </w:r>
      <w:r w:rsidR="006B353D">
        <w:t xml:space="preserve"> 5</w:t>
      </w:r>
      <w:r>
        <w:rPr>
          <w:noProof/>
        </w:rPr>
        <w:t>.</w:t>
      </w:r>
      <w:r w:rsidRPr="00494178">
        <w:t xml:space="preserve"> </w:t>
      </w:r>
      <w:r w:rsidR="009512D4">
        <w:t xml:space="preserve">One-way sensitivity analysis showing effect of </w:t>
      </w:r>
      <w:r w:rsidRPr="00494178">
        <w:t>varying sensitivit</w:t>
      </w:r>
      <w:r w:rsidR="009512D4">
        <w:t xml:space="preserve">y of IgMFA and clinical diagnosis, </w:t>
      </w:r>
      <w:r w:rsidRPr="00494178">
        <w:t>and prevalence of typhoid fever or MDR strains (presented in US$, 2016)</w:t>
      </w:r>
      <w:r>
        <w:t>.</w:t>
      </w:r>
    </w:p>
    <w:tbl>
      <w:tblPr>
        <w:tblW w:w="497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2091"/>
        <w:gridCol w:w="1720"/>
        <w:gridCol w:w="1721"/>
        <w:gridCol w:w="1720"/>
        <w:gridCol w:w="1721"/>
      </w:tblGrid>
      <w:tr w:rsidR="00494178" w:rsidRPr="00494178" w14:paraId="104AEC44" w14:textId="77777777" w:rsidTr="00494178">
        <w:trPr>
          <w:trHeight w:val="408"/>
        </w:trPr>
        <w:tc>
          <w:tcPr>
            <w:tcW w:w="2091" w:type="dxa"/>
            <w:shd w:val="clear" w:color="auto" w:fill="FFFFFF" w:themeFill="background1"/>
            <w:tcMar>
              <w:top w:w="0" w:type="dxa"/>
              <w:left w:w="108" w:type="dxa"/>
              <w:bottom w:w="0" w:type="dxa"/>
              <w:right w:w="108" w:type="dxa"/>
            </w:tcMar>
          </w:tcPr>
          <w:p w14:paraId="7BAAFBE3" w14:textId="77777777" w:rsidR="00494178" w:rsidRPr="00494178" w:rsidRDefault="00494178" w:rsidP="00494178">
            <w:pPr>
              <w:spacing w:after="0" w:line="240" w:lineRule="auto"/>
              <w:textAlignment w:val="auto"/>
              <w:rPr>
                <w:rFonts w:eastAsia="MS Mincho"/>
                <w:b/>
                <w:bCs/>
                <w:sz w:val="18"/>
                <w:szCs w:val="18"/>
              </w:rPr>
            </w:pPr>
          </w:p>
        </w:tc>
        <w:tc>
          <w:tcPr>
            <w:tcW w:w="1720" w:type="dxa"/>
            <w:shd w:val="clear" w:color="auto" w:fill="FFFFFF" w:themeFill="background1"/>
            <w:tcMar>
              <w:top w:w="0" w:type="dxa"/>
              <w:left w:w="108" w:type="dxa"/>
              <w:bottom w:w="0" w:type="dxa"/>
              <w:right w:w="108" w:type="dxa"/>
            </w:tcMar>
          </w:tcPr>
          <w:p w14:paraId="698E3CF5" w14:textId="6599110C" w:rsidR="00494178" w:rsidRPr="00494178" w:rsidRDefault="00494178" w:rsidP="00494178">
            <w:pPr>
              <w:spacing w:after="0" w:line="240" w:lineRule="auto"/>
              <w:textAlignment w:val="auto"/>
              <w:rPr>
                <w:rFonts w:eastAsia="MS Mincho"/>
                <w:b/>
                <w:bCs/>
                <w:sz w:val="18"/>
                <w:szCs w:val="18"/>
              </w:rPr>
            </w:pPr>
            <w:r w:rsidRPr="00494178">
              <w:rPr>
                <w:rFonts w:eastAsia="MS Mincho"/>
                <w:b/>
                <w:bCs/>
                <w:sz w:val="18"/>
                <w:szCs w:val="18"/>
              </w:rPr>
              <w:t>Difference in the number of correctly diagnosed TyF cases</w:t>
            </w:r>
            <w:r w:rsidR="00BE58FF">
              <w:rPr>
                <w:rFonts w:eastAsia="MS Mincho"/>
                <w:b/>
                <w:bCs/>
                <w:sz w:val="18"/>
                <w:szCs w:val="18"/>
              </w:rPr>
              <w:t xml:space="preserve"> </w:t>
            </w:r>
            <w:r w:rsidRPr="00494178">
              <w:rPr>
                <w:rFonts w:eastAsia="MS Mincho"/>
                <w:b/>
                <w:bCs/>
                <w:sz w:val="18"/>
                <w:szCs w:val="18"/>
              </w:rPr>
              <w:t>(n)</w:t>
            </w:r>
          </w:p>
        </w:tc>
        <w:tc>
          <w:tcPr>
            <w:tcW w:w="1721" w:type="dxa"/>
            <w:shd w:val="clear" w:color="auto" w:fill="FFFFFF" w:themeFill="background1"/>
            <w:tcMar>
              <w:top w:w="0" w:type="dxa"/>
              <w:left w:w="108" w:type="dxa"/>
              <w:bottom w:w="0" w:type="dxa"/>
              <w:right w:w="108" w:type="dxa"/>
            </w:tcMar>
          </w:tcPr>
          <w:p w14:paraId="10C568D6" w14:textId="1402864A" w:rsidR="00494178" w:rsidRPr="00494178" w:rsidRDefault="00494178" w:rsidP="00494178">
            <w:pPr>
              <w:spacing w:after="0" w:line="240" w:lineRule="auto"/>
              <w:textAlignment w:val="auto"/>
              <w:rPr>
                <w:rFonts w:eastAsia="MS Mincho"/>
                <w:b/>
                <w:bCs/>
                <w:sz w:val="18"/>
                <w:szCs w:val="18"/>
              </w:rPr>
            </w:pPr>
            <w:r w:rsidRPr="00494178">
              <w:rPr>
                <w:rFonts w:eastAsia="MS Mincho"/>
                <w:b/>
                <w:bCs/>
                <w:sz w:val="18"/>
                <w:szCs w:val="18"/>
              </w:rPr>
              <w:t xml:space="preserve">Difference in the number of </w:t>
            </w:r>
            <w:r w:rsidR="00BE58FF">
              <w:rPr>
                <w:rFonts w:eastAsia="MS Mincho"/>
                <w:b/>
                <w:bCs/>
                <w:sz w:val="18"/>
                <w:szCs w:val="18"/>
              </w:rPr>
              <w:t>successfully treated</w:t>
            </w:r>
            <w:r w:rsidRPr="00494178">
              <w:rPr>
                <w:rFonts w:eastAsia="MS Mincho"/>
                <w:b/>
                <w:bCs/>
                <w:sz w:val="18"/>
                <w:szCs w:val="18"/>
              </w:rPr>
              <w:t xml:space="preserve"> TyF cases (n)</w:t>
            </w:r>
          </w:p>
        </w:tc>
        <w:tc>
          <w:tcPr>
            <w:tcW w:w="1720" w:type="dxa"/>
            <w:shd w:val="clear" w:color="auto" w:fill="FFFFFF" w:themeFill="background1"/>
            <w:tcMar>
              <w:top w:w="0" w:type="dxa"/>
              <w:left w:w="108" w:type="dxa"/>
              <w:bottom w:w="0" w:type="dxa"/>
              <w:right w:w="108" w:type="dxa"/>
            </w:tcMar>
          </w:tcPr>
          <w:p w14:paraId="00538774" w14:textId="0BDE316E" w:rsidR="00494178" w:rsidRPr="00494178" w:rsidRDefault="00494178" w:rsidP="00494178">
            <w:pPr>
              <w:spacing w:after="0" w:line="240" w:lineRule="auto"/>
              <w:textAlignment w:val="auto"/>
            </w:pPr>
            <w:r w:rsidRPr="00494178">
              <w:rPr>
                <w:rFonts w:eastAsia="MS Mincho"/>
                <w:b/>
                <w:bCs/>
                <w:sz w:val="18"/>
                <w:szCs w:val="18"/>
              </w:rPr>
              <w:t xml:space="preserve">Difference in </w:t>
            </w:r>
            <w:r w:rsidR="00BE58FF">
              <w:rPr>
                <w:rFonts w:eastAsia="MS Mincho"/>
                <w:b/>
                <w:bCs/>
                <w:sz w:val="18"/>
                <w:szCs w:val="18"/>
              </w:rPr>
              <w:t>c</w:t>
            </w:r>
            <w:r w:rsidR="00BE58FF" w:rsidRPr="00494178">
              <w:rPr>
                <w:rFonts w:eastAsia="MS Mincho"/>
                <w:b/>
                <w:bCs/>
                <w:sz w:val="18"/>
                <w:szCs w:val="18"/>
              </w:rPr>
              <w:t>ost</w:t>
            </w:r>
            <w:r w:rsidRPr="00494178">
              <w:rPr>
                <w:rFonts w:eastAsia="MS Mincho"/>
                <w:b/>
                <w:bCs/>
                <w:sz w:val="18"/>
                <w:szCs w:val="18"/>
              </w:rPr>
              <w:t xml:space="preserve">/treatment success </w:t>
            </w:r>
            <w:r w:rsidRPr="00494178">
              <w:rPr>
                <w:rFonts w:eastAsia="MS Mincho"/>
                <w:b/>
                <w:bCs/>
                <w:sz w:val="18"/>
                <w:szCs w:val="20"/>
              </w:rPr>
              <w:t>(C/E)</w:t>
            </w:r>
            <w:r w:rsidRPr="00494178">
              <w:t xml:space="preserve"> </w:t>
            </w:r>
            <w:r w:rsidRPr="00494178">
              <w:rPr>
                <w:rFonts w:eastAsia="MS Mincho"/>
                <w:b/>
                <w:bCs/>
                <w:sz w:val="18"/>
                <w:szCs w:val="18"/>
              </w:rPr>
              <w:t>($)</w:t>
            </w:r>
          </w:p>
        </w:tc>
        <w:tc>
          <w:tcPr>
            <w:tcW w:w="1721" w:type="dxa"/>
            <w:shd w:val="clear" w:color="auto" w:fill="FFFFFF" w:themeFill="background1"/>
            <w:tcMar>
              <w:top w:w="0" w:type="dxa"/>
              <w:left w:w="108" w:type="dxa"/>
              <w:bottom w:w="0" w:type="dxa"/>
              <w:right w:w="108" w:type="dxa"/>
            </w:tcMar>
          </w:tcPr>
          <w:p w14:paraId="1F8018FA" w14:textId="77777777" w:rsidR="00494178" w:rsidRPr="00494178" w:rsidRDefault="00494178" w:rsidP="00494178">
            <w:pPr>
              <w:spacing w:after="0" w:line="240" w:lineRule="auto"/>
              <w:textAlignment w:val="auto"/>
              <w:rPr>
                <w:rFonts w:eastAsia="MS Mincho"/>
                <w:b/>
                <w:bCs/>
                <w:sz w:val="18"/>
                <w:szCs w:val="18"/>
              </w:rPr>
            </w:pPr>
            <w:r w:rsidRPr="00494178">
              <w:rPr>
                <w:rFonts w:eastAsia="MS Mincho"/>
                <w:b/>
                <w:bCs/>
                <w:sz w:val="18"/>
                <w:szCs w:val="18"/>
              </w:rPr>
              <w:t>ICER ($/treatment success)</w:t>
            </w:r>
          </w:p>
        </w:tc>
      </w:tr>
      <w:tr w:rsidR="00494178" w:rsidRPr="00494178" w14:paraId="7AF6E43E" w14:textId="77777777" w:rsidTr="00D219D2">
        <w:trPr>
          <w:trHeight w:val="133"/>
        </w:trPr>
        <w:tc>
          <w:tcPr>
            <w:tcW w:w="8973" w:type="dxa"/>
            <w:gridSpan w:val="5"/>
            <w:shd w:val="clear" w:color="auto" w:fill="FFFFFF" w:themeFill="background1"/>
            <w:tcMar>
              <w:top w:w="0" w:type="dxa"/>
              <w:left w:w="108" w:type="dxa"/>
              <w:bottom w:w="0" w:type="dxa"/>
              <w:right w:w="108" w:type="dxa"/>
            </w:tcMar>
          </w:tcPr>
          <w:p w14:paraId="22498EC5" w14:textId="6DDA788A" w:rsidR="00494178" w:rsidRPr="00494178" w:rsidRDefault="00494178" w:rsidP="00494178">
            <w:pPr>
              <w:spacing w:after="0" w:line="240" w:lineRule="auto"/>
              <w:textAlignment w:val="auto"/>
              <w:rPr>
                <w:rFonts w:eastAsia="MS Mincho"/>
                <w:b/>
                <w:bCs/>
                <w:sz w:val="18"/>
                <w:szCs w:val="18"/>
              </w:rPr>
            </w:pPr>
            <w:r w:rsidRPr="00494178">
              <w:rPr>
                <w:rFonts w:eastAsia="MS Mincho"/>
                <w:b/>
                <w:bCs/>
                <w:sz w:val="18"/>
                <w:szCs w:val="18"/>
              </w:rPr>
              <w:t>Sensitivity of IgMFA</w:t>
            </w:r>
          </w:p>
        </w:tc>
      </w:tr>
      <w:tr w:rsidR="00494178" w:rsidRPr="00494178" w14:paraId="24BAC39B" w14:textId="77777777" w:rsidTr="00494178">
        <w:trPr>
          <w:trHeight w:val="136"/>
        </w:trPr>
        <w:tc>
          <w:tcPr>
            <w:tcW w:w="2091" w:type="dxa"/>
            <w:shd w:val="clear" w:color="auto" w:fill="FFFFFF" w:themeFill="background1"/>
            <w:tcMar>
              <w:top w:w="0" w:type="dxa"/>
              <w:left w:w="108" w:type="dxa"/>
              <w:bottom w:w="0" w:type="dxa"/>
              <w:right w:w="108" w:type="dxa"/>
            </w:tcMar>
          </w:tcPr>
          <w:p w14:paraId="6C9F2611" w14:textId="77777777" w:rsidR="00494178" w:rsidRPr="009512D4" w:rsidRDefault="00494178" w:rsidP="00494178">
            <w:pPr>
              <w:spacing w:after="0" w:line="240" w:lineRule="auto"/>
              <w:textAlignment w:val="auto"/>
              <w:rPr>
                <w:sz w:val="20"/>
              </w:rPr>
            </w:pPr>
            <w:r w:rsidRPr="009512D4">
              <w:rPr>
                <w:rFonts w:eastAsia="MS Mincho"/>
                <w:bCs/>
                <w:sz w:val="20"/>
                <w:szCs w:val="18"/>
              </w:rPr>
              <w:t>42% (lower 95% CI)</w:t>
            </w:r>
          </w:p>
        </w:tc>
        <w:tc>
          <w:tcPr>
            <w:tcW w:w="1720" w:type="dxa"/>
            <w:shd w:val="clear" w:color="auto" w:fill="FFFFFF" w:themeFill="background1"/>
            <w:tcMar>
              <w:top w:w="0" w:type="dxa"/>
              <w:left w:w="108" w:type="dxa"/>
              <w:bottom w:w="0" w:type="dxa"/>
              <w:right w:w="108" w:type="dxa"/>
            </w:tcMar>
          </w:tcPr>
          <w:p w14:paraId="30844AA5" w14:textId="4D5EA92A"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5</w:t>
            </w:r>
            <w:r w:rsidR="00A202ED">
              <w:rPr>
                <w:rFonts w:eastAsia="MS Mincho"/>
                <w:sz w:val="20"/>
                <w:szCs w:val="18"/>
              </w:rPr>
              <w:t>.21</w:t>
            </w:r>
          </w:p>
        </w:tc>
        <w:tc>
          <w:tcPr>
            <w:tcW w:w="1721" w:type="dxa"/>
            <w:shd w:val="clear" w:color="auto" w:fill="FFFFFF" w:themeFill="background1"/>
            <w:tcMar>
              <w:top w:w="0" w:type="dxa"/>
              <w:left w:w="108" w:type="dxa"/>
              <w:bottom w:w="0" w:type="dxa"/>
              <w:right w:w="108" w:type="dxa"/>
            </w:tcMar>
          </w:tcPr>
          <w:p w14:paraId="5E306824" w14:textId="6572D23C"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3</w:t>
            </w:r>
            <w:r w:rsidR="00A202ED">
              <w:rPr>
                <w:rFonts w:eastAsia="MS Mincho"/>
                <w:sz w:val="20"/>
                <w:szCs w:val="18"/>
              </w:rPr>
              <w:t>.21</w:t>
            </w:r>
          </w:p>
        </w:tc>
        <w:tc>
          <w:tcPr>
            <w:tcW w:w="1720" w:type="dxa"/>
            <w:shd w:val="clear" w:color="auto" w:fill="FFFFFF" w:themeFill="background1"/>
            <w:tcMar>
              <w:top w:w="0" w:type="dxa"/>
              <w:left w:w="108" w:type="dxa"/>
              <w:bottom w:w="0" w:type="dxa"/>
              <w:right w:w="108" w:type="dxa"/>
            </w:tcMar>
          </w:tcPr>
          <w:p w14:paraId="021822DF" w14:textId="69DB002F"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4</w:t>
            </w:r>
            <w:r w:rsidR="002E26B9">
              <w:rPr>
                <w:rFonts w:eastAsia="MS Mincho"/>
                <w:sz w:val="20"/>
                <w:szCs w:val="18"/>
              </w:rPr>
              <w:t>8</w:t>
            </w:r>
          </w:p>
        </w:tc>
        <w:tc>
          <w:tcPr>
            <w:tcW w:w="1721" w:type="dxa"/>
            <w:shd w:val="clear" w:color="auto" w:fill="FFFFFF" w:themeFill="background1"/>
            <w:tcMar>
              <w:top w:w="0" w:type="dxa"/>
              <w:left w:w="108" w:type="dxa"/>
              <w:bottom w:w="0" w:type="dxa"/>
              <w:right w:w="108" w:type="dxa"/>
            </w:tcMar>
          </w:tcPr>
          <w:p w14:paraId="72FE66CD" w14:textId="017FEB22"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77</w:t>
            </w:r>
            <w:r w:rsidR="002E26B9">
              <w:rPr>
                <w:rFonts w:eastAsia="MS Mincho"/>
                <w:sz w:val="20"/>
                <w:szCs w:val="18"/>
              </w:rPr>
              <w:t>6</w:t>
            </w:r>
          </w:p>
        </w:tc>
      </w:tr>
      <w:tr w:rsidR="00494178" w:rsidRPr="00494178" w14:paraId="7C1977BB" w14:textId="77777777" w:rsidTr="00494178">
        <w:trPr>
          <w:trHeight w:val="54"/>
        </w:trPr>
        <w:tc>
          <w:tcPr>
            <w:tcW w:w="2091" w:type="dxa"/>
            <w:shd w:val="clear" w:color="auto" w:fill="FFFFFF" w:themeFill="background1"/>
            <w:tcMar>
              <w:top w:w="0" w:type="dxa"/>
              <w:left w:w="108" w:type="dxa"/>
              <w:bottom w:w="0" w:type="dxa"/>
              <w:right w:w="108" w:type="dxa"/>
            </w:tcMar>
          </w:tcPr>
          <w:p w14:paraId="2BEEE8E7" w14:textId="77777777" w:rsidR="00494178" w:rsidRPr="009512D4" w:rsidRDefault="00494178" w:rsidP="00494178">
            <w:pPr>
              <w:spacing w:after="0" w:line="240" w:lineRule="auto"/>
              <w:textAlignment w:val="auto"/>
              <w:rPr>
                <w:sz w:val="20"/>
              </w:rPr>
            </w:pPr>
            <w:r w:rsidRPr="009512D4">
              <w:rPr>
                <w:rFonts w:eastAsia="MS Mincho"/>
                <w:bCs/>
                <w:sz w:val="20"/>
                <w:szCs w:val="18"/>
              </w:rPr>
              <w:t xml:space="preserve">59% </w:t>
            </w:r>
            <w:r w:rsidRPr="009512D4">
              <w:rPr>
                <w:rFonts w:eastAsia="MS Mincho"/>
                <w:bCs/>
                <w:sz w:val="20"/>
                <w:szCs w:val="16"/>
              </w:rPr>
              <w:t>(base-case)</w:t>
            </w:r>
          </w:p>
        </w:tc>
        <w:tc>
          <w:tcPr>
            <w:tcW w:w="1720" w:type="dxa"/>
            <w:shd w:val="clear" w:color="auto" w:fill="FFFFFF" w:themeFill="background1"/>
            <w:tcMar>
              <w:top w:w="0" w:type="dxa"/>
              <w:left w:w="108" w:type="dxa"/>
              <w:bottom w:w="0" w:type="dxa"/>
              <w:right w:w="108" w:type="dxa"/>
            </w:tcMar>
          </w:tcPr>
          <w:p w14:paraId="0769A65C" w14:textId="369E793E" w:rsidR="00494178" w:rsidRPr="00A901DC" w:rsidRDefault="00A202ED"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7B1FD2FD" w14:textId="5BA746F9" w:rsidR="00494178" w:rsidRPr="00A901DC" w:rsidRDefault="00A202ED" w:rsidP="009512D4">
            <w:pPr>
              <w:spacing w:after="0" w:line="240" w:lineRule="auto"/>
              <w:jc w:val="center"/>
              <w:textAlignment w:val="auto"/>
              <w:rPr>
                <w:rFonts w:eastAsia="MS Mincho"/>
                <w:sz w:val="20"/>
                <w:szCs w:val="18"/>
              </w:rPr>
            </w:pPr>
            <w:r>
              <w:rPr>
                <w:rFonts w:eastAsia="MS Mincho"/>
                <w:sz w:val="20"/>
                <w:szCs w:val="18"/>
              </w:rPr>
              <w:t>3.61</w:t>
            </w:r>
          </w:p>
        </w:tc>
        <w:tc>
          <w:tcPr>
            <w:tcW w:w="1720" w:type="dxa"/>
            <w:shd w:val="clear" w:color="auto" w:fill="FFFFFF" w:themeFill="background1"/>
            <w:tcMar>
              <w:top w:w="0" w:type="dxa"/>
              <w:left w:w="108" w:type="dxa"/>
              <w:bottom w:w="0" w:type="dxa"/>
              <w:right w:w="108" w:type="dxa"/>
            </w:tcMar>
          </w:tcPr>
          <w:p w14:paraId="0EEE1D43" w14:textId="3CDAF623"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1</w:t>
            </w:r>
            <w:r w:rsidR="002E26B9">
              <w:rPr>
                <w:rFonts w:eastAsia="MS Mincho"/>
                <w:sz w:val="20"/>
                <w:szCs w:val="18"/>
              </w:rPr>
              <w:t>7</w:t>
            </w:r>
          </w:p>
        </w:tc>
        <w:tc>
          <w:tcPr>
            <w:tcW w:w="1721" w:type="dxa"/>
            <w:shd w:val="clear" w:color="auto" w:fill="FFFFFF" w:themeFill="background1"/>
            <w:tcMar>
              <w:top w:w="0" w:type="dxa"/>
              <w:left w:w="108" w:type="dxa"/>
              <w:bottom w:w="0" w:type="dxa"/>
              <w:right w:w="108" w:type="dxa"/>
            </w:tcMar>
          </w:tcPr>
          <w:p w14:paraId="5FE555CD" w14:textId="76351031"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579</w:t>
            </w:r>
          </w:p>
        </w:tc>
      </w:tr>
      <w:tr w:rsidR="00494178" w:rsidRPr="00494178" w14:paraId="0845BBBF" w14:textId="77777777" w:rsidTr="00494178">
        <w:trPr>
          <w:trHeight w:val="157"/>
        </w:trPr>
        <w:tc>
          <w:tcPr>
            <w:tcW w:w="2091" w:type="dxa"/>
            <w:shd w:val="clear" w:color="auto" w:fill="FFFFFF" w:themeFill="background1"/>
            <w:tcMar>
              <w:top w:w="0" w:type="dxa"/>
              <w:left w:w="108" w:type="dxa"/>
              <w:bottom w:w="0" w:type="dxa"/>
              <w:right w:w="108" w:type="dxa"/>
            </w:tcMar>
          </w:tcPr>
          <w:p w14:paraId="78132E1A" w14:textId="77777777" w:rsidR="00494178" w:rsidRPr="009512D4" w:rsidRDefault="00494178" w:rsidP="00494178">
            <w:pPr>
              <w:spacing w:after="0" w:line="240" w:lineRule="auto"/>
              <w:textAlignment w:val="auto"/>
              <w:rPr>
                <w:sz w:val="20"/>
              </w:rPr>
            </w:pPr>
            <w:r w:rsidRPr="009512D4">
              <w:rPr>
                <w:rFonts w:eastAsia="MS Mincho"/>
                <w:bCs/>
                <w:sz w:val="20"/>
                <w:szCs w:val="18"/>
              </w:rPr>
              <w:t>77% (upper 95% CI)</w:t>
            </w:r>
          </w:p>
        </w:tc>
        <w:tc>
          <w:tcPr>
            <w:tcW w:w="1720" w:type="dxa"/>
            <w:shd w:val="clear" w:color="auto" w:fill="FFFFFF" w:themeFill="background1"/>
            <w:tcMar>
              <w:top w:w="0" w:type="dxa"/>
              <w:left w:w="108" w:type="dxa"/>
              <w:bottom w:w="0" w:type="dxa"/>
              <w:right w:w="108" w:type="dxa"/>
            </w:tcMar>
          </w:tcPr>
          <w:p w14:paraId="12DC8E50" w14:textId="3F57AD79"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w:t>
            </w:r>
            <w:r w:rsidR="00A202ED">
              <w:rPr>
                <w:rFonts w:eastAsia="MS Mincho"/>
                <w:sz w:val="20"/>
                <w:szCs w:val="18"/>
              </w:rPr>
              <w:t>7.60</w:t>
            </w:r>
          </w:p>
        </w:tc>
        <w:tc>
          <w:tcPr>
            <w:tcW w:w="1721" w:type="dxa"/>
            <w:shd w:val="clear" w:color="auto" w:fill="FFFFFF" w:themeFill="background1"/>
            <w:tcMar>
              <w:top w:w="0" w:type="dxa"/>
              <w:left w:w="108" w:type="dxa"/>
              <w:bottom w:w="0" w:type="dxa"/>
              <w:right w:w="108" w:type="dxa"/>
            </w:tcMar>
          </w:tcPr>
          <w:p w14:paraId="324C5813" w14:textId="00F6BB61"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w:t>
            </w:r>
            <w:r w:rsidR="00A202ED">
              <w:rPr>
                <w:rFonts w:eastAsia="MS Mincho"/>
                <w:sz w:val="20"/>
                <w:szCs w:val="18"/>
              </w:rPr>
              <w:t>0.83</w:t>
            </w:r>
          </w:p>
        </w:tc>
        <w:tc>
          <w:tcPr>
            <w:tcW w:w="1720" w:type="dxa"/>
            <w:shd w:val="clear" w:color="auto" w:fill="FFFFFF" w:themeFill="background1"/>
            <w:tcMar>
              <w:top w:w="0" w:type="dxa"/>
              <w:left w:w="108" w:type="dxa"/>
              <w:bottom w:w="0" w:type="dxa"/>
              <w:right w:w="108" w:type="dxa"/>
            </w:tcMar>
          </w:tcPr>
          <w:p w14:paraId="35DB8F8B" w14:textId="111CB755"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9</w:t>
            </w:r>
            <w:r w:rsidR="002E26B9">
              <w:rPr>
                <w:rFonts w:eastAsia="MS Mincho"/>
                <w:sz w:val="20"/>
                <w:szCs w:val="18"/>
              </w:rPr>
              <w:t>3</w:t>
            </w:r>
          </w:p>
        </w:tc>
        <w:tc>
          <w:tcPr>
            <w:tcW w:w="1721" w:type="dxa"/>
            <w:shd w:val="clear" w:color="auto" w:fill="FFFFFF" w:themeFill="background1"/>
            <w:tcMar>
              <w:top w:w="0" w:type="dxa"/>
              <w:left w:w="108" w:type="dxa"/>
              <w:bottom w:w="0" w:type="dxa"/>
              <w:right w:w="108" w:type="dxa"/>
            </w:tcMar>
          </w:tcPr>
          <w:p w14:paraId="431E9BA4" w14:textId="03C3BB46"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52</w:t>
            </w:r>
            <w:r w:rsidR="002E26B9">
              <w:rPr>
                <w:rFonts w:eastAsia="MS Mincho"/>
                <w:sz w:val="20"/>
                <w:szCs w:val="18"/>
              </w:rPr>
              <w:t>7</w:t>
            </w:r>
          </w:p>
        </w:tc>
      </w:tr>
      <w:tr w:rsidR="00494178" w:rsidRPr="00494178" w14:paraId="77959D60" w14:textId="77777777" w:rsidTr="00494178">
        <w:trPr>
          <w:trHeight w:val="62"/>
        </w:trPr>
        <w:tc>
          <w:tcPr>
            <w:tcW w:w="2091" w:type="dxa"/>
            <w:shd w:val="clear" w:color="auto" w:fill="FFFFFF" w:themeFill="background1"/>
            <w:tcMar>
              <w:top w:w="0" w:type="dxa"/>
              <w:left w:w="108" w:type="dxa"/>
              <w:bottom w:w="0" w:type="dxa"/>
              <w:right w:w="108" w:type="dxa"/>
            </w:tcMar>
          </w:tcPr>
          <w:p w14:paraId="764047B4" w14:textId="77777777" w:rsidR="00494178" w:rsidRPr="009512D4" w:rsidRDefault="00494178" w:rsidP="00494178">
            <w:pPr>
              <w:spacing w:after="0" w:line="240" w:lineRule="auto"/>
              <w:textAlignment w:val="auto"/>
              <w:rPr>
                <w:sz w:val="20"/>
              </w:rPr>
            </w:pPr>
            <w:r w:rsidRPr="009512D4">
              <w:rPr>
                <w:rFonts w:eastAsia="MS Mincho"/>
                <w:bCs/>
                <w:sz w:val="20"/>
                <w:szCs w:val="18"/>
              </w:rPr>
              <w:t>100% (best-case)</w:t>
            </w:r>
          </w:p>
        </w:tc>
        <w:tc>
          <w:tcPr>
            <w:tcW w:w="1720" w:type="dxa"/>
            <w:shd w:val="clear" w:color="auto" w:fill="FFFFFF" w:themeFill="background1"/>
            <w:tcMar>
              <w:top w:w="0" w:type="dxa"/>
              <w:left w:w="108" w:type="dxa"/>
              <w:bottom w:w="0" w:type="dxa"/>
              <w:right w:w="108" w:type="dxa"/>
            </w:tcMar>
          </w:tcPr>
          <w:p w14:paraId="1B0BC2DF" w14:textId="093C8679"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3</w:t>
            </w:r>
            <w:r w:rsidR="00A202ED">
              <w:rPr>
                <w:rFonts w:eastAsia="MS Mincho"/>
                <w:sz w:val="20"/>
                <w:szCs w:val="18"/>
              </w:rPr>
              <w:t>2.59</w:t>
            </w:r>
          </w:p>
        </w:tc>
        <w:tc>
          <w:tcPr>
            <w:tcW w:w="1721" w:type="dxa"/>
            <w:shd w:val="clear" w:color="auto" w:fill="FFFFFF" w:themeFill="background1"/>
            <w:tcMar>
              <w:top w:w="0" w:type="dxa"/>
              <w:left w:w="108" w:type="dxa"/>
              <w:bottom w:w="0" w:type="dxa"/>
              <w:right w:w="108" w:type="dxa"/>
            </w:tcMar>
          </w:tcPr>
          <w:p w14:paraId="2D3FAFDE" w14:textId="6C935416"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0</w:t>
            </w:r>
            <w:r w:rsidR="00A202ED">
              <w:rPr>
                <w:rFonts w:eastAsia="MS Mincho"/>
                <w:sz w:val="20"/>
                <w:szCs w:val="18"/>
              </w:rPr>
              <w:t>.05</w:t>
            </w:r>
          </w:p>
        </w:tc>
        <w:tc>
          <w:tcPr>
            <w:tcW w:w="1720" w:type="dxa"/>
            <w:shd w:val="clear" w:color="auto" w:fill="FFFFFF" w:themeFill="background1"/>
            <w:tcMar>
              <w:top w:w="0" w:type="dxa"/>
              <w:left w:w="108" w:type="dxa"/>
              <w:bottom w:w="0" w:type="dxa"/>
              <w:right w:w="108" w:type="dxa"/>
            </w:tcMar>
          </w:tcPr>
          <w:p w14:paraId="7F4A9CBB" w14:textId="3872C49B"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70</w:t>
            </w:r>
          </w:p>
        </w:tc>
        <w:tc>
          <w:tcPr>
            <w:tcW w:w="1721" w:type="dxa"/>
            <w:shd w:val="clear" w:color="auto" w:fill="FFFFFF" w:themeFill="background1"/>
            <w:tcMar>
              <w:top w:w="0" w:type="dxa"/>
              <w:left w:w="108" w:type="dxa"/>
              <w:bottom w:w="0" w:type="dxa"/>
              <w:right w:w="108" w:type="dxa"/>
            </w:tcMar>
          </w:tcPr>
          <w:p w14:paraId="6C6B9DE7" w14:textId="716EDA8D"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8</w:t>
            </w:r>
            <w:r w:rsidR="002E26B9">
              <w:rPr>
                <w:rFonts w:eastAsia="MS Mincho"/>
                <w:sz w:val="20"/>
                <w:szCs w:val="18"/>
              </w:rPr>
              <w:t>5</w:t>
            </w:r>
          </w:p>
        </w:tc>
      </w:tr>
      <w:tr w:rsidR="00494178" w:rsidRPr="00494178" w14:paraId="4A442CC1" w14:textId="77777777" w:rsidTr="00D219D2">
        <w:trPr>
          <w:trHeight w:val="50"/>
        </w:trPr>
        <w:tc>
          <w:tcPr>
            <w:tcW w:w="8973" w:type="dxa"/>
            <w:gridSpan w:val="5"/>
            <w:shd w:val="clear" w:color="auto" w:fill="FFFFFF" w:themeFill="background1"/>
            <w:tcMar>
              <w:top w:w="0" w:type="dxa"/>
              <w:left w:w="108" w:type="dxa"/>
              <w:bottom w:w="0" w:type="dxa"/>
              <w:right w:w="108" w:type="dxa"/>
            </w:tcMar>
          </w:tcPr>
          <w:p w14:paraId="35B3B56F" w14:textId="7298E8A6" w:rsidR="00494178" w:rsidRPr="00A901DC" w:rsidRDefault="00494178" w:rsidP="009512D4">
            <w:pPr>
              <w:spacing w:after="0" w:line="240" w:lineRule="auto"/>
              <w:textAlignment w:val="auto"/>
              <w:rPr>
                <w:rFonts w:eastAsia="MS Mincho"/>
                <w:sz w:val="20"/>
                <w:szCs w:val="18"/>
              </w:rPr>
            </w:pPr>
            <w:r w:rsidRPr="00A901DC">
              <w:rPr>
                <w:rFonts w:eastAsia="MS Mincho"/>
                <w:b/>
                <w:bCs/>
                <w:sz w:val="20"/>
                <w:szCs w:val="18"/>
              </w:rPr>
              <w:t>Sensitivity of clinical diagnosis</w:t>
            </w:r>
          </w:p>
        </w:tc>
      </w:tr>
      <w:tr w:rsidR="00494178" w:rsidRPr="00494178" w14:paraId="5240BF85" w14:textId="77777777" w:rsidTr="00494178">
        <w:trPr>
          <w:trHeight w:val="95"/>
        </w:trPr>
        <w:tc>
          <w:tcPr>
            <w:tcW w:w="2091" w:type="dxa"/>
            <w:shd w:val="clear" w:color="auto" w:fill="FFFFFF" w:themeFill="background1"/>
            <w:tcMar>
              <w:top w:w="0" w:type="dxa"/>
              <w:left w:w="108" w:type="dxa"/>
              <w:bottom w:w="0" w:type="dxa"/>
              <w:right w:w="108" w:type="dxa"/>
            </w:tcMar>
          </w:tcPr>
          <w:p w14:paraId="3475C241" w14:textId="77777777" w:rsidR="00494178" w:rsidRPr="009512D4" w:rsidRDefault="00494178" w:rsidP="00494178">
            <w:pPr>
              <w:spacing w:after="0" w:line="240" w:lineRule="auto"/>
              <w:textAlignment w:val="auto"/>
              <w:rPr>
                <w:sz w:val="20"/>
              </w:rPr>
            </w:pPr>
            <w:r w:rsidRPr="009512D4">
              <w:rPr>
                <w:rFonts w:eastAsia="MS Mincho"/>
                <w:bCs/>
                <w:sz w:val="20"/>
                <w:szCs w:val="18"/>
              </w:rPr>
              <w:t>0% (worst-case)</w:t>
            </w:r>
          </w:p>
        </w:tc>
        <w:tc>
          <w:tcPr>
            <w:tcW w:w="1720" w:type="dxa"/>
            <w:shd w:val="clear" w:color="auto" w:fill="FFFFFF" w:themeFill="background1"/>
            <w:tcMar>
              <w:top w:w="0" w:type="dxa"/>
              <w:left w:w="108" w:type="dxa"/>
              <w:bottom w:w="0" w:type="dxa"/>
              <w:right w:w="108" w:type="dxa"/>
            </w:tcMar>
          </w:tcPr>
          <w:p w14:paraId="24A9FECC" w14:textId="2E29416C"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38</w:t>
            </w:r>
            <w:r w:rsidR="00A202ED">
              <w:rPr>
                <w:rFonts w:eastAsia="MS Mincho"/>
                <w:sz w:val="20"/>
                <w:szCs w:val="18"/>
              </w:rPr>
              <w:t>.45</w:t>
            </w:r>
          </w:p>
        </w:tc>
        <w:tc>
          <w:tcPr>
            <w:tcW w:w="1721" w:type="dxa"/>
            <w:shd w:val="clear" w:color="auto" w:fill="FFFFFF" w:themeFill="background1"/>
            <w:tcMar>
              <w:top w:w="0" w:type="dxa"/>
              <w:left w:w="108" w:type="dxa"/>
              <w:bottom w:w="0" w:type="dxa"/>
              <w:right w:w="108" w:type="dxa"/>
            </w:tcMar>
          </w:tcPr>
          <w:p w14:paraId="28A0A104" w14:textId="0E25EBCD"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w:t>
            </w:r>
            <w:r w:rsidR="00A202ED">
              <w:rPr>
                <w:rFonts w:eastAsia="MS Mincho"/>
                <w:sz w:val="20"/>
                <w:szCs w:val="18"/>
              </w:rPr>
              <w:t>3.66</w:t>
            </w:r>
          </w:p>
        </w:tc>
        <w:tc>
          <w:tcPr>
            <w:tcW w:w="1720" w:type="dxa"/>
            <w:shd w:val="clear" w:color="auto" w:fill="FFFFFF" w:themeFill="background1"/>
            <w:tcMar>
              <w:top w:w="0" w:type="dxa"/>
              <w:left w:w="108" w:type="dxa"/>
              <w:bottom w:w="0" w:type="dxa"/>
              <w:right w:w="108" w:type="dxa"/>
            </w:tcMar>
          </w:tcPr>
          <w:p w14:paraId="354DE62E" w14:textId="51B6A24A"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6</w:t>
            </w:r>
            <w:r w:rsidR="002E26B9">
              <w:rPr>
                <w:rFonts w:eastAsia="MS Mincho"/>
                <w:sz w:val="20"/>
                <w:szCs w:val="18"/>
              </w:rPr>
              <w:t>2</w:t>
            </w:r>
          </w:p>
        </w:tc>
        <w:tc>
          <w:tcPr>
            <w:tcW w:w="1721" w:type="dxa"/>
            <w:shd w:val="clear" w:color="auto" w:fill="FFFFFF" w:themeFill="background1"/>
            <w:tcMar>
              <w:top w:w="0" w:type="dxa"/>
              <w:left w:w="108" w:type="dxa"/>
              <w:bottom w:w="0" w:type="dxa"/>
              <w:right w:w="108" w:type="dxa"/>
            </w:tcMar>
          </w:tcPr>
          <w:p w14:paraId="08843061" w14:textId="15BBA269" w:rsidR="00494178" w:rsidRPr="00A901DC" w:rsidRDefault="00494178" w:rsidP="009512D4">
            <w:pPr>
              <w:spacing w:after="0" w:line="240" w:lineRule="auto"/>
              <w:jc w:val="center"/>
              <w:textAlignment w:val="auto"/>
              <w:rPr>
                <w:sz w:val="20"/>
              </w:rPr>
            </w:pPr>
            <w:r w:rsidRPr="00A901DC">
              <w:rPr>
                <w:rFonts w:eastAsia="MS Mincho"/>
                <w:sz w:val="20"/>
              </w:rPr>
              <w:t>241</w:t>
            </w:r>
          </w:p>
        </w:tc>
      </w:tr>
      <w:tr w:rsidR="00494178" w:rsidRPr="00494178" w14:paraId="7CE3FCE2" w14:textId="77777777" w:rsidTr="00494178">
        <w:trPr>
          <w:trHeight w:val="40"/>
        </w:trPr>
        <w:tc>
          <w:tcPr>
            <w:tcW w:w="2091" w:type="dxa"/>
            <w:shd w:val="clear" w:color="auto" w:fill="FFFFFF" w:themeFill="background1"/>
            <w:tcMar>
              <w:top w:w="0" w:type="dxa"/>
              <w:left w:w="108" w:type="dxa"/>
              <w:bottom w:w="0" w:type="dxa"/>
              <w:right w:w="108" w:type="dxa"/>
            </w:tcMar>
          </w:tcPr>
          <w:p w14:paraId="190039B2" w14:textId="77777777" w:rsidR="00494178" w:rsidRPr="009512D4" w:rsidRDefault="00494178" w:rsidP="00494178">
            <w:pPr>
              <w:spacing w:after="0" w:line="240" w:lineRule="auto"/>
              <w:textAlignment w:val="auto"/>
              <w:rPr>
                <w:sz w:val="20"/>
              </w:rPr>
            </w:pPr>
            <w:r w:rsidRPr="009512D4">
              <w:rPr>
                <w:rFonts w:eastAsia="MS Mincho"/>
                <w:bCs/>
                <w:sz w:val="20"/>
                <w:szCs w:val="18"/>
              </w:rPr>
              <w:t>33% (lower 95% CI)</w:t>
            </w:r>
          </w:p>
        </w:tc>
        <w:tc>
          <w:tcPr>
            <w:tcW w:w="1720" w:type="dxa"/>
            <w:shd w:val="clear" w:color="auto" w:fill="FFFFFF" w:themeFill="background1"/>
            <w:tcMar>
              <w:top w:w="0" w:type="dxa"/>
              <w:left w:w="108" w:type="dxa"/>
              <w:bottom w:w="0" w:type="dxa"/>
              <w:right w:w="108" w:type="dxa"/>
            </w:tcMar>
          </w:tcPr>
          <w:p w14:paraId="38B2161D" w14:textId="00E34A40"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w:t>
            </w:r>
            <w:r w:rsidR="00A202ED">
              <w:rPr>
                <w:rFonts w:eastAsia="MS Mincho"/>
                <w:sz w:val="20"/>
                <w:szCs w:val="18"/>
              </w:rPr>
              <w:t>6.95</w:t>
            </w:r>
          </w:p>
        </w:tc>
        <w:tc>
          <w:tcPr>
            <w:tcW w:w="1721" w:type="dxa"/>
            <w:shd w:val="clear" w:color="auto" w:fill="FFFFFF" w:themeFill="background1"/>
            <w:tcMar>
              <w:top w:w="0" w:type="dxa"/>
              <w:left w:w="108" w:type="dxa"/>
              <w:bottom w:w="0" w:type="dxa"/>
              <w:right w:w="108" w:type="dxa"/>
            </w:tcMar>
          </w:tcPr>
          <w:p w14:paraId="23073612" w14:textId="72798FB2"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0</w:t>
            </w:r>
            <w:r w:rsidR="00A202ED">
              <w:rPr>
                <w:rFonts w:eastAsia="MS Mincho"/>
                <w:sz w:val="20"/>
                <w:szCs w:val="18"/>
              </w:rPr>
              <w:t>.43</w:t>
            </w:r>
          </w:p>
        </w:tc>
        <w:tc>
          <w:tcPr>
            <w:tcW w:w="1720" w:type="dxa"/>
            <w:shd w:val="clear" w:color="auto" w:fill="FFFFFF" w:themeFill="background1"/>
            <w:tcMar>
              <w:top w:w="0" w:type="dxa"/>
              <w:left w:w="108" w:type="dxa"/>
              <w:bottom w:w="0" w:type="dxa"/>
              <w:right w:w="108" w:type="dxa"/>
            </w:tcMar>
          </w:tcPr>
          <w:p w14:paraId="66B21AB7" w14:textId="6D26ACAF"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05</w:t>
            </w:r>
          </w:p>
        </w:tc>
        <w:tc>
          <w:tcPr>
            <w:tcW w:w="1721" w:type="dxa"/>
            <w:shd w:val="clear" w:color="auto" w:fill="FFFFFF" w:themeFill="background1"/>
            <w:tcMar>
              <w:top w:w="0" w:type="dxa"/>
              <w:left w:w="108" w:type="dxa"/>
              <w:bottom w:w="0" w:type="dxa"/>
              <w:right w:w="108" w:type="dxa"/>
            </w:tcMar>
          </w:tcPr>
          <w:p w14:paraId="59B7D7F0" w14:textId="1B82D352" w:rsidR="00494178" w:rsidRPr="00A901DC" w:rsidRDefault="00494178" w:rsidP="009512D4">
            <w:pPr>
              <w:spacing w:after="0" w:line="240" w:lineRule="auto"/>
              <w:jc w:val="center"/>
              <w:textAlignment w:val="auto"/>
              <w:rPr>
                <w:sz w:val="20"/>
              </w:rPr>
            </w:pPr>
            <w:r w:rsidRPr="00A901DC">
              <w:rPr>
                <w:rFonts w:eastAsia="MS Mincho"/>
                <w:sz w:val="20"/>
              </w:rPr>
              <w:t>547</w:t>
            </w:r>
          </w:p>
        </w:tc>
      </w:tr>
      <w:tr w:rsidR="00494178" w:rsidRPr="00494178" w14:paraId="755B7F0C" w14:textId="77777777" w:rsidTr="00494178">
        <w:trPr>
          <w:trHeight w:val="40"/>
        </w:trPr>
        <w:tc>
          <w:tcPr>
            <w:tcW w:w="2091" w:type="dxa"/>
            <w:shd w:val="clear" w:color="auto" w:fill="FFFFFF" w:themeFill="background1"/>
            <w:tcMar>
              <w:top w:w="0" w:type="dxa"/>
              <w:left w:w="108" w:type="dxa"/>
              <w:bottom w:w="0" w:type="dxa"/>
              <w:right w:w="108" w:type="dxa"/>
            </w:tcMar>
          </w:tcPr>
          <w:p w14:paraId="51695D1E" w14:textId="77777777" w:rsidR="00494178" w:rsidRPr="009512D4" w:rsidRDefault="00494178" w:rsidP="00494178">
            <w:pPr>
              <w:spacing w:after="0" w:line="240" w:lineRule="auto"/>
              <w:textAlignment w:val="auto"/>
              <w:rPr>
                <w:sz w:val="20"/>
              </w:rPr>
            </w:pPr>
            <w:r w:rsidRPr="009512D4">
              <w:rPr>
                <w:rFonts w:eastAsia="MS Mincho"/>
                <w:bCs/>
                <w:sz w:val="20"/>
                <w:szCs w:val="18"/>
              </w:rPr>
              <w:t xml:space="preserve">50% </w:t>
            </w:r>
            <w:r w:rsidRPr="009512D4">
              <w:rPr>
                <w:rFonts w:eastAsia="MS Mincho"/>
                <w:bCs/>
                <w:sz w:val="20"/>
                <w:szCs w:val="16"/>
              </w:rPr>
              <w:t>(base-case)</w:t>
            </w:r>
          </w:p>
        </w:tc>
        <w:tc>
          <w:tcPr>
            <w:tcW w:w="1720" w:type="dxa"/>
            <w:shd w:val="clear" w:color="auto" w:fill="FFFFFF" w:themeFill="background1"/>
            <w:tcMar>
              <w:top w:w="0" w:type="dxa"/>
              <w:left w:w="108" w:type="dxa"/>
              <w:bottom w:w="0" w:type="dxa"/>
              <w:right w:w="108" w:type="dxa"/>
            </w:tcMar>
          </w:tcPr>
          <w:p w14:paraId="52261AD8" w14:textId="22432570" w:rsidR="00494178" w:rsidRPr="00A901DC" w:rsidRDefault="00A202ED"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1AE0AD3C" w14:textId="791241DD" w:rsidR="00494178" w:rsidRPr="00A901DC" w:rsidRDefault="00A202ED" w:rsidP="009512D4">
            <w:pPr>
              <w:spacing w:after="0" w:line="240" w:lineRule="auto"/>
              <w:jc w:val="center"/>
              <w:textAlignment w:val="auto"/>
              <w:rPr>
                <w:rFonts w:eastAsia="MS Mincho"/>
                <w:sz w:val="20"/>
                <w:szCs w:val="18"/>
              </w:rPr>
            </w:pPr>
            <w:r>
              <w:rPr>
                <w:rFonts w:eastAsia="MS Mincho"/>
                <w:sz w:val="20"/>
                <w:szCs w:val="18"/>
              </w:rPr>
              <w:t>3.61</w:t>
            </w:r>
          </w:p>
        </w:tc>
        <w:tc>
          <w:tcPr>
            <w:tcW w:w="1720" w:type="dxa"/>
            <w:shd w:val="clear" w:color="auto" w:fill="FFFFFF" w:themeFill="background1"/>
            <w:tcMar>
              <w:top w:w="0" w:type="dxa"/>
              <w:left w:w="108" w:type="dxa"/>
              <w:bottom w:w="0" w:type="dxa"/>
              <w:right w:w="108" w:type="dxa"/>
            </w:tcMar>
          </w:tcPr>
          <w:p w14:paraId="38628554" w14:textId="4F3F99CE"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1</w:t>
            </w:r>
            <w:r w:rsidR="002E26B9">
              <w:rPr>
                <w:rFonts w:eastAsia="MS Mincho"/>
                <w:sz w:val="20"/>
                <w:szCs w:val="18"/>
              </w:rPr>
              <w:t>7</w:t>
            </w:r>
          </w:p>
        </w:tc>
        <w:tc>
          <w:tcPr>
            <w:tcW w:w="1721" w:type="dxa"/>
            <w:shd w:val="clear" w:color="auto" w:fill="FFFFFF" w:themeFill="background1"/>
            <w:tcMar>
              <w:top w:w="0" w:type="dxa"/>
              <w:left w:w="108" w:type="dxa"/>
              <w:bottom w:w="0" w:type="dxa"/>
              <w:right w:w="108" w:type="dxa"/>
            </w:tcMar>
          </w:tcPr>
          <w:p w14:paraId="36A1B9A3" w14:textId="5D26E89E" w:rsidR="00494178" w:rsidRPr="00A901DC" w:rsidRDefault="00494178" w:rsidP="009512D4">
            <w:pPr>
              <w:spacing w:after="0" w:line="240" w:lineRule="auto"/>
              <w:jc w:val="center"/>
              <w:textAlignment w:val="auto"/>
              <w:rPr>
                <w:sz w:val="20"/>
              </w:rPr>
            </w:pPr>
            <w:r w:rsidRPr="00A901DC">
              <w:rPr>
                <w:rFonts w:eastAsia="MS Mincho"/>
                <w:sz w:val="20"/>
              </w:rPr>
              <w:t>1579</w:t>
            </w:r>
          </w:p>
        </w:tc>
      </w:tr>
      <w:tr w:rsidR="00494178" w:rsidRPr="00494178" w14:paraId="5A533A87" w14:textId="77777777" w:rsidTr="00494178">
        <w:trPr>
          <w:trHeight w:val="106"/>
        </w:trPr>
        <w:tc>
          <w:tcPr>
            <w:tcW w:w="2091" w:type="dxa"/>
            <w:shd w:val="clear" w:color="auto" w:fill="FFFFFF" w:themeFill="background1"/>
            <w:tcMar>
              <w:top w:w="0" w:type="dxa"/>
              <w:left w:w="108" w:type="dxa"/>
              <w:bottom w:w="0" w:type="dxa"/>
              <w:right w:w="108" w:type="dxa"/>
            </w:tcMar>
          </w:tcPr>
          <w:p w14:paraId="5225F195" w14:textId="77777777" w:rsidR="00494178" w:rsidRPr="009512D4" w:rsidRDefault="00494178" w:rsidP="00494178">
            <w:pPr>
              <w:spacing w:after="0" w:line="240" w:lineRule="auto"/>
              <w:textAlignment w:val="auto"/>
              <w:rPr>
                <w:sz w:val="20"/>
              </w:rPr>
            </w:pPr>
            <w:r w:rsidRPr="009512D4">
              <w:rPr>
                <w:rFonts w:eastAsia="MS Mincho"/>
                <w:bCs/>
                <w:sz w:val="20"/>
                <w:szCs w:val="18"/>
              </w:rPr>
              <w:t>67% (upper 95% CI)</w:t>
            </w:r>
          </w:p>
        </w:tc>
        <w:tc>
          <w:tcPr>
            <w:tcW w:w="1720" w:type="dxa"/>
            <w:shd w:val="clear" w:color="auto" w:fill="FFFFFF" w:themeFill="background1"/>
            <w:tcMar>
              <w:top w:w="0" w:type="dxa"/>
              <w:left w:w="108" w:type="dxa"/>
              <w:bottom w:w="0" w:type="dxa"/>
              <w:right w:w="108" w:type="dxa"/>
            </w:tcMar>
          </w:tcPr>
          <w:p w14:paraId="14B1D5A5" w14:textId="3C7815F3"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5</w:t>
            </w:r>
            <w:r w:rsidR="00A202ED">
              <w:rPr>
                <w:rFonts w:eastAsia="MS Mincho"/>
                <w:sz w:val="20"/>
                <w:szCs w:val="18"/>
              </w:rPr>
              <w:t>.21</w:t>
            </w:r>
          </w:p>
        </w:tc>
        <w:tc>
          <w:tcPr>
            <w:tcW w:w="1721" w:type="dxa"/>
            <w:shd w:val="clear" w:color="auto" w:fill="FFFFFF" w:themeFill="background1"/>
            <w:tcMar>
              <w:top w:w="0" w:type="dxa"/>
              <w:left w:w="108" w:type="dxa"/>
              <w:bottom w:w="0" w:type="dxa"/>
              <w:right w:w="108" w:type="dxa"/>
            </w:tcMar>
          </w:tcPr>
          <w:p w14:paraId="055DDFBB" w14:textId="1D4F91BE"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3</w:t>
            </w:r>
            <w:r w:rsidR="00A202ED">
              <w:rPr>
                <w:rFonts w:eastAsia="MS Mincho"/>
                <w:sz w:val="20"/>
                <w:szCs w:val="18"/>
              </w:rPr>
              <w:t>.21</w:t>
            </w:r>
          </w:p>
        </w:tc>
        <w:tc>
          <w:tcPr>
            <w:tcW w:w="1720" w:type="dxa"/>
            <w:shd w:val="clear" w:color="auto" w:fill="FFFFFF" w:themeFill="background1"/>
            <w:tcMar>
              <w:top w:w="0" w:type="dxa"/>
              <w:left w:w="108" w:type="dxa"/>
              <w:bottom w:w="0" w:type="dxa"/>
              <w:right w:w="108" w:type="dxa"/>
            </w:tcMar>
          </w:tcPr>
          <w:p w14:paraId="7D5CB2AA" w14:textId="3BE87F81"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2</w:t>
            </w:r>
            <w:r w:rsidR="002E26B9">
              <w:rPr>
                <w:rFonts w:eastAsia="MS Mincho"/>
                <w:sz w:val="20"/>
                <w:szCs w:val="18"/>
              </w:rPr>
              <w:t>6</w:t>
            </w:r>
          </w:p>
        </w:tc>
        <w:tc>
          <w:tcPr>
            <w:tcW w:w="1721" w:type="dxa"/>
            <w:shd w:val="clear" w:color="auto" w:fill="FFFFFF" w:themeFill="background1"/>
            <w:tcMar>
              <w:top w:w="0" w:type="dxa"/>
              <w:left w:w="108" w:type="dxa"/>
              <w:bottom w:w="0" w:type="dxa"/>
              <w:right w:w="108" w:type="dxa"/>
            </w:tcMar>
          </w:tcPr>
          <w:p w14:paraId="683F2AA0" w14:textId="66DA10DF" w:rsidR="00494178" w:rsidRPr="00A901DC" w:rsidRDefault="00494178" w:rsidP="009512D4">
            <w:pPr>
              <w:spacing w:after="0" w:line="240" w:lineRule="auto"/>
              <w:jc w:val="center"/>
              <w:textAlignment w:val="auto"/>
              <w:rPr>
                <w:sz w:val="20"/>
              </w:rPr>
            </w:pPr>
            <w:r w:rsidRPr="00A901DC">
              <w:rPr>
                <w:rFonts w:eastAsia="MS Mincho"/>
                <w:sz w:val="20"/>
              </w:rPr>
              <w:t>-177</w:t>
            </w:r>
            <w:r w:rsidR="002E26B9">
              <w:rPr>
                <w:rFonts w:eastAsia="MS Mincho"/>
                <w:sz w:val="20"/>
              </w:rPr>
              <w:t>6</w:t>
            </w:r>
          </w:p>
        </w:tc>
      </w:tr>
      <w:tr w:rsidR="00494178" w:rsidRPr="00494178" w14:paraId="5CAD089C" w14:textId="77777777" w:rsidTr="00D219D2">
        <w:trPr>
          <w:trHeight w:val="165"/>
        </w:trPr>
        <w:tc>
          <w:tcPr>
            <w:tcW w:w="8973" w:type="dxa"/>
            <w:gridSpan w:val="5"/>
            <w:shd w:val="clear" w:color="auto" w:fill="FFFFFF" w:themeFill="background1"/>
            <w:tcMar>
              <w:top w:w="0" w:type="dxa"/>
              <w:left w:w="108" w:type="dxa"/>
              <w:bottom w:w="0" w:type="dxa"/>
              <w:right w:w="108" w:type="dxa"/>
            </w:tcMar>
          </w:tcPr>
          <w:p w14:paraId="283A3918" w14:textId="2849A2CD" w:rsidR="00494178" w:rsidRPr="00A901DC" w:rsidRDefault="00494178" w:rsidP="009512D4">
            <w:pPr>
              <w:spacing w:after="0" w:line="240" w:lineRule="auto"/>
              <w:textAlignment w:val="auto"/>
              <w:rPr>
                <w:rFonts w:eastAsia="MS Mincho"/>
                <w:sz w:val="20"/>
                <w:szCs w:val="18"/>
              </w:rPr>
            </w:pPr>
            <w:r w:rsidRPr="00A901DC">
              <w:rPr>
                <w:rFonts w:eastAsia="MS Mincho"/>
                <w:b/>
                <w:bCs/>
                <w:sz w:val="20"/>
                <w:szCs w:val="18"/>
              </w:rPr>
              <w:t>Prevalence of typhoid fever</w:t>
            </w:r>
          </w:p>
        </w:tc>
      </w:tr>
      <w:tr w:rsidR="00494178" w:rsidRPr="00494178" w14:paraId="59B1156B" w14:textId="77777777" w:rsidTr="00494178">
        <w:trPr>
          <w:trHeight w:val="211"/>
        </w:trPr>
        <w:tc>
          <w:tcPr>
            <w:tcW w:w="2091" w:type="dxa"/>
            <w:shd w:val="clear" w:color="auto" w:fill="FFFFFF" w:themeFill="background1"/>
            <w:tcMar>
              <w:top w:w="0" w:type="dxa"/>
              <w:left w:w="108" w:type="dxa"/>
              <w:bottom w:w="0" w:type="dxa"/>
              <w:right w:w="108" w:type="dxa"/>
            </w:tcMar>
          </w:tcPr>
          <w:p w14:paraId="75304008" w14:textId="77777777" w:rsidR="00494178" w:rsidRPr="009512D4" w:rsidRDefault="00494178" w:rsidP="00494178">
            <w:pPr>
              <w:spacing w:after="0" w:line="240" w:lineRule="auto"/>
              <w:textAlignment w:val="auto"/>
              <w:rPr>
                <w:sz w:val="20"/>
              </w:rPr>
            </w:pPr>
            <w:r w:rsidRPr="009512D4">
              <w:rPr>
                <w:rFonts w:eastAsia="MS Mincho"/>
                <w:bCs/>
                <w:sz w:val="20"/>
                <w:szCs w:val="18"/>
              </w:rPr>
              <w:t>4.5% (lower 95% CI)</w:t>
            </w:r>
          </w:p>
        </w:tc>
        <w:tc>
          <w:tcPr>
            <w:tcW w:w="1720" w:type="dxa"/>
            <w:shd w:val="clear" w:color="auto" w:fill="FFFFFF" w:themeFill="background1"/>
            <w:tcMar>
              <w:top w:w="0" w:type="dxa"/>
              <w:left w:w="108" w:type="dxa"/>
              <w:bottom w:w="0" w:type="dxa"/>
              <w:right w:w="108" w:type="dxa"/>
            </w:tcMar>
          </w:tcPr>
          <w:p w14:paraId="57155A4E" w14:textId="130402DD"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4</w:t>
            </w:r>
            <w:r w:rsidR="00C72C40">
              <w:rPr>
                <w:rFonts w:eastAsia="MS Mincho"/>
                <w:sz w:val="20"/>
                <w:szCs w:val="18"/>
              </w:rPr>
              <w:t>.04</w:t>
            </w:r>
          </w:p>
        </w:tc>
        <w:tc>
          <w:tcPr>
            <w:tcW w:w="1721" w:type="dxa"/>
            <w:shd w:val="clear" w:color="auto" w:fill="FFFFFF" w:themeFill="background1"/>
            <w:tcMar>
              <w:top w:w="0" w:type="dxa"/>
              <w:left w:w="108" w:type="dxa"/>
              <w:bottom w:w="0" w:type="dxa"/>
              <w:right w:w="108" w:type="dxa"/>
            </w:tcMar>
          </w:tcPr>
          <w:p w14:paraId="693655A6" w14:textId="2012BFA7"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w:t>
            </w:r>
            <w:r w:rsidR="00C72C40">
              <w:rPr>
                <w:rFonts w:eastAsia="MS Mincho"/>
                <w:sz w:val="20"/>
                <w:szCs w:val="18"/>
              </w:rPr>
              <w:t>.49</w:t>
            </w:r>
          </w:p>
        </w:tc>
        <w:tc>
          <w:tcPr>
            <w:tcW w:w="1720" w:type="dxa"/>
            <w:shd w:val="clear" w:color="auto" w:fill="FFFFFF" w:themeFill="background1"/>
            <w:tcMar>
              <w:top w:w="0" w:type="dxa"/>
              <w:left w:w="108" w:type="dxa"/>
              <w:bottom w:w="0" w:type="dxa"/>
              <w:right w:w="108" w:type="dxa"/>
            </w:tcMar>
          </w:tcPr>
          <w:p w14:paraId="6480B00C" w14:textId="541FB15A"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w:t>
            </w:r>
            <w:r w:rsidR="002E26B9">
              <w:rPr>
                <w:rFonts w:eastAsia="MS Mincho"/>
                <w:sz w:val="20"/>
                <w:szCs w:val="18"/>
              </w:rPr>
              <w:t>70</w:t>
            </w:r>
          </w:p>
        </w:tc>
        <w:tc>
          <w:tcPr>
            <w:tcW w:w="1721" w:type="dxa"/>
            <w:shd w:val="clear" w:color="auto" w:fill="FFFFFF" w:themeFill="background1"/>
            <w:tcMar>
              <w:top w:w="0" w:type="dxa"/>
              <w:left w:w="108" w:type="dxa"/>
              <w:bottom w:w="0" w:type="dxa"/>
              <w:right w:w="108" w:type="dxa"/>
            </w:tcMar>
          </w:tcPr>
          <w:p w14:paraId="37EEA808" w14:textId="04C07E84"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229</w:t>
            </w:r>
            <w:r w:rsidR="002E26B9">
              <w:rPr>
                <w:rFonts w:eastAsia="MS Mincho"/>
                <w:sz w:val="20"/>
                <w:szCs w:val="18"/>
              </w:rPr>
              <w:t>2</w:t>
            </w:r>
          </w:p>
        </w:tc>
      </w:tr>
      <w:tr w:rsidR="00494178" w:rsidRPr="00494178" w14:paraId="2487A0B2" w14:textId="77777777" w:rsidTr="00494178">
        <w:trPr>
          <w:trHeight w:val="129"/>
        </w:trPr>
        <w:tc>
          <w:tcPr>
            <w:tcW w:w="2091" w:type="dxa"/>
            <w:shd w:val="clear" w:color="auto" w:fill="FFFFFF" w:themeFill="background1"/>
            <w:tcMar>
              <w:top w:w="0" w:type="dxa"/>
              <w:left w:w="108" w:type="dxa"/>
              <w:bottom w:w="0" w:type="dxa"/>
              <w:right w:w="108" w:type="dxa"/>
            </w:tcMar>
          </w:tcPr>
          <w:p w14:paraId="798F93E4" w14:textId="77777777" w:rsidR="00494178" w:rsidRPr="009512D4" w:rsidRDefault="00494178" w:rsidP="00494178">
            <w:pPr>
              <w:spacing w:after="0" w:line="240" w:lineRule="auto"/>
              <w:textAlignment w:val="auto"/>
              <w:rPr>
                <w:sz w:val="20"/>
              </w:rPr>
            </w:pPr>
            <w:r w:rsidRPr="009512D4">
              <w:rPr>
                <w:rFonts w:eastAsia="MS Mincho"/>
                <w:bCs/>
                <w:sz w:val="20"/>
                <w:szCs w:val="18"/>
              </w:rPr>
              <w:t>6.5% (base-case)</w:t>
            </w:r>
          </w:p>
        </w:tc>
        <w:tc>
          <w:tcPr>
            <w:tcW w:w="1720" w:type="dxa"/>
            <w:shd w:val="clear" w:color="auto" w:fill="FFFFFF" w:themeFill="background1"/>
            <w:tcMar>
              <w:top w:w="0" w:type="dxa"/>
              <w:left w:w="108" w:type="dxa"/>
              <w:bottom w:w="0" w:type="dxa"/>
              <w:right w:w="108" w:type="dxa"/>
            </w:tcMar>
          </w:tcPr>
          <w:p w14:paraId="142992DC" w14:textId="313B52BC"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19F3AD4F" w14:textId="01574C3D"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3.61</w:t>
            </w:r>
          </w:p>
        </w:tc>
        <w:tc>
          <w:tcPr>
            <w:tcW w:w="1720" w:type="dxa"/>
            <w:shd w:val="clear" w:color="auto" w:fill="FFFFFF" w:themeFill="background1"/>
            <w:tcMar>
              <w:top w:w="0" w:type="dxa"/>
              <w:left w:w="108" w:type="dxa"/>
              <w:bottom w:w="0" w:type="dxa"/>
              <w:right w:w="108" w:type="dxa"/>
            </w:tcMar>
          </w:tcPr>
          <w:p w14:paraId="344C69B2" w14:textId="7125A6F6"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1</w:t>
            </w:r>
            <w:r w:rsidR="002E26B9">
              <w:rPr>
                <w:rFonts w:eastAsia="MS Mincho"/>
                <w:sz w:val="20"/>
                <w:szCs w:val="18"/>
              </w:rPr>
              <w:t>7</w:t>
            </w:r>
          </w:p>
        </w:tc>
        <w:tc>
          <w:tcPr>
            <w:tcW w:w="1721" w:type="dxa"/>
            <w:shd w:val="clear" w:color="auto" w:fill="FFFFFF" w:themeFill="background1"/>
            <w:tcMar>
              <w:top w:w="0" w:type="dxa"/>
              <w:left w:w="108" w:type="dxa"/>
              <w:bottom w:w="0" w:type="dxa"/>
              <w:right w:w="108" w:type="dxa"/>
            </w:tcMar>
          </w:tcPr>
          <w:p w14:paraId="727F9BC4" w14:textId="5372AE66"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579</w:t>
            </w:r>
          </w:p>
        </w:tc>
      </w:tr>
      <w:tr w:rsidR="00494178" w:rsidRPr="00494178" w14:paraId="2BA14F62" w14:textId="77777777" w:rsidTr="00494178">
        <w:trPr>
          <w:trHeight w:val="175"/>
        </w:trPr>
        <w:tc>
          <w:tcPr>
            <w:tcW w:w="2091" w:type="dxa"/>
            <w:shd w:val="clear" w:color="auto" w:fill="FFFFFF" w:themeFill="background1"/>
            <w:tcMar>
              <w:top w:w="0" w:type="dxa"/>
              <w:left w:w="108" w:type="dxa"/>
              <w:bottom w:w="0" w:type="dxa"/>
              <w:right w:w="108" w:type="dxa"/>
            </w:tcMar>
          </w:tcPr>
          <w:p w14:paraId="022C9520" w14:textId="77777777" w:rsidR="00494178" w:rsidRPr="009512D4" w:rsidRDefault="00494178" w:rsidP="00494178">
            <w:pPr>
              <w:spacing w:after="0" w:line="240" w:lineRule="auto"/>
              <w:textAlignment w:val="auto"/>
              <w:rPr>
                <w:sz w:val="20"/>
              </w:rPr>
            </w:pPr>
            <w:r w:rsidRPr="009512D4">
              <w:rPr>
                <w:rFonts w:eastAsia="MS Mincho"/>
                <w:bCs/>
                <w:sz w:val="20"/>
                <w:szCs w:val="18"/>
              </w:rPr>
              <w:t>9.0% (upper 95% CI)</w:t>
            </w:r>
          </w:p>
        </w:tc>
        <w:tc>
          <w:tcPr>
            <w:tcW w:w="1720" w:type="dxa"/>
            <w:shd w:val="clear" w:color="auto" w:fill="FFFFFF" w:themeFill="background1"/>
            <w:tcMar>
              <w:top w:w="0" w:type="dxa"/>
              <w:left w:w="108" w:type="dxa"/>
              <w:bottom w:w="0" w:type="dxa"/>
              <w:right w:w="108" w:type="dxa"/>
            </w:tcMar>
          </w:tcPr>
          <w:p w14:paraId="0361928B" w14:textId="56F58072"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8</w:t>
            </w:r>
            <w:r w:rsidR="00C72C40">
              <w:rPr>
                <w:rFonts w:eastAsia="MS Mincho"/>
                <w:sz w:val="20"/>
                <w:szCs w:val="18"/>
              </w:rPr>
              <w:t>.08</w:t>
            </w:r>
          </w:p>
        </w:tc>
        <w:tc>
          <w:tcPr>
            <w:tcW w:w="1721" w:type="dxa"/>
            <w:shd w:val="clear" w:color="auto" w:fill="FFFFFF" w:themeFill="background1"/>
            <w:tcMar>
              <w:top w:w="0" w:type="dxa"/>
              <w:left w:w="108" w:type="dxa"/>
              <w:bottom w:w="0" w:type="dxa"/>
              <w:right w:w="108" w:type="dxa"/>
            </w:tcMar>
          </w:tcPr>
          <w:p w14:paraId="513F8E87" w14:textId="50371990"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4.97</w:t>
            </w:r>
          </w:p>
        </w:tc>
        <w:tc>
          <w:tcPr>
            <w:tcW w:w="1720" w:type="dxa"/>
            <w:shd w:val="clear" w:color="auto" w:fill="FFFFFF" w:themeFill="background1"/>
            <w:tcMar>
              <w:top w:w="0" w:type="dxa"/>
              <w:left w:w="108" w:type="dxa"/>
              <w:bottom w:w="0" w:type="dxa"/>
              <w:right w:w="108" w:type="dxa"/>
            </w:tcMar>
          </w:tcPr>
          <w:p w14:paraId="0E4BAC13" w14:textId="289CFE25"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8</w:t>
            </w:r>
            <w:r w:rsidR="002E26B9">
              <w:rPr>
                <w:rFonts w:eastAsia="MS Mincho"/>
                <w:sz w:val="20"/>
                <w:szCs w:val="18"/>
              </w:rPr>
              <w:t>5</w:t>
            </w:r>
          </w:p>
        </w:tc>
        <w:tc>
          <w:tcPr>
            <w:tcW w:w="1721" w:type="dxa"/>
            <w:shd w:val="clear" w:color="auto" w:fill="FFFFFF" w:themeFill="background1"/>
            <w:tcMar>
              <w:top w:w="0" w:type="dxa"/>
              <w:left w:w="108" w:type="dxa"/>
              <w:bottom w:w="0" w:type="dxa"/>
              <w:right w:w="108" w:type="dxa"/>
            </w:tcMar>
          </w:tcPr>
          <w:p w14:paraId="081513B2" w14:textId="3A045A80"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114</w:t>
            </w:r>
            <w:r w:rsidR="002E26B9">
              <w:rPr>
                <w:rFonts w:eastAsia="MS Mincho"/>
                <w:sz w:val="20"/>
                <w:szCs w:val="18"/>
              </w:rPr>
              <w:t>7</w:t>
            </w:r>
          </w:p>
        </w:tc>
      </w:tr>
      <w:tr w:rsidR="00494178" w:rsidRPr="00494178" w14:paraId="0101ABA0" w14:textId="77777777" w:rsidTr="00D219D2">
        <w:trPr>
          <w:trHeight w:val="121"/>
        </w:trPr>
        <w:tc>
          <w:tcPr>
            <w:tcW w:w="8973" w:type="dxa"/>
            <w:gridSpan w:val="5"/>
            <w:shd w:val="clear" w:color="auto" w:fill="FFFFFF" w:themeFill="background1"/>
            <w:tcMar>
              <w:top w:w="0" w:type="dxa"/>
              <w:left w:w="108" w:type="dxa"/>
              <w:bottom w:w="0" w:type="dxa"/>
              <w:right w:w="108" w:type="dxa"/>
            </w:tcMar>
          </w:tcPr>
          <w:p w14:paraId="4C52011E" w14:textId="77FD5B60" w:rsidR="00494178" w:rsidRPr="00A901DC" w:rsidRDefault="00494178" w:rsidP="009512D4">
            <w:pPr>
              <w:spacing w:after="0" w:line="240" w:lineRule="auto"/>
              <w:textAlignment w:val="auto"/>
              <w:rPr>
                <w:rFonts w:eastAsia="MS Mincho"/>
                <w:sz w:val="20"/>
                <w:szCs w:val="18"/>
              </w:rPr>
            </w:pPr>
            <w:r w:rsidRPr="00A901DC">
              <w:rPr>
                <w:rFonts w:eastAsia="MS Mincho"/>
                <w:b/>
                <w:bCs/>
                <w:sz w:val="20"/>
                <w:szCs w:val="18"/>
              </w:rPr>
              <w:t>Prevalence of MDR strains</w:t>
            </w:r>
          </w:p>
        </w:tc>
      </w:tr>
      <w:tr w:rsidR="00494178" w:rsidRPr="00494178" w14:paraId="4082F1E0" w14:textId="77777777" w:rsidTr="00494178">
        <w:trPr>
          <w:trHeight w:val="181"/>
        </w:trPr>
        <w:tc>
          <w:tcPr>
            <w:tcW w:w="2091" w:type="dxa"/>
            <w:shd w:val="clear" w:color="auto" w:fill="FFFFFF" w:themeFill="background1"/>
            <w:tcMar>
              <w:top w:w="0" w:type="dxa"/>
              <w:left w:w="108" w:type="dxa"/>
              <w:bottom w:w="0" w:type="dxa"/>
              <w:right w:w="108" w:type="dxa"/>
            </w:tcMar>
          </w:tcPr>
          <w:p w14:paraId="3821D6CB" w14:textId="77777777" w:rsidR="00494178" w:rsidRPr="009512D4" w:rsidRDefault="00494178" w:rsidP="00494178">
            <w:pPr>
              <w:spacing w:after="0" w:line="240" w:lineRule="auto"/>
              <w:textAlignment w:val="auto"/>
              <w:rPr>
                <w:sz w:val="20"/>
              </w:rPr>
            </w:pPr>
            <w:r w:rsidRPr="009512D4">
              <w:rPr>
                <w:rFonts w:eastAsia="MS Mincho"/>
                <w:bCs/>
                <w:sz w:val="20"/>
                <w:szCs w:val="18"/>
              </w:rPr>
              <w:t>25% (best-case)</w:t>
            </w:r>
          </w:p>
        </w:tc>
        <w:tc>
          <w:tcPr>
            <w:tcW w:w="1720" w:type="dxa"/>
            <w:shd w:val="clear" w:color="auto" w:fill="FFFFFF" w:themeFill="background1"/>
            <w:tcMar>
              <w:top w:w="0" w:type="dxa"/>
              <w:left w:w="108" w:type="dxa"/>
              <w:bottom w:w="0" w:type="dxa"/>
              <w:right w:w="108" w:type="dxa"/>
            </w:tcMar>
          </w:tcPr>
          <w:p w14:paraId="0539F009" w14:textId="60E2AE4D"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1ABA3062" w14:textId="4F244AE0"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2.57</w:t>
            </w:r>
          </w:p>
        </w:tc>
        <w:tc>
          <w:tcPr>
            <w:tcW w:w="1720" w:type="dxa"/>
            <w:shd w:val="clear" w:color="auto" w:fill="FFFFFF" w:themeFill="background1"/>
            <w:tcMar>
              <w:top w:w="0" w:type="dxa"/>
              <w:left w:w="108" w:type="dxa"/>
              <w:bottom w:w="0" w:type="dxa"/>
              <w:right w:w="108" w:type="dxa"/>
            </w:tcMar>
          </w:tcPr>
          <w:p w14:paraId="73DEF265" w14:textId="4261E46B" w:rsidR="00494178" w:rsidRPr="00A901DC" w:rsidRDefault="00494178" w:rsidP="009512D4">
            <w:pPr>
              <w:spacing w:after="0" w:line="240" w:lineRule="auto"/>
              <w:jc w:val="center"/>
              <w:textAlignment w:val="auto"/>
              <w:rPr>
                <w:sz w:val="20"/>
              </w:rPr>
            </w:pPr>
            <w:r w:rsidRPr="00A901DC">
              <w:rPr>
                <w:rFonts w:eastAsia="MS Mincho"/>
                <w:sz w:val="20"/>
              </w:rPr>
              <w:t>10</w:t>
            </w:r>
            <w:r w:rsidR="002E26B9">
              <w:rPr>
                <w:rFonts w:eastAsia="MS Mincho"/>
                <w:sz w:val="20"/>
              </w:rPr>
              <w:t>8</w:t>
            </w:r>
          </w:p>
        </w:tc>
        <w:tc>
          <w:tcPr>
            <w:tcW w:w="1721" w:type="dxa"/>
            <w:shd w:val="clear" w:color="auto" w:fill="FFFFFF" w:themeFill="background1"/>
            <w:tcMar>
              <w:top w:w="0" w:type="dxa"/>
              <w:left w:w="108" w:type="dxa"/>
              <w:bottom w:w="0" w:type="dxa"/>
              <w:right w:w="108" w:type="dxa"/>
            </w:tcMar>
          </w:tcPr>
          <w:p w14:paraId="4B0601E1" w14:textId="3444B2D4" w:rsidR="00494178" w:rsidRPr="00A901DC" w:rsidRDefault="00494178" w:rsidP="009512D4">
            <w:pPr>
              <w:spacing w:after="0" w:line="240" w:lineRule="auto"/>
              <w:jc w:val="center"/>
              <w:textAlignment w:val="auto"/>
              <w:rPr>
                <w:sz w:val="20"/>
              </w:rPr>
            </w:pPr>
            <w:r w:rsidRPr="00A901DC">
              <w:rPr>
                <w:rFonts w:eastAsia="MS Mincho"/>
                <w:sz w:val="20"/>
              </w:rPr>
              <w:t>221</w:t>
            </w:r>
            <w:r w:rsidR="002E26B9">
              <w:rPr>
                <w:rFonts w:eastAsia="MS Mincho"/>
                <w:sz w:val="20"/>
              </w:rPr>
              <w:t>9</w:t>
            </w:r>
          </w:p>
        </w:tc>
      </w:tr>
      <w:tr w:rsidR="00494178" w:rsidRPr="00494178" w14:paraId="567C5596" w14:textId="77777777" w:rsidTr="00494178">
        <w:trPr>
          <w:trHeight w:val="85"/>
        </w:trPr>
        <w:tc>
          <w:tcPr>
            <w:tcW w:w="2091" w:type="dxa"/>
            <w:shd w:val="clear" w:color="auto" w:fill="FFFFFF" w:themeFill="background1"/>
            <w:tcMar>
              <w:top w:w="0" w:type="dxa"/>
              <w:left w:w="108" w:type="dxa"/>
              <w:bottom w:w="0" w:type="dxa"/>
              <w:right w:w="108" w:type="dxa"/>
            </w:tcMar>
          </w:tcPr>
          <w:p w14:paraId="7A85EFBE" w14:textId="77777777" w:rsidR="00494178" w:rsidRPr="009512D4" w:rsidRDefault="00494178" w:rsidP="00494178">
            <w:pPr>
              <w:spacing w:after="0" w:line="240" w:lineRule="auto"/>
              <w:textAlignment w:val="auto"/>
              <w:rPr>
                <w:sz w:val="20"/>
              </w:rPr>
            </w:pPr>
            <w:r w:rsidRPr="009512D4">
              <w:rPr>
                <w:rFonts w:eastAsia="MS Mincho"/>
                <w:bCs/>
                <w:sz w:val="20"/>
                <w:szCs w:val="18"/>
              </w:rPr>
              <w:t>50% (base-case)</w:t>
            </w:r>
          </w:p>
        </w:tc>
        <w:tc>
          <w:tcPr>
            <w:tcW w:w="1720" w:type="dxa"/>
            <w:shd w:val="clear" w:color="auto" w:fill="FFFFFF" w:themeFill="background1"/>
            <w:tcMar>
              <w:top w:w="0" w:type="dxa"/>
              <w:left w:w="108" w:type="dxa"/>
              <w:bottom w:w="0" w:type="dxa"/>
              <w:right w:w="108" w:type="dxa"/>
            </w:tcMar>
          </w:tcPr>
          <w:p w14:paraId="7F4B5643" w14:textId="08AD5EF6"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08394D7E" w14:textId="19935FD5"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3.61</w:t>
            </w:r>
          </w:p>
        </w:tc>
        <w:tc>
          <w:tcPr>
            <w:tcW w:w="1720" w:type="dxa"/>
            <w:shd w:val="clear" w:color="auto" w:fill="FFFFFF" w:themeFill="background1"/>
            <w:tcMar>
              <w:top w:w="0" w:type="dxa"/>
              <w:left w:w="108" w:type="dxa"/>
              <w:bottom w:w="0" w:type="dxa"/>
              <w:right w:w="108" w:type="dxa"/>
            </w:tcMar>
          </w:tcPr>
          <w:p w14:paraId="195E85B6" w14:textId="2B9900D0" w:rsidR="00494178" w:rsidRPr="00A901DC" w:rsidRDefault="00494178" w:rsidP="009512D4">
            <w:pPr>
              <w:spacing w:after="0" w:line="240" w:lineRule="auto"/>
              <w:jc w:val="center"/>
              <w:textAlignment w:val="auto"/>
              <w:rPr>
                <w:sz w:val="20"/>
              </w:rPr>
            </w:pPr>
            <w:r w:rsidRPr="00A901DC">
              <w:rPr>
                <w:rFonts w:eastAsia="MS Mincho"/>
                <w:sz w:val="20"/>
              </w:rPr>
              <w:t>11</w:t>
            </w:r>
            <w:r w:rsidR="002E26B9">
              <w:rPr>
                <w:rFonts w:eastAsia="MS Mincho"/>
                <w:sz w:val="20"/>
              </w:rPr>
              <w:t>7</w:t>
            </w:r>
          </w:p>
        </w:tc>
        <w:tc>
          <w:tcPr>
            <w:tcW w:w="1721" w:type="dxa"/>
            <w:shd w:val="clear" w:color="auto" w:fill="FFFFFF" w:themeFill="background1"/>
            <w:tcMar>
              <w:top w:w="0" w:type="dxa"/>
              <w:left w:w="108" w:type="dxa"/>
              <w:bottom w:w="0" w:type="dxa"/>
              <w:right w:w="108" w:type="dxa"/>
            </w:tcMar>
          </w:tcPr>
          <w:p w14:paraId="5A3C4DAA" w14:textId="4B2EB296" w:rsidR="00494178" w:rsidRPr="00A901DC" w:rsidRDefault="00494178" w:rsidP="009512D4">
            <w:pPr>
              <w:spacing w:after="0" w:line="240" w:lineRule="auto"/>
              <w:jc w:val="center"/>
              <w:textAlignment w:val="auto"/>
              <w:rPr>
                <w:sz w:val="20"/>
              </w:rPr>
            </w:pPr>
            <w:r w:rsidRPr="00A901DC">
              <w:rPr>
                <w:rFonts w:eastAsia="MS Mincho"/>
                <w:sz w:val="20"/>
              </w:rPr>
              <w:t>1579</w:t>
            </w:r>
          </w:p>
        </w:tc>
      </w:tr>
      <w:tr w:rsidR="00494178" w:rsidRPr="00494178" w14:paraId="08B635EE" w14:textId="77777777" w:rsidTr="00494178">
        <w:trPr>
          <w:trHeight w:val="40"/>
        </w:trPr>
        <w:tc>
          <w:tcPr>
            <w:tcW w:w="2091" w:type="dxa"/>
            <w:shd w:val="clear" w:color="auto" w:fill="FFFFFF" w:themeFill="background1"/>
            <w:tcMar>
              <w:top w:w="0" w:type="dxa"/>
              <w:left w:w="108" w:type="dxa"/>
              <w:bottom w:w="0" w:type="dxa"/>
              <w:right w:w="108" w:type="dxa"/>
            </w:tcMar>
          </w:tcPr>
          <w:p w14:paraId="7AEC4BBB" w14:textId="77777777" w:rsidR="00494178" w:rsidRPr="009512D4" w:rsidRDefault="00494178" w:rsidP="00494178">
            <w:pPr>
              <w:spacing w:after="0" w:line="240" w:lineRule="auto"/>
              <w:textAlignment w:val="auto"/>
              <w:rPr>
                <w:sz w:val="20"/>
              </w:rPr>
            </w:pPr>
            <w:r w:rsidRPr="009512D4">
              <w:rPr>
                <w:rFonts w:eastAsia="MS Mincho"/>
                <w:bCs/>
                <w:sz w:val="20"/>
                <w:szCs w:val="18"/>
              </w:rPr>
              <w:t>90% (worst-case)</w:t>
            </w:r>
          </w:p>
        </w:tc>
        <w:tc>
          <w:tcPr>
            <w:tcW w:w="1720" w:type="dxa"/>
            <w:shd w:val="clear" w:color="auto" w:fill="FFFFFF" w:themeFill="background1"/>
            <w:tcMar>
              <w:top w:w="0" w:type="dxa"/>
              <w:left w:w="108" w:type="dxa"/>
              <w:bottom w:w="0" w:type="dxa"/>
              <w:right w:w="108" w:type="dxa"/>
            </w:tcMar>
          </w:tcPr>
          <w:p w14:paraId="562248E2" w14:textId="1AE0B4F9" w:rsidR="00494178" w:rsidRPr="00A901DC" w:rsidRDefault="00C72C40" w:rsidP="009512D4">
            <w:pPr>
              <w:spacing w:after="0" w:line="240" w:lineRule="auto"/>
              <w:jc w:val="center"/>
              <w:textAlignment w:val="auto"/>
              <w:rPr>
                <w:rFonts w:eastAsia="MS Mincho"/>
                <w:sz w:val="20"/>
                <w:szCs w:val="18"/>
              </w:rPr>
            </w:pPr>
            <w:r>
              <w:rPr>
                <w:rFonts w:eastAsia="MS Mincho"/>
                <w:sz w:val="20"/>
                <w:szCs w:val="18"/>
              </w:rPr>
              <w:t>5.87</w:t>
            </w:r>
          </w:p>
        </w:tc>
        <w:tc>
          <w:tcPr>
            <w:tcW w:w="1721" w:type="dxa"/>
            <w:shd w:val="clear" w:color="auto" w:fill="FFFFFF" w:themeFill="background1"/>
            <w:tcMar>
              <w:top w:w="0" w:type="dxa"/>
              <w:left w:w="108" w:type="dxa"/>
              <w:bottom w:w="0" w:type="dxa"/>
              <w:right w:w="108" w:type="dxa"/>
            </w:tcMar>
          </w:tcPr>
          <w:p w14:paraId="7C52DAFE" w14:textId="30E5E502" w:rsidR="00494178" w:rsidRPr="00A901DC" w:rsidRDefault="00494178" w:rsidP="009512D4">
            <w:pPr>
              <w:spacing w:after="0" w:line="240" w:lineRule="auto"/>
              <w:jc w:val="center"/>
              <w:textAlignment w:val="auto"/>
              <w:rPr>
                <w:rFonts w:eastAsia="MS Mincho"/>
                <w:sz w:val="20"/>
                <w:szCs w:val="18"/>
              </w:rPr>
            </w:pPr>
            <w:r w:rsidRPr="00A901DC">
              <w:rPr>
                <w:rFonts w:eastAsia="MS Mincho"/>
                <w:sz w:val="20"/>
                <w:szCs w:val="18"/>
              </w:rPr>
              <w:t>5</w:t>
            </w:r>
            <w:r w:rsidR="00C72C40">
              <w:rPr>
                <w:rFonts w:eastAsia="MS Mincho"/>
                <w:sz w:val="20"/>
                <w:szCs w:val="18"/>
              </w:rPr>
              <w:t>.27</w:t>
            </w:r>
          </w:p>
        </w:tc>
        <w:tc>
          <w:tcPr>
            <w:tcW w:w="1720" w:type="dxa"/>
            <w:shd w:val="clear" w:color="auto" w:fill="FFFFFF" w:themeFill="background1"/>
            <w:tcMar>
              <w:top w:w="0" w:type="dxa"/>
              <w:left w:w="108" w:type="dxa"/>
              <w:bottom w:w="0" w:type="dxa"/>
              <w:right w:w="108" w:type="dxa"/>
            </w:tcMar>
          </w:tcPr>
          <w:p w14:paraId="11A83AC3" w14:textId="20C3BD08" w:rsidR="00494178" w:rsidRPr="00A901DC" w:rsidRDefault="00494178" w:rsidP="009512D4">
            <w:pPr>
              <w:spacing w:after="0" w:line="240" w:lineRule="auto"/>
              <w:jc w:val="center"/>
              <w:textAlignment w:val="auto"/>
              <w:rPr>
                <w:sz w:val="20"/>
              </w:rPr>
            </w:pPr>
            <w:r w:rsidRPr="00A901DC">
              <w:rPr>
                <w:rFonts w:eastAsia="MS Mincho"/>
                <w:sz w:val="20"/>
              </w:rPr>
              <w:t>134</w:t>
            </w:r>
          </w:p>
        </w:tc>
        <w:tc>
          <w:tcPr>
            <w:tcW w:w="1721" w:type="dxa"/>
            <w:shd w:val="clear" w:color="auto" w:fill="FFFFFF" w:themeFill="background1"/>
            <w:tcMar>
              <w:top w:w="0" w:type="dxa"/>
              <w:left w:w="108" w:type="dxa"/>
              <w:bottom w:w="0" w:type="dxa"/>
              <w:right w:w="108" w:type="dxa"/>
            </w:tcMar>
          </w:tcPr>
          <w:p w14:paraId="7DE3014F" w14:textId="4ADB6947" w:rsidR="00494178" w:rsidRPr="00A901DC" w:rsidRDefault="00494178" w:rsidP="009512D4">
            <w:pPr>
              <w:spacing w:after="0" w:line="240" w:lineRule="auto"/>
              <w:jc w:val="center"/>
              <w:textAlignment w:val="auto"/>
              <w:rPr>
                <w:sz w:val="20"/>
              </w:rPr>
            </w:pPr>
            <w:r w:rsidRPr="00A901DC">
              <w:rPr>
                <w:rFonts w:eastAsia="MS Mincho"/>
                <w:sz w:val="20"/>
              </w:rPr>
              <w:t>108</w:t>
            </w:r>
            <w:r w:rsidR="002E26B9">
              <w:rPr>
                <w:rFonts w:eastAsia="MS Mincho"/>
                <w:sz w:val="20"/>
              </w:rPr>
              <w:t>1</w:t>
            </w:r>
          </w:p>
        </w:tc>
      </w:tr>
    </w:tbl>
    <w:p w14:paraId="25ACDAF8" w14:textId="06EE8E57" w:rsidR="00C73ADA" w:rsidRPr="008A326F" w:rsidRDefault="00C73ADA" w:rsidP="008A326F">
      <w:pPr>
        <w:spacing w:line="240" w:lineRule="auto"/>
      </w:pPr>
      <w:bookmarkStart w:id="5" w:name="_Hlk510972230"/>
      <w:r w:rsidRPr="008A326F">
        <w:rPr>
          <w:rFonts w:eastAsia="MS Mincho"/>
          <w:bCs/>
          <w:sz w:val="20"/>
          <w:szCs w:val="18"/>
        </w:rPr>
        <w:t xml:space="preserve">95% CI, 95% confidence interval; ICER, Incremental Cost-effectiveness Ratio; TyF, Typhoid fever. </w:t>
      </w:r>
      <w:r w:rsidRPr="008A326F">
        <w:rPr>
          <w:rFonts w:eastAsia="MS Mincho"/>
          <w:bCs/>
          <w:sz w:val="20"/>
          <w:szCs w:val="20"/>
        </w:rPr>
        <w:t xml:space="preserve">C/E (Cost-effectiveness Ratio) was derived from (costs)/(produced health effects). </w:t>
      </w:r>
      <w:r w:rsidRPr="008A326F">
        <w:rPr>
          <w:rFonts w:eastAsia="MS Mincho"/>
          <w:bCs/>
          <w:sz w:val="20"/>
          <w:szCs w:val="18"/>
        </w:rPr>
        <w:t>Difference was derived from (Effect or cost or C/E of IgMFA)-(Effect or cost or C/E of clinical diagnosis). ICER was derived from (Cost of IgMFA-Cost of clinical diagnosis)/(Effect of IgMFA-Effect of clinical diagnosis).</w:t>
      </w:r>
    </w:p>
    <w:bookmarkEnd w:id="5"/>
    <w:p w14:paraId="7A5A4861" w14:textId="6F9F2445" w:rsidR="00494178" w:rsidRPr="009B3526" w:rsidRDefault="00B774A0" w:rsidP="00CE41F0">
      <w:r w:rsidRPr="009B3526">
        <w:t xml:space="preserve">Regarding the effect of the change in the sensitivity of </w:t>
      </w:r>
      <w:r w:rsidR="007D16A7" w:rsidRPr="009B3526">
        <w:t xml:space="preserve">the </w:t>
      </w:r>
      <w:r w:rsidRPr="009B3526">
        <w:t>clinical diagnosis, a 0% of sensitivity showed that the ICER would decrease to $241</w:t>
      </w:r>
      <w:r w:rsidR="003E09A6" w:rsidRPr="009B3526">
        <w:t>.</w:t>
      </w:r>
    </w:p>
    <w:p w14:paraId="101D11D9" w14:textId="7B5A56D4" w:rsidR="001C1C31" w:rsidRDefault="00A65A7D" w:rsidP="00CE41F0">
      <w:r w:rsidRPr="009B3526">
        <w:t>At a</w:t>
      </w:r>
      <w:r w:rsidR="00B774A0" w:rsidRPr="009B3526">
        <w:t xml:space="preserve"> typhoid fever prevalence of 4.5% (lower 95% CI value), the ICER was estimated to be $2292, while at a prevalence of 9.0% (upper 95% CI value), the estimation was $1147.</w:t>
      </w:r>
      <w:r w:rsidR="007301A5" w:rsidRPr="009B3526">
        <w:t xml:space="preserve"> </w:t>
      </w:r>
      <w:r w:rsidR="00B774A0" w:rsidRPr="009B3526">
        <w:t>With a prevalence of MDR strains at 25%, the ICER increased to $</w:t>
      </w:r>
      <w:r w:rsidR="006B6154" w:rsidRPr="009B3526">
        <w:t>2219.</w:t>
      </w:r>
      <w:r w:rsidR="00B774A0" w:rsidRPr="009B3526">
        <w:t xml:space="preserve"> With 90% prevalence of MDR strains</w:t>
      </w:r>
      <w:r w:rsidR="008F724A" w:rsidRPr="009B3526">
        <w:t xml:space="preserve">, </w:t>
      </w:r>
      <w:r w:rsidR="00B774A0" w:rsidRPr="009B3526">
        <w:t xml:space="preserve">IgMFA </w:t>
      </w:r>
      <w:r w:rsidR="00B774A0" w:rsidRPr="009B3526">
        <w:lastRenderedPageBreak/>
        <w:t>was more cost-effective ($1081 per an additional treatment success)</w:t>
      </w:r>
      <w:r w:rsidR="00B774A0" w:rsidRPr="009B3526">
        <w:rPr>
          <w:shd w:val="clear" w:color="auto" w:fill="FFFFFF"/>
        </w:rPr>
        <w:t>.</w:t>
      </w:r>
      <w:r w:rsidR="00380DF0" w:rsidRPr="009B3526">
        <w:rPr>
          <w:shd w:val="clear" w:color="auto" w:fill="FFFFFF"/>
        </w:rPr>
        <w:t xml:space="preserve"> </w:t>
      </w:r>
      <w:r w:rsidR="00380DF0" w:rsidRPr="009B3526">
        <w:t>The change in the specificity of both tests had a minor effect on the ICER (</w:t>
      </w:r>
      <w:r w:rsidR="00BE58FF">
        <w:t>S5 Appendix</w:t>
      </w:r>
      <w:r w:rsidR="00380DF0" w:rsidRPr="009B3526">
        <w:t>).</w:t>
      </w:r>
      <w:r w:rsidR="008F724A" w:rsidRPr="009B3526">
        <w:rPr>
          <w:shd w:val="clear" w:color="auto" w:fill="FFFFFF"/>
        </w:rPr>
        <w:t xml:space="preserve"> </w:t>
      </w:r>
      <w:r w:rsidR="00380DF0" w:rsidRPr="009B3526">
        <w:t xml:space="preserve">The ICER showed a modest change by a change in </w:t>
      </w:r>
      <w:r w:rsidR="00A30865" w:rsidRPr="009B3526">
        <w:t xml:space="preserve">the </w:t>
      </w:r>
      <w:r w:rsidR="00380DF0" w:rsidRPr="009B3526">
        <w:t>probabilit</w:t>
      </w:r>
      <w:r w:rsidR="00172E57" w:rsidRPr="009B3526">
        <w:t>ies</w:t>
      </w:r>
      <w:r w:rsidR="00380DF0" w:rsidRPr="009B3526">
        <w:t xml:space="preserve"> of treatment success in </w:t>
      </w:r>
      <w:r w:rsidR="00FA6BCE" w:rsidRPr="009B3526">
        <w:t xml:space="preserve">azithromycin and </w:t>
      </w:r>
      <w:r w:rsidR="00F92EA3" w:rsidRPr="009B3526">
        <w:t xml:space="preserve">amoxicillin </w:t>
      </w:r>
      <w:r w:rsidR="00380DF0" w:rsidRPr="00A901DC">
        <w:t>(</w:t>
      </w:r>
      <w:r w:rsidR="008A326F" w:rsidRPr="00A901DC">
        <w:t>S</w:t>
      </w:r>
      <w:r w:rsidR="00100F42" w:rsidRPr="004A52EE">
        <w:t>5</w:t>
      </w:r>
      <w:r w:rsidR="008A326F" w:rsidRPr="00A901DC">
        <w:t xml:space="preserve"> </w:t>
      </w:r>
      <w:r w:rsidR="00380DF0" w:rsidRPr="00A901DC">
        <w:t>Appendix</w:t>
      </w:r>
      <w:r w:rsidR="0055178C" w:rsidRPr="00A901DC">
        <w:t xml:space="preserve">). </w:t>
      </w:r>
      <w:r w:rsidR="0055178C" w:rsidRPr="0055178C">
        <w:t>A</w:t>
      </w:r>
      <w:r w:rsidR="00B774A0" w:rsidRPr="0055178C">
        <w:t xml:space="preserve"> tornado </w:t>
      </w:r>
      <w:r w:rsidR="00805FC8" w:rsidRPr="0055178C">
        <w:t>diagram</w:t>
      </w:r>
      <w:r w:rsidR="00B774A0" w:rsidRPr="0055178C">
        <w:t xml:space="preserve"> in </w:t>
      </w:r>
      <w:r w:rsidR="00F80551" w:rsidRPr="0055178C">
        <w:t>Fig</w:t>
      </w:r>
      <w:r w:rsidR="00057A18">
        <w:t xml:space="preserve"> </w:t>
      </w:r>
      <w:r w:rsidR="00F80551" w:rsidRPr="0055178C">
        <w:t>2</w:t>
      </w:r>
      <w:r w:rsidR="00B774A0" w:rsidRPr="0055178C">
        <w:t xml:space="preserve"> presents the effect of changing cost parameters. The ICER was sensitive to the change in the cost of IgMFA. If the cost of IgMFA was reduced to a half price of the base-case ($1.63), the ICER decreased to $1086, while doubling the price ($6.5) resulted in the ICER reaching $2570. A change in salary had a modest effect on the ICER. When the salary was reduced to the lowest value of $4.77 per hour, the ICER decreased to $1314, while the ICER increased to $1804 at the highest salary of $11.85. On the contrary, little effect was seen on </w:t>
      </w:r>
      <w:r w:rsidR="003F4CBD" w:rsidRPr="0055178C">
        <w:t xml:space="preserve">the </w:t>
      </w:r>
      <w:r w:rsidR="00B774A0" w:rsidRPr="0055178C">
        <w:t>cost-effectiveness of IgMFA when the price of azithromycin or amoxicillin was changed</w:t>
      </w:r>
      <w:r w:rsidR="004B3814" w:rsidRPr="0055178C">
        <w:t xml:space="preserve"> (Fig</w:t>
      </w:r>
      <w:r w:rsidR="00057A18">
        <w:t xml:space="preserve"> </w:t>
      </w:r>
      <w:r w:rsidR="004B3814" w:rsidRPr="0055178C">
        <w:t>2)</w:t>
      </w:r>
      <w:r w:rsidR="00B774A0" w:rsidRPr="0055178C">
        <w:t>.</w:t>
      </w:r>
    </w:p>
    <w:p w14:paraId="303769B3" w14:textId="5AF58213" w:rsidR="00057A18" w:rsidRDefault="00057A18" w:rsidP="00057A18">
      <w:pPr>
        <w:pStyle w:val="Caption"/>
        <w:rPr>
          <w:noProof/>
          <w:lang w:val="en-US" w:eastAsia="en-US"/>
        </w:rPr>
      </w:pPr>
      <w:r>
        <w:rPr>
          <w:noProof/>
          <w:lang w:eastAsia="en-US"/>
        </w:rPr>
        <w:t>F</w:t>
      </w:r>
      <w:r w:rsidRPr="00057A18">
        <w:rPr>
          <w:noProof/>
          <w:lang w:val="en-US" w:eastAsia="en-US"/>
        </w:rPr>
        <w:t>ig</w:t>
      </w:r>
      <w:r w:rsidR="006B353D">
        <w:rPr>
          <w:noProof/>
          <w:lang w:val="en-US" w:eastAsia="en-US"/>
        </w:rPr>
        <w:t xml:space="preserve"> 2</w:t>
      </w:r>
      <w:r w:rsidRPr="00057A18">
        <w:rPr>
          <w:noProof/>
          <w:lang w:val="en-US" w:eastAsia="en-US"/>
        </w:rPr>
        <w:t>. Tornado diagram of ICER change by varying cost parameters</w:t>
      </w:r>
      <w:r>
        <w:rPr>
          <w:noProof/>
          <w:lang w:val="en-US" w:eastAsia="en-US"/>
        </w:rPr>
        <w:t>.</w:t>
      </w:r>
    </w:p>
    <w:p w14:paraId="023F352C" w14:textId="77777777" w:rsidR="00057A18" w:rsidRPr="00057A18" w:rsidRDefault="00057A18" w:rsidP="00057A18">
      <w:pPr>
        <w:numPr>
          <w:ilvl w:val="0"/>
          <w:numId w:val="1"/>
        </w:numPr>
        <w:suppressAutoHyphens w:val="0"/>
        <w:autoSpaceDE w:val="0"/>
        <w:adjustRightInd w:val="0"/>
        <w:spacing w:after="0" w:line="240" w:lineRule="auto"/>
        <w:textAlignment w:val="auto"/>
        <w:rPr>
          <w:color w:val="000000"/>
          <w:sz w:val="21"/>
          <w:szCs w:val="18"/>
        </w:rPr>
      </w:pPr>
      <w:r w:rsidRPr="00057A18">
        <w:rPr>
          <w:color w:val="000000"/>
          <w:sz w:val="21"/>
          <w:szCs w:val="18"/>
        </w:rPr>
        <w:t>*Cost of amoxicillin is a total cost of 1500mg/day, 5 days course, including 10% supply cost.</w:t>
      </w:r>
    </w:p>
    <w:p w14:paraId="4DE797EC" w14:textId="6F14864E" w:rsidR="00057A18" w:rsidRPr="00057A18" w:rsidRDefault="00057A18" w:rsidP="00057A18">
      <w:pPr>
        <w:numPr>
          <w:ilvl w:val="0"/>
          <w:numId w:val="1"/>
        </w:numPr>
        <w:suppressAutoHyphens w:val="0"/>
        <w:autoSpaceDE w:val="0"/>
        <w:adjustRightInd w:val="0"/>
        <w:spacing w:after="0" w:line="240" w:lineRule="auto"/>
        <w:textAlignment w:val="auto"/>
        <w:rPr>
          <w:color w:val="000000"/>
          <w:sz w:val="21"/>
          <w:szCs w:val="18"/>
        </w:rPr>
      </w:pPr>
      <w:r w:rsidRPr="00057A18">
        <w:rPr>
          <w:color w:val="000000"/>
          <w:sz w:val="21"/>
          <w:szCs w:val="18"/>
        </w:rPr>
        <w:t>**Cost of azithromycin is a total cost of 250mg/day, 5</w:t>
      </w:r>
      <w:r w:rsidR="00753814">
        <w:rPr>
          <w:color w:val="000000"/>
          <w:sz w:val="21"/>
          <w:szCs w:val="18"/>
        </w:rPr>
        <w:t xml:space="preserve"> </w:t>
      </w:r>
      <w:r w:rsidRPr="00057A18">
        <w:rPr>
          <w:color w:val="000000"/>
          <w:sz w:val="21"/>
          <w:szCs w:val="18"/>
        </w:rPr>
        <w:t>days course, including 10% supply cost.</w:t>
      </w:r>
    </w:p>
    <w:p w14:paraId="0BE8D992" w14:textId="1AFC3B60" w:rsidR="00057A18" w:rsidRPr="00057A18" w:rsidRDefault="00057A18" w:rsidP="00057A18">
      <w:pPr>
        <w:suppressAutoHyphens w:val="0"/>
        <w:autoSpaceDN/>
        <w:spacing w:after="0" w:line="240" w:lineRule="auto"/>
        <w:textAlignment w:val="auto"/>
        <w:rPr>
          <w:lang w:val="en-US" w:eastAsia="en-US"/>
        </w:rPr>
      </w:pPr>
      <w:r w:rsidRPr="00057A18">
        <w:rPr>
          <w:rFonts w:eastAsiaTheme="minorHAnsi"/>
          <w:sz w:val="21"/>
          <w:szCs w:val="18"/>
          <w:lang w:val="en-US" w:eastAsia="en-US"/>
        </w:rPr>
        <w:t>ICER, Incremental Cost-effectiveness Ratio.</w:t>
      </w:r>
    </w:p>
    <w:p w14:paraId="06A305AB" w14:textId="647CDC27" w:rsidR="006550D3" w:rsidRDefault="00470703" w:rsidP="00CE41F0">
      <w:r w:rsidRPr="0055178C">
        <w:t>Two</w:t>
      </w:r>
      <w:r w:rsidR="00B774A0" w:rsidRPr="0055178C">
        <w:t xml:space="preserve">-way sensitivity analyses </w:t>
      </w:r>
      <w:r w:rsidRPr="0055178C">
        <w:t xml:space="preserve">were conducted </w:t>
      </w:r>
      <w:r w:rsidR="00B774A0" w:rsidRPr="0055178C">
        <w:t>to identify a combination of test characteristics which would fall below a WTP threshold of $20</w:t>
      </w:r>
      <w:r w:rsidR="00D31BEE" w:rsidRPr="0055178C">
        <w:t>1</w:t>
      </w:r>
      <w:r w:rsidR="00B774A0" w:rsidRPr="0055178C">
        <w:t xml:space="preserve">. From the results of the one-way sensitivity analyses, two-way sensitivity analyses were conducted in combinations of parameters as follows: </w:t>
      </w:r>
      <w:r w:rsidR="009B6F31" w:rsidRPr="00145FB3">
        <w:t xml:space="preserve">sensitivity of IgMFA and </w:t>
      </w:r>
      <w:r w:rsidR="00B774A0" w:rsidRPr="00145FB3">
        <w:t>cost of IgMFA</w:t>
      </w:r>
      <w:r w:rsidR="00B774A0" w:rsidRPr="0055178C">
        <w:t xml:space="preserve">, sensitivity of IgMFA and prevalence (both typhoid fever and MDR strains), and cost of IgMFA and prevalence (both typhoid fever and MDR strains). When the sensitivity of IgMFA </w:t>
      </w:r>
      <w:r w:rsidR="00753814" w:rsidRPr="0055178C">
        <w:t>approach</w:t>
      </w:r>
      <w:r w:rsidR="00753814">
        <w:t>ed</w:t>
      </w:r>
      <w:r w:rsidR="00753814" w:rsidRPr="0055178C">
        <w:t xml:space="preserve"> </w:t>
      </w:r>
      <w:r w:rsidR="00B774A0" w:rsidRPr="0055178C">
        <w:t xml:space="preserve">to 100% and the cost of IgMFA was $1.63, the ICER </w:t>
      </w:r>
      <w:r w:rsidR="007609A5" w:rsidRPr="0055178C">
        <w:t>dropped</w:t>
      </w:r>
      <w:r w:rsidR="00B774A0" w:rsidRPr="0055178C">
        <w:t xml:space="preserve"> below $20</w:t>
      </w:r>
      <w:r w:rsidR="00D31BEE" w:rsidRPr="0055178C">
        <w:t>1</w:t>
      </w:r>
      <w:r w:rsidR="00B774A0" w:rsidRPr="0055178C">
        <w:t xml:space="preserve">. Distributions of the ICER are shown in Fig </w:t>
      </w:r>
      <w:r w:rsidR="007609A5" w:rsidRPr="0055178C">
        <w:t>3</w:t>
      </w:r>
      <w:r w:rsidR="00B774A0" w:rsidRPr="0055178C">
        <w:t xml:space="preserve">. When </w:t>
      </w:r>
      <w:r w:rsidR="00B774A0" w:rsidRPr="00145FB3">
        <w:t>the</w:t>
      </w:r>
      <w:r w:rsidR="00810BB7" w:rsidRPr="00145FB3">
        <w:t xml:space="preserve"> sensitivity of IgMFA was 100% and the </w:t>
      </w:r>
      <w:r w:rsidR="00B774A0" w:rsidRPr="00145FB3">
        <w:t>prevalence of MDR strains was 90% (maximum assumed value)</w:t>
      </w:r>
      <w:r w:rsidR="00B774A0" w:rsidRPr="0055178C">
        <w:t>, the ICER reached $195</w:t>
      </w:r>
      <w:r w:rsidR="0095297B">
        <w:t xml:space="preserve"> </w:t>
      </w:r>
      <w:r w:rsidR="0095297B" w:rsidRPr="00145FB3">
        <w:t>(Fig 3)</w:t>
      </w:r>
      <w:r w:rsidR="00D31BEE" w:rsidRPr="00145FB3">
        <w:t>.</w:t>
      </w:r>
      <w:r w:rsidR="0095297B">
        <w:t xml:space="preserve"> </w:t>
      </w:r>
      <w:r w:rsidR="00810BB7" w:rsidRPr="00145FB3">
        <w:t>No combination of the</w:t>
      </w:r>
      <w:r w:rsidR="006B3B1E" w:rsidRPr="00145FB3">
        <w:t xml:space="preserve"> sensitivity of IgMFA and the prevalence of typhoid fever, the </w:t>
      </w:r>
      <w:r w:rsidR="00810BB7" w:rsidRPr="00145FB3">
        <w:t xml:space="preserve">cost of </w:t>
      </w:r>
      <w:r w:rsidR="00810BB7" w:rsidRPr="00145FB3">
        <w:lastRenderedPageBreak/>
        <w:t xml:space="preserve">IgMFA and </w:t>
      </w:r>
      <w:r w:rsidR="006B3B1E" w:rsidRPr="00145FB3">
        <w:t xml:space="preserve">the </w:t>
      </w:r>
      <w:r w:rsidR="00810BB7" w:rsidRPr="00145FB3">
        <w:t xml:space="preserve">prevalence </w:t>
      </w:r>
      <w:r w:rsidR="006B3B1E" w:rsidRPr="00145FB3">
        <w:t xml:space="preserve">of typhoid fever </w:t>
      </w:r>
      <w:r w:rsidR="00A340BF">
        <w:t>or</w:t>
      </w:r>
      <w:r w:rsidR="00A340BF" w:rsidRPr="00145FB3">
        <w:t xml:space="preserve"> </w:t>
      </w:r>
      <w:r w:rsidR="00810BB7" w:rsidRPr="00145FB3">
        <w:t>MDR strains reached the ICER below $201 (S6 Appendix).</w:t>
      </w:r>
    </w:p>
    <w:p w14:paraId="31851766" w14:textId="151E0BC4" w:rsidR="00B51DD0" w:rsidRPr="00B51DD0" w:rsidRDefault="00B51DD0" w:rsidP="00B51DD0">
      <w:pPr>
        <w:pStyle w:val="Caption"/>
        <w:rPr>
          <w:noProof/>
          <w:lang w:val="en-US" w:eastAsia="en-US"/>
        </w:rPr>
      </w:pPr>
      <w:r w:rsidRPr="00B51DD0">
        <w:rPr>
          <w:noProof/>
          <w:lang w:val="en-US" w:eastAsia="en-US"/>
        </w:rPr>
        <w:t>Fig</w:t>
      </w:r>
      <w:r w:rsidR="006B353D">
        <w:rPr>
          <w:noProof/>
          <w:lang w:val="en-US" w:eastAsia="en-US"/>
        </w:rPr>
        <w:t xml:space="preserve"> 3</w:t>
      </w:r>
      <w:r w:rsidRPr="00B51DD0">
        <w:rPr>
          <w:noProof/>
          <w:lang w:val="en-US" w:eastAsia="en-US"/>
        </w:rPr>
        <w:t>. ICER distributions in two-way sensitivity analyses</w:t>
      </w:r>
      <w:r>
        <w:rPr>
          <w:noProof/>
          <w:lang w:val="en-US" w:eastAsia="en-US"/>
        </w:rPr>
        <w:t>.</w:t>
      </w:r>
    </w:p>
    <w:p w14:paraId="1EF2DB09" w14:textId="4980218B" w:rsidR="009D2624" w:rsidRPr="00947E73" w:rsidRDefault="00993E74" w:rsidP="005A2312">
      <w:r w:rsidRPr="00947E73">
        <w:t>Figure 4</w:t>
      </w:r>
      <w:r>
        <w:t xml:space="preserve"> shows the results of the probabilistic sensitivity analysis of the</w:t>
      </w:r>
      <w:r w:rsidR="009D2624" w:rsidRPr="00947E73">
        <w:t xml:space="preserve"> cost-effectiveness of replacing clinical diagnosis by IgMFA</w:t>
      </w:r>
      <w:r>
        <w:t xml:space="preserve"> in terms of a</w:t>
      </w:r>
      <w:r w:rsidRPr="00993E74">
        <w:t xml:space="preserve"> </w:t>
      </w:r>
      <w:r w:rsidRPr="00947E73">
        <w:t>cost-effectiveness plane</w:t>
      </w:r>
      <w:r w:rsidR="009D2624" w:rsidRPr="00947E73">
        <w:t xml:space="preserve">. Each dot represents a pair of incremental effect and incremental cost, calculated by a combination of random values for parameters, which are assumed to be distributed as </w:t>
      </w:r>
      <w:r>
        <w:t>per</w:t>
      </w:r>
      <w:r w:rsidR="009D2624" w:rsidRPr="00947E73">
        <w:t xml:space="preserve"> Table 3. The horizontal axis measures incremental number of </w:t>
      </w:r>
      <w:r w:rsidR="009D2624" w:rsidRPr="00947E73">
        <w:rPr>
          <w:rFonts w:hint="eastAsia"/>
        </w:rPr>
        <w:t>successfully</w:t>
      </w:r>
      <w:r w:rsidR="009D2624" w:rsidRPr="00947E73">
        <w:t xml:space="preserve"> treated cases when clinical diagnosis was replaced by IgMFA. The vertical axis measures incremental costs when clinical diagnosis was replaced by IgMFA. </w:t>
      </w:r>
      <w:r w:rsidR="00567E59">
        <w:t xml:space="preserve">In </w:t>
      </w:r>
      <w:r w:rsidR="00567E59" w:rsidRPr="00947E73">
        <w:t>all 1000 simulations the cost of IgMFA was higher than that of clinical diagnosis.</w:t>
      </w:r>
      <w:r w:rsidR="00567E59">
        <w:t xml:space="preserve"> </w:t>
      </w:r>
      <w:r w:rsidR="009D2624" w:rsidRPr="00947E73">
        <w:t xml:space="preserve">Most cost-effect pairs lay in the north-east quadrant, suggesting that </w:t>
      </w:r>
      <w:r w:rsidR="00845CA0" w:rsidRPr="00947E73">
        <w:t xml:space="preserve">IgMFA </w:t>
      </w:r>
      <w:r w:rsidR="00845CA0">
        <w:t>resulted</w:t>
      </w:r>
      <w:r w:rsidR="009D2624" w:rsidRPr="00947E73">
        <w:t xml:space="preserve"> in a larger number of treatment success but was more costly than clinical diagnosis in those pairs. Some cost-effect pairs also lay in the north-west quadrant, meaning the use of IgMFA was less effective and more costly to gain treatment success.</w:t>
      </w:r>
    </w:p>
    <w:p w14:paraId="5E94BC67" w14:textId="458E8E17" w:rsidR="009D2624" w:rsidRDefault="009D2624" w:rsidP="00C81D61">
      <w:pPr>
        <w:pStyle w:val="Caption"/>
      </w:pPr>
      <w:r>
        <w:t>Fig</w:t>
      </w:r>
      <w:r w:rsidR="0045075F">
        <w:t xml:space="preserve"> 4</w:t>
      </w:r>
      <w:r>
        <w:t xml:space="preserve">. </w:t>
      </w:r>
      <w:r w:rsidR="00082ADF">
        <w:t>Cost-effectiveness plane</w:t>
      </w:r>
      <w:r w:rsidR="00C72C40">
        <w:t xml:space="preserve"> in incremental number of treatment success and incremental cost.</w:t>
      </w:r>
    </w:p>
    <w:p w14:paraId="3E84BA96" w14:textId="7CDED2BB" w:rsidR="00B51DD0" w:rsidRDefault="006550D3" w:rsidP="005A2312">
      <w:r w:rsidRPr="009B3526">
        <w:t xml:space="preserve">A </w:t>
      </w:r>
      <w:r w:rsidR="00B774A0" w:rsidRPr="009B3526">
        <w:t>cost-effectiveness acce</w:t>
      </w:r>
      <w:r w:rsidR="00B01A8C" w:rsidRPr="009B3526">
        <w:t>p</w:t>
      </w:r>
      <w:r w:rsidR="00B774A0" w:rsidRPr="009B3526">
        <w:t>tability curve was generated to show the probabilities of diagnostic tests being considered as cost-effective, according to a WTP threshold by decision-makers to gain one additional treatment success (</w:t>
      </w:r>
      <w:r w:rsidR="007D2210" w:rsidRPr="009B3526">
        <w:t xml:space="preserve">Fig </w:t>
      </w:r>
      <w:r w:rsidR="009D2624">
        <w:t>5</w:t>
      </w:r>
      <w:r w:rsidR="00B774A0" w:rsidRPr="009B3526">
        <w:t xml:space="preserve">). For instance, if a decision-maker in Cambodia was willing to pay $1000 per one additional treatment success of typhoid fever, there was a 30.5% probability that the use of IgMFA being cost-effective. However, the probability that the use of IgMFA being cost-effective would increase only to approximately 75%, even a decision-maker was willing to pay more </w:t>
      </w:r>
      <w:r w:rsidR="00B774A0" w:rsidRPr="009B3526">
        <w:lastRenderedPageBreak/>
        <w:t>than $15000 for an additional treatment success of typhoid fever case. If the WTP threshold was assumed to be $200, the probability of that IgMFA being cost-effective was 0.2%.</w:t>
      </w:r>
    </w:p>
    <w:p w14:paraId="03507FE8" w14:textId="3A28A2ED" w:rsidR="00004132" w:rsidRDefault="00B51DD0" w:rsidP="00C72C40">
      <w:pPr>
        <w:pStyle w:val="Caption"/>
      </w:pPr>
      <w:bookmarkStart w:id="6" w:name="_Toc429301623"/>
      <w:r w:rsidRPr="00B51DD0">
        <w:rPr>
          <w:noProof/>
          <w:lang w:val="en-US" w:eastAsia="en-US"/>
        </w:rPr>
        <w:t>Fig</w:t>
      </w:r>
      <w:r w:rsidR="0045075F">
        <w:rPr>
          <w:noProof/>
          <w:lang w:val="en-US" w:eastAsia="en-US"/>
        </w:rPr>
        <w:t xml:space="preserve"> 5</w:t>
      </w:r>
      <w:r w:rsidRPr="00B51DD0">
        <w:rPr>
          <w:noProof/>
          <w:lang w:val="en-US" w:eastAsia="en-US"/>
        </w:rPr>
        <w:t>. Cost-effectiveness acceptability curve</w:t>
      </w:r>
      <w:bookmarkEnd w:id="6"/>
      <w:r w:rsidRPr="00B51DD0">
        <w:rPr>
          <w:noProof/>
          <w:lang w:val="en-US" w:eastAsia="en-US"/>
        </w:rPr>
        <w:t>.</w:t>
      </w:r>
    </w:p>
    <w:p w14:paraId="52EB65E1" w14:textId="3FC6F680" w:rsidR="001C1C31" w:rsidRPr="009B3526" w:rsidRDefault="00B774A0" w:rsidP="00866166">
      <w:pPr>
        <w:pStyle w:val="Heading1"/>
      </w:pPr>
      <w:bookmarkStart w:id="7" w:name="_Toc429301605"/>
      <w:r w:rsidRPr="0055178C">
        <w:t>Discussion</w:t>
      </w:r>
      <w:bookmarkEnd w:id="7"/>
    </w:p>
    <w:p w14:paraId="2BB045A7" w14:textId="77777777" w:rsidR="001C1C31" w:rsidRPr="009B3526" w:rsidRDefault="00B774A0" w:rsidP="001B725D">
      <w:pPr>
        <w:pStyle w:val="Heading2"/>
      </w:pPr>
      <w:bookmarkStart w:id="8" w:name="_Toc429301606"/>
      <w:r w:rsidRPr="009B3526">
        <w:t>Summary of findings</w:t>
      </w:r>
      <w:bookmarkEnd w:id="8"/>
    </w:p>
    <w:p w14:paraId="55FB6AFA" w14:textId="19658201" w:rsidR="00211F33" w:rsidRPr="0055178C" w:rsidRDefault="006550D3" w:rsidP="00004132">
      <w:r>
        <w:t xml:space="preserve">The particular </w:t>
      </w:r>
      <w:r w:rsidR="00B774A0" w:rsidRPr="0055178C">
        <w:t>IgMFA</w:t>
      </w:r>
      <w:r>
        <w:t xml:space="preserve"> studied</w:t>
      </w:r>
      <w:r w:rsidR="002C779B" w:rsidRPr="0055178C">
        <w:t>,</w:t>
      </w:r>
      <w:r w:rsidR="00B774A0" w:rsidRPr="0055178C">
        <w:t xml:space="preserve"> </w:t>
      </w:r>
      <w:r w:rsidR="00B44B0A" w:rsidRPr="0055178C">
        <w:t xml:space="preserve">with </w:t>
      </w:r>
      <w:r>
        <w:t>a</w:t>
      </w:r>
      <w:r w:rsidR="00CF11EC" w:rsidRPr="0055178C">
        <w:t xml:space="preserve"> sensitivity </w:t>
      </w:r>
      <w:r>
        <w:t>of</w:t>
      </w:r>
      <w:r w:rsidRPr="0055178C">
        <w:t xml:space="preserve"> </w:t>
      </w:r>
      <w:r w:rsidR="00CF11EC" w:rsidRPr="0055178C">
        <w:t xml:space="preserve">59% and cost </w:t>
      </w:r>
      <w:r w:rsidRPr="00674026">
        <w:t xml:space="preserve">of </w:t>
      </w:r>
      <w:r w:rsidR="00CF11EC" w:rsidRPr="00674026">
        <w:t>$</w:t>
      </w:r>
      <w:r w:rsidR="0055178C" w:rsidRPr="00674026">
        <w:t>3</w:t>
      </w:r>
      <w:r w:rsidR="00CF11EC" w:rsidRPr="00674026">
        <w:t>.25</w:t>
      </w:r>
      <w:r w:rsidR="002C779B" w:rsidRPr="00674026">
        <w:t>,</w:t>
      </w:r>
      <w:r w:rsidR="00CF11EC" w:rsidRPr="0055178C">
        <w:t xml:space="preserve"> </w:t>
      </w:r>
      <w:r w:rsidR="00B774A0" w:rsidRPr="0055178C">
        <w:t>was estimated to be more</w:t>
      </w:r>
      <w:r w:rsidRPr="0055178C">
        <w:t xml:space="preserve"> </w:t>
      </w:r>
      <w:r w:rsidR="00B774A0" w:rsidRPr="0055178C">
        <w:t>effective but more costly ($</w:t>
      </w:r>
      <w:r w:rsidR="00E05905" w:rsidRPr="0055178C">
        <w:t xml:space="preserve">971 </w:t>
      </w:r>
      <w:r w:rsidR="00B774A0" w:rsidRPr="0055178C">
        <w:t xml:space="preserve">per one additional correct diagnosis of typhoid fever; </w:t>
      </w:r>
      <w:r w:rsidR="00E05905" w:rsidRPr="0055178C">
        <w:t>$1579</w:t>
      </w:r>
      <w:r w:rsidR="00B774A0" w:rsidRPr="0055178C">
        <w:t xml:space="preserve"> per one additional treatment success in typhoid fever cases) than the clinical diagnosis in the base-case analysis.</w:t>
      </w:r>
      <w:r w:rsidR="00196E6D" w:rsidRPr="0055178C">
        <w:t xml:space="preserve"> O</w:t>
      </w:r>
      <w:r w:rsidR="001B5768" w:rsidRPr="0055178C">
        <w:t xml:space="preserve">ne-way </w:t>
      </w:r>
      <w:r w:rsidR="00B774A0" w:rsidRPr="0055178C">
        <w:t xml:space="preserve">sensitivity analyses highlighted that </w:t>
      </w:r>
      <w:r w:rsidR="00504378" w:rsidRPr="0055178C">
        <w:t xml:space="preserve">the </w:t>
      </w:r>
      <w:r w:rsidR="00B774A0" w:rsidRPr="0055178C">
        <w:t xml:space="preserve">sensitivity and </w:t>
      </w:r>
      <w:r w:rsidR="00504378" w:rsidRPr="0055178C">
        <w:t xml:space="preserve">the </w:t>
      </w:r>
      <w:r w:rsidR="00B774A0" w:rsidRPr="0055178C">
        <w:t xml:space="preserve">cost of IgMFA, </w:t>
      </w:r>
      <w:r w:rsidR="0055738F" w:rsidRPr="0055178C">
        <w:t xml:space="preserve">the </w:t>
      </w:r>
      <w:r w:rsidR="00B774A0" w:rsidRPr="0055178C">
        <w:t xml:space="preserve">prevalence of typhoid fever and MDR strains are the key drivers for the ICER. </w:t>
      </w:r>
      <w:r w:rsidR="00753814">
        <w:t xml:space="preserve">The </w:t>
      </w:r>
      <w:r w:rsidR="00B774A0" w:rsidRPr="0055178C">
        <w:t xml:space="preserve">PSA suggest that </w:t>
      </w:r>
      <w:r w:rsidR="00EE054A" w:rsidRPr="0055178C">
        <w:t xml:space="preserve">the probability of IgMFA being cost-effective was 0.2% when WTP threshold to gain one additional treatment success was $201. </w:t>
      </w:r>
      <w:r w:rsidR="00B774A0" w:rsidRPr="0055178C">
        <w:t xml:space="preserve">However, two-way sensitivity analyses showed that in </w:t>
      </w:r>
      <w:r w:rsidR="00D505B6" w:rsidRPr="0055178C">
        <w:t>some situations under improved sensitivity and cost in IgMFA</w:t>
      </w:r>
      <w:r w:rsidR="00AF15AD" w:rsidRPr="0055178C">
        <w:t xml:space="preserve">, the ICER could </w:t>
      </w:r>
      <w:r w:rsidR="00B774A0" w:rsidRPr="0055178C">
        <w:t xml:space="preserve">decrease </w:t>
      </w:r>
      <w:r w:rsidR="00D505B6" w:rsidRPr="0055178C">
        <w:t xml:space="preserve">below </w:t>
      </w:r>
      <w:r w:rsidR="00B774A0" w:rsidRPr="0055178C">
        <w:t>$20</w:t>
      </w:r>
      <w:r w:rsidR="00D60620" w:rsidRPr="0055178C">
        <w:t>1</w:t>
      </w:r>
      <w:r w:rsidR="00AF15AD" w:rsidRPr="0055178C">
        <w:t xml:space="preserve"> (i.e. cost-effective)</w:t>
      </w:r>
      <w:r w:rsidR="00B774A0" w:rsidRPr="0055178C">
        <w:t>.</w:t>
      </w:r>
    </w:p>
    <w:p w14:paraId="3BD700CE" w14:textId="77777777" w:rsidR="001C1C31" w:rsidRPr="0055178C" w:rsidRDefault="00B774A0" w:rsidP="001B725D">
      <w:pPr>
        <w:pStyle w:val="Heading2"/>
      </w:pPr>
      <w:bookmarkStart w:id="9" w:name="_Toc429301607"/>
      <w:r w:rsidRPr="0055178C">
        <w:t>Limitations</w:t>
      </w:r>
      <w:bookmarkEnd w:id="9"/>
    </w:p>
    <w:p w14:paraId="1F072896" w14:textId="3F15FE94" w:rsidR="001C1C31" w:rsidRDefault="00B774A0" w:rsidP="005A2312">
      <w:r w:rsidRPr="0055178C">
        <w:t xml:space="preserve">There were </w:t>
      </w:r>
      <w:r w:rsidR="00F6314A" w:rsidRPr="002468C5">
        <w:t>several</w:t>
      </w:r>
      <w:r w:rsidRPr="00E14008">
        <w:t xml:space="preserve"> </w:t>
      </w:r>
      <w:r w:rsidRPr="0055178C">
        <w:t xml:space="preserve">limitations in this study. </w:t>
      </w:r>
      <w:r w:rsidR="007E06D6">
        <w:t>C</w:t>
      </w:r>
      <w:r w:rsidRPr="0057270F">
        <w:t>ost</w:t>
      </w:r>
      <w:r w:rsidRPr="007038AF">
        <w:t xml:space="preserve"> data were derived from literature reviews and websites. </w:t>
      </w:r>
      <w:r w:rsidR="007E06D6">
        <w:t>A</w:t>
      </w:r>
      <w:r w:rsidRPr="0057270F">
        <w:t xml:space="preserve"> </w:t>
      </w:r>
      <w:r w:rsidRPr="007038AF">
        <w:t xml:space="preserve">bottom-up approach </w:t>
      </w:r>
      <w:r w:rsidR="007E06D6">
        <w:t>for costing was used</w:t>
      </w:r>
      <w:r w:rsidR="00753814">
        <w:t>,</w:t>
      </w:r>
      <w:r w:rsidR="007E06D6">
        <w:t xml:space="preserve"> which</w:t>
      </w:r>
      <w:r w:rsidR="007E06D6" w:rsidRPr="007038AF">
        <w:t xml:space="preserve"> </w:t>
      </w:r>
      <w:r w:rsidRPr="007038AF">
        <w:t>is more precise than the step-down approach</w:t>
      </w:r>
      <w:r w:rsidR="007E06D6" w:rsidRPr="007038AF">
        <w:t xml:space="preserve"> </w:t>
      </w:r>
      <w:r w:rsidR="007E06D6">
        <w:t>but more</w:t>
      </w:r>
      <w:r w:rsidRPr="007038AF">
        <w:t xml:space="preserve"> time-consuming and difficult to implement when detailed data are not available</w:t>
      </w:r>
      <w:r w:rsidR="007E06D6">
        <w:t xml:space="preserve"> </w:t>
      </w:r>
      <w:r w:rsidR="007E06D6" w:rsidRPr="00C52C3D">
        <w:fldChar w:fldCharType="begin">
          <w:fldData xml:space="preserve">PEVuZE5vdGU+PENpdGU+PEF1dGhvcj5IZW5kcmlrczwvQXV0aG9yPjxZZWFyPjIwMTQ8L1llYXI+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</w:fldData>
        </w:fldChar>
      </w:r>
      <w:r w:rsidR="00126984">
        <w:instrText xml:space="preserve"> ADDIN EN.CITE </w:instrText>
      </w:r>
      <w:r w:rsidR="00126984">
        <w:fldChar w:fldCharType="begin">
          <w:fldData xml:space="preserve">PEVuZE5vdGU+PENpdGU+PEF1dGhvcj5IZW5kcmlrczwvQXV0aG9yPjxZZWFyPjIwMTQ8L1llYXI+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</w:fldData>
        </w:fldChar>
      </w:r>
      <w:r w:rsidR="00126984">
        <w:instrText xml:space="preserve"> ADDIN EN.CITE.DATA </w:instrText>
      </w:r>
      <w:r w:rsidR="00126984">
        <w:fldChar w:fldCharType="end"/>
      </w:r>
      <w:r w:rsidR="007E06D6" w:rsidRPr="00C52C3D">
        <w:fldChar w:fldCharType="separate"/>
      </w:r>
      <w:r w:rsidR="00126984">
        <w:rPr>
          <w:noProof/>
        </w:rPr>
        <w:t>[46, 50]</w:t>
      </w:r>
      <w:r w:rsidR="007E06D6" w:rsidRPr="00C52C3D">
        <w:fldChar w:fldCharType="end"/>
      </w:r>
      <w:r w:rsidRPr="0057270F">
        <w:t xml:space="preserve">. </w:t>
      </w:r>
      <w:r w:rsidR="007E06D6">
        <w:t>A</w:t>
      </w:r>
      <w:r w:rsidRPr="0057270F">
        <w:t>ggregated</w:t>
      </w:r>
      <w:r w:rsidRPr="007038AF">
        <w:t xml:space="preserve"> cost data were not available for </w:t>
      </w:r>
      <w:r w:rsidR="007E06D6">
        <w:t>a step-down approach. The</w:t>
      </w:r>
      <w:r w:rsidRPr="0057270F">
        <w:t xml:space="preserve"> study did not consider healthcare worker</w:t>
      </w:r>
      <w:r w:rsidR="007E06D6">
        <w:t xml:space="preserve"> </w:t>
      </w:r>
      <w:r w:rsidR="007E06D6" w:rsidRPr="00C52C3D">
        <w:t>adherence</w:t>
      </w:r>
      <w:r w:rsidRPr="0057270F">
        <w:t xml:space="preserve"> to the test results or availability of antimicrobial drugs. </w:t>
      </w:r>
      <w:r w:rsidR="007E06D6">
        <w:t>I</w:t>
      </w:r>
      <w:r w:rsidRPr="0057270F">
        <w:t xml:space="preserve">n </w:t>
      </w:r>
      <w:r w:rsidR="007E06D6">
        <w:t xml:space="preserve">studies using </w:t>
      </w:r>
      <w:r w:rsidRPr="0057270F">
        <w:t>malaria RDT</w:t>
      </w:r>
      <w:r w:rsidR="007E06D6">
        <w:t>s</w:t>
      </w:r>
      <w:r w:rsidRPr="0057270F">
        <w:t xml:space="preserve">, adherence to test results </w:t>
      </w:r>
      <w:r w:rsidR="007E06D6">
        <w:t>has</w:t>
      </w:r>
      <w:r w:rsidR="007E06D6" w:rsidRPr="0057270F">
        <w:t xml:space="preserve"> </w:t>
      </w:r>
      <w:r w:rsidRPr="0057270F">
        <w:t>not be</w:t>
      </w:r>
      <w:r w:rsidR="007E06D6">
        <w:t>en</w:t>
      </w:r>
      <w:r w:rsidRPr="0057270F">
        <w:t xml:space="preserve"> perfect</w:t>
      </w:r>
      <w:r w:rsidR="007E06D6">
        <w:t xml:space="preserve"> </w:t>
      </w:r>
      <w:r w:rsidR="00923072" w:rsidRPr="0057270F">
        <w:fldChar w:fldCharType="begin">
          <w:fldData xml:space="preserve">PEVuZE5vdGU+PENpdGU+PEF1dGhvcj5BbnNhaDwvQXV0aG9yPjxZZWFyPjIwMTM8L1llYXI+PFJl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</w:fldData>
        </w:fldChar>
      </w:r>
      <w:r w:rsidR="00126984">
        <w:instrText xml:space="preserve"> ADDIN EN.CITE </w:instrText>
      </w:r>
      <w:r w:rsidR="00126984">
        <w:fldChar w:fldCharType="begin">
          <w:fldData xml:space="preserve">PEVuZE5vdGU+PENpdGU+PEF1dGhvcj5BbnNhaDwvQXV0aG9yPjxZZWFyPjIwMTM8L1llYXI+PFJl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</w:fldData>
        </w:fldChar>
      </w:r>
      <w:r w:rsidR="00126984">
        <w:instrText xml:space="preserve"> ADDIN EN.CITE.DATA </w:instrText>
      </w:r>
      <w:r w:rsidR="00126984">
        <w:fldChar w:fldCharType="end"/>
      </w:r>
      <w:r w:rsidR="00923072" w:rsidRPr="0057270F">
        <w:fldChar w:fldCharType="separate"/>
      </w:r>
      <w:r w:rsidR="00126984">
        <w:rPr>
          <w:noProof/>
        </w:rPr>
        <w:t>[24, 51]</w:t>
      </w:r>
      <w:r w:rsidR="00923072" w:rsidRPr="0057270F">
        <w:fldChar w:fldCharType="end"/>
      </w:r>
      <w:r w:rsidR="00923072" w:rsidRPr="0057270F">
        <w:t>.</w:t>
      </w:r>
      <w:r w:rsidRPr="0057270F">
        <w:t xml:space="preserve"> </w:t>
      </w:r>
      <w:r w:rsidR="007E06D6">
        <w:t>A</w:t>
      </w:r>
      <w:r w:rsidRPr="0057270F">
        <w:t>zithromycin</w:t>
      </w:r>
      <w:r w:rsidR="007E06D6">
        <w:t xml:space="preserve"> </w:t>
      </w:r>
      <w:r w:rsidR="007E06D6" w:rsidRPr="00C52C3D">
        <w:t>availability</w:t>
      </w:r>
      <w:r w:rsidRPr="0057270F">
        <w:t xml:space="preserve"> </w:t>
      </w:r>
      <w:r w:rsidR="007E06D6">
        <w:t>may</w:t>
      </w:r>
      <w:r w:rsidR="007E06D6" w:rsidRPr="0057270F">
        <w:t xml:space="preserve"> </w:t>
      </w:r>
      <w:r w:rsidRPr="0057270F">
        <w:t>be low in health centre settings</w:t>
      </w:r>
      <w:r w:rsidR="007E06D6">
        <w:t xml:space="preserve"> and</w:t>
      </w:r>
      <w:r w:rsidRPr="0057270F">
        <w:t xml:space="preserve"> affect the number of </w:t>
      </w:r>
      <w:r w:rsidR="007E06D6">
        <w:t xml:space="preserve">day seven </w:t>
      </w:r>
      <w:r w:rsidRPr="0057270F">
        <w:t xml:space="preserve">treatment </w:t>
      </w:r>
      <w:r w:rsidRPr="0057270F">
        <w:lastRenderedPageBreak/>
        <w:t>success</w:t>
      </w:r>
      <w:r w:rsidR="007E06D6">
        <w:t>es</w:t>
      </w:r>
      <w:r w:rsidRPr="0057270F">
        <w:t xml:space="preserve">. </w:t>
      </w:r>
      <w:r w:rsidR="007E06D6">
        <w:t>T</w:t>
      </w:r>
      <w:r w:rsidRPr="0057270F">
        <w:t xml:space="preserve">reatment effects </w:t>
      </w:r>
      <w:r w:rsidR="007E06D6">
        <w:t>derived</w:t>
      </w:r>
      <w:r w:rsidRPr="0057270F">
        <w:t xml:space="preserve"> from trials</w:t>
      </w:r>
      <w:r w:rsidR="007E06D6">
        <w:t>,</w:t>
      </w:r>
      <w:r w:rsidRPr="0057270F">
        <w:t xml:space="preserve"> some of which included adults, and </w:t>
      </w:r>
      <w:r w:rsidR="007E06D6">
        <w:t>which were not</w:t>
      </w:r>
      <w:r w:rsidRPr="0057270F">
        <w:t xml:space="preserve"> conducted in Cambodia, </w:t>
      </w:r>
      <w:r w:rsidR="007E06D6">
        <w:t>may not reflect the true</w:t>
      </w:r>
      <w:r w:rsidR="007E06D6" w:rsidRPr="007038AF">
        <w:t xml:space="preserve"> situation</w:t>
      </w:r>
      <w:r w:rsidRPr="007038AF">
        <w:t xml:space="preserve">. </w:t>
      </w:r>
      <w:r w:rsidRPr="0057270F">
        <w:t xml:space="preserve">Adherence of patients to treatments </w:t>
      </w:r>
      <w:r w:rsidR="00F000C2">
        <w:t xml:space="preserve">is a further variable to </w:t>
      </w:r>
      <w:r w:rsidR="007038AF">
        <w:t xml:space="preserve">be </w:t>
      </w:r>
      <w:r w:rsidRPr="0057270F">
        <w:t>assessed</w:t>
      </w:r>
      <w:r w:rsidRPr="007038AF">
        <w:t>.</w:t>
      </w:r>
    </w:p>
    <w:p w14:paraId="49D44224" w14:textId="1A69C844" w:rsidR="00753814" w:rsidRPr="006A505C" w:rsidRDefault="00753814" w:rsidP="005A2312">
      <w:r w:rsidRPr="00AB10B8">
        <w:rPr>
          <w:color w:val="000000"/>
          <w:shd w:val="clear" w:color="auto" w:fill="FFFFFF"/>
        </w:rPr>
        <w:t>In this study</w:t>
      </w:r>
      <w:r>
        <w:rPr>
          <w:color w:val="000000"/>
          <w:shd w:val="clear" w:color="auto" w:fill="FFFFFF"/>
        </w:rPr>
        <w:t xml:space="preserve">, </w:t>
      </w:r>
      <w:r w:rsidRPr="00AB10B8">
        <w:rPr>
          <w:color w:val="000000"/>
          <w:shd w:val="clear" w:color="auto" w:fill="FFFFFF"/>
        </w:rPr>
        <w:t xml:space="preserve">we assumed that malaria cases would have been excluded because in most tropical countries, malaria </w:t>
      </w:r>
      <w:r>
        <w:rPr>
          <w:color w:val="000000"/>
          <w:shd w:val="clear" w:color="auto" w:fill="FFFFFF"/>
        </w:rPr>
        <w:t xml:space="preserve">RDTs </w:t>
      </w:r>
      <w:r w:rsidRPr="00AB10B8">
        <w:rPr>
          <w:color w:val="000000"/>
          <w:shd w:val="clear" w:color="auto" w:fill="FFFFFF"/>
        </w:rPr>
        <w:t>are widely used and a positive result would usually result in the patient being treated for malaria with no further testing. However</w:t>
      </w:r>
      <w:r>
        <w:rPr>
          <w:color w:val="000000"/>
          <w:shd w:val="clear" w:color="auto" w:fill="FFFFFF"/>
        </w:rPr>
        <w:t xml:space="preserve">, </w:t>
      </w:r>
      <w:r w:rsidRPr="00AB10B8">
        <w:rPr>
          <w:color w:val="000000"/>
          <w:shd w:val="clear" w:color="auto" w:fill="FFFFFF"/>
        </w:rPr>
        <w:t>co-infection is possible and difficult to diagnose clinically. If we had not excluded malaria cases from our analysis</w:t>
      </w:r>
      <w:r>
        <w:rPr>
          <w:color w:val="000000"/>
          <w:shd w:val="clear" w:color="auto" w:fill="FFFFFF"/>
        </w:rPr>
        <w:t>,</w:t>
      </w:r>
      <w:r w:rsidRPr="00AB10B8">
        <w:rPr>
          <w:color w:val="000000"/>
          <w:shd w:val="clear" w:color="auto" w:fill="FFFFFF"/>
        </w:rPr>
        <w:t xml:space="preserve"> we would expect the IgMFA to increase the correct identification of malaria cases co-infected with typhoid. However</w:t>
      </w:r>
      <w:r>
        <w:rPr>
          <w:color w:val="000000"/>
          <w:shd w:val="clear" w:color="auto" w:fill="FFFFFF"/>
        </w:rPr>
        <w:t>,</w:t>
      </w:r>
      <w:r w:rsidRPr="00AB10B8">
        <w:rPr>
          <w:color w:val="000000"/>
          <w:shd w:val="clear" w:color="auto" w:fill="FFFFFF"/>
        </w:rPr>
        <w:t xml:space="preserve"> there are no data or reason </w:t>
      </w:r>
      <w:r>
        <w:rPr>
          <w:color w:val="000000"/>
          <w:shd w:val="clear" w:color="auto" w:fill="FFFFFF"/>
        </w:rPr>
        <w:t>t</w:t>
      </w:r>
      <w:r w:rsidRPr="00AB10B8">
        <w:rPr>
          <w:color w:val="000000"/>
          <w:shd w:val="clear" w:color="auto" w:fill="FFFFFF"/>
        </w:rPr>
        <w:t>o suggest that this would be any different from malaria uninfected cases. Therefore</w:t>
      </w:r>
      <w:r>
        <w:rPr>
          <w:color w:val="000000"/>
          <w:shd w:val="clear" w:color="auto" w:fill="FFFFFF"/>
        </w:rPr>
        <w:t xml:space="preserve">, </w:t>
      </w:r>
      <w:r w:rsidRPr="00AB10B8">
        <w:rPr>
          <w:color w:val="000000"/>
          <w:shd w:val="clear" w:color="auto" w:fill="FFFFFF"/>
        </w:rPr>
        <w:t>this would not affect the results of the cost-effectiveness analysis. Similarly, although our analysis assumed no pre-treatment with antibiotics, we do not expect that including pre-treatment would affect the</w:t>
      </w:r>
      <w:r>
        <w:rPr>
          <w:color w:val="000000"/>
          <w:shd w:val="clear" w:color="auto" w:fill="FFFFFF"/>
        </w:rPr>
        <w:t xml:space="preserve"> results of this analysis</w:t>
      </w:r>
      <w:r w:rsidRPr="00AB10B8">
        <w:rPr>
          <w:color w:val="000000"/>
          <w:shd w:val="clear" w:color="auto" w:fill="FFFFFF"/>
        </w:rPr>
        <w:t>.</w:t>
      </w:r>
    </w:p>
    <w:p w14:paraId="70ACB956" w14:textId="3E89A8CA" w:rsidR="001C1C31" w:rsidRPr="002D2A15" w:rsidRDefault="00211F33" w:rsidP="005A2312">
      <w:r w:rsidRPr="002D2A15">
        <w:t>T</w:t>
      </w:r>
      <w:r w:rsidR="00B774A0" w:rsidRPr="002D2A15">
        <w:t xml:space="preserve">his </w:t>
      </w:r>
      <w:r w:rsidR="00B774A0" w:rsidRPr="009B3526">
        <w:t>study applied CEA</w:t>
      </w:r>
      <w:r w:rsidR="00F000C2">
        <w:t xml:space="preserve"> for a</w:t>
      </w:r>
      <w:r w:rsidR="00B774A0" w:rsidRPr="002D2A15">
        <w:t xml:space="preserve"> health outcome measured as the number of correctly diagnosed cases and the number of treatment success at day </w:t>
      </w:r>
      <w:r w:rsidR="00F000C2">
        <w:t>seven</w:t>
      </w:r>
      <w:r w:rsidR="00B774A0" w:rsidRPr="002D2A15">
        <w:t xml:space="preserve">. These health outcomes might not capture the overall effects of introducing IgMFA. </w:t>
      </w:r>
      <w:r w:rsidR="00F000C2">
        <w:t>T</w:t>
      </w:r>
      <w:r w:rsidR="00B774A0" w:rsidRPr="0057270F">
        <w:t>here</w:t>
      </w:r>
      <w:r w:rsidR="00B774A0" w:rsidRPr="002D2A15">
        <w:t xml:space="preserve"> is an uncertainty in relationship between diagnosis and health outcomes</w:t>
      </w:r>
      <w:r w:rsidR="00F000C2">
        <w:t xml:space="preserve"> and a</w:t>
      </w:r>
      <w:r w:rsidR="00B774A0" w:rsidRPr="0057270F">
        <w:t xml:space="preserve"> </w:t>
      </w:r>
      <w:r w:rsidR="00F000C2">
        <w:t>c</w:t>
      </w:r>
      <w:r w:rsidR="00F000C2" w:rsidRPr="0057270F">
        <w:t xml:space="preserve">orrect </w:t>
      </w:r>
      <w:r w:rsidR="00B774A0" w:rsidRPr="0057270F">
        <w:t xml:space="preserve">diagnosis may not always translate into </w:t>
      </w:r>
      <w:r w:rsidR="00E10279" w:rsidRPr="0057270F">
        <w:t xml:space="preserve">the </w:t>
      </w:r>
      <w:r w:rsidR="00B774A0" w:rsidRPr="0057270F">
        <w:t>overall benefit</w:t>
      </w:r>
      <w:r w:rsidR="00F000C2" w:rsidRPr="002D2A15">
        <w:t xml:space="preserve"> </w:t>
      </w:r>
      <w:r w:rsidR="00F000C2" w:rsidRPr="002D2A15">
        <w:fldChar w:fldCharType="begin"/>
      </w:r>
      <w:r w:rsidR="00126984">
        <w:instrText xml:space="preserve"> ADDIN EN.CITE &lt;EndNote&gt;&lt;Cite&gt;&lt;Author&gt;Mushlin&lt;/Author&gt;&lt;Year&gt;2001&lt;/Year&gt;&lt;RecNum&gt;87&lt;/RecNum&gt;&lt;DisplayText&gt;[52]&lt;/DisplayText&gt;&lt;record&gt;&lt;rec-number&gt;87&lt;/rec-number&gt;&lt;foreign-keys&gt;&lt;key app="EN" db-id="2rrra0s9vwdv2me5a55vtzzve95vv9vvsert" timestamp="1436436725"&gt;87&lt;/key&gt;&lt;/foreign-keys&gt;&lt;ref-type name="Journal Article"&gt;17&lt;/ref-type&gt;&lt;contributors&gt;&lt;authors&gt;&lt;author&gt;Mushlin, A. I.&lt;/author&gt;&lt;author&gt;Ruchlin, H. S.&lt;/author&gt;&lt;author&gt;Callahan, M. A.&lt;/author&gt;&lt;/authors&gt;&lt;/contributors&gt;&lt;auth-address&gt;Department of Public Health, Weill Medical College of Cornell University, NY 10021, USA. aim2001@mail.med.cornell&lt;/auth-address&gt;&lt;titles&gt;&lt;title&gt;Costeffectiveness of diagnostic tests&lt;/title&gt;&lt;secondary-title&gt;Lancet&lt;/secondary-title&gt;&lt;alt-title&gt;Lancet&lt;/alt-title&gt;&lt;/titles&gt;&lt;periodical&gt;&lt;full-title&gt;Lancet&lt;/full-title&gt;&lt;abbr-1&gt;Lancet&lt;/abbr-1&gt;&lt;/periodical&gt;&lt;alt-periodical&gt;&lt;full-title&gt;Lancet&lt;/full-title&gt;&lt;abbr-1&gt;Lancet&lt;/abbr-1&gt;&lt;/alt-periodical&gt;&lt;pages&gt;1353-5&lt;/pages&gt;&lt;volume&gt;358&lt;/volume&gt;&lt;number&gt;9290&lt;/number&gt;&lt;keywords&gt;&lt;keyword&gt;*Cost-Benefit Analysis&lt;/keyword&gt;&lt;keyword&gt;Diagnostic Tests, Routine/*economics&lt;/keyword&gt;&lt;keyword&gt;Helicobacter Infections/*diagnosis&lt;/keyword&gt;&lt;keyword&gt;*Helicobacter pylori&lt;/keyword&gt;&lt;keyword&gt;Humans&lt;/keyword&gt;&lt;keyword&gt;Magnetic Resonance Imaging&lt;/keyword&gt;&lt;keyword&gt;Multiple Sclerosis/*diagnosis&lt;/keyword&gt;&lt;keyword&gt;Quality-Adjusted Life Years&lt;/keyword&gt;&lt;/keywords&gt;&lt;dates&gt;&lt;year&gt;2001&lt;/year&gt;&lt;pub-dates&gt;&lt;date&gt;Oct 20&lt;/date&gt;&lt;/pub-dates&gt;&lt;/dates&gt;&lt;isbn&gt;0140-6736 (Print)&amp;#xD;0140-6736 (Linking)&lt;/isbn&gt;&lt;accession-num&gt;11684235&lt;/accession-num&gt;&lt;urls&gt;&lt;related-urls&gt;&lt;url&gt;http://www.ncbi.nlm.nih.gov/pubmed/11684235&lt;/url&gt;&lt;/related-urls&gt;&lt;/urls&gt;&lt;electronic-resource-num&gt;10.1016/S0140-6736(01)06417-0&lt;/electronic-resource-num&gt;&lt;/record&gt;&lt;/Cite&gt;&lt;/EndNote&gt;</w:instrText>
      </w:r>
      <w:r w:rsidR="00F000C2" w:rsidRPr="002D2A15">
        <w:fldChar w:fldCharType="separate"/>
      </w:r>
      <w:r w:rsidR="00126984">
        <w:rPr>
          <w:noProof/>
        </w:rPr>
        <w:t>[52]</w:t>
      </w:r>
      <w:r w:rsidR="00F000C2" w:rsidRPr="002D2A15">
        <w:fldChar w:fldCharType="end"/>
      </w:r>
      <w:r w:rsidR="00B774A0" w:rsidRPr="002D2A15">
        <w:t xml:space="preserve">. </w:t>
      </w:r>
      <w:r w:rsidR="0083059D" w:rsidRPr="00947E73">
        <w:t xml:space="preserve">Also, this study might be underestimating the benefit of IgMFA because we are not accounting for the potential benefit in </w:t>
      </w:r>
      <w:r w:rsidR="00567E59">
        <w:t>terms of the</w:t>
      </w:r>
      <w:r w:rsidR="00993E74">
        <w:t xml:space="preserve"> </w:t>
      </w:r>
      <w:r w:rsidR="00947E73">
        <w:t xml:space="preserve">development of </w:t>
      </w:r>
      <w:r w:rsidR="0083059D" w:rsidRPr="00947E73">
        <w:t>antimicrobial resistance</w:t>
      </w:r>
      <w:r w:rsidR="00567E59">
        <w:t xml:space="preserve"> through the reduction in the overuse of antibiotics in patients falsely identified as having typhoid</w:t>
      </w:r>
      <w:r w:rsidR="0083059D" w:rsidRPr="00947E73">
        <w:t xml:space="preserve">. </w:t>
      </w:r>
      <w:r w:rsidR="0062364C" w:rsidRPr="002468C5">
        <w:rPr>
          <w:shd w:val="clear" w:color="auto" w:fill="FFFFFF"/>
        </w:rPr>
        <w:t>However, this is complicated by the possible shift of prescribed antibiotic classes, which was reported after malaria RDT</w:t>
      </w:r>
      <w:r w:rsidR="002C5D1A" w:rsidRPr="002468C5">
        <w:rPr>
          <w:shd w:val="clear" w:color="auto" w:fill="FFFFFF"/>
        </w:rPr>
        <w:t xml:space="preserve"> </w:t>
      </w:r>
      <w:r w:rsidR="002C5D1A" w:rsidRPr="002468C5">
        <w:rPr>
          <w:shd w:val="clear" w:color="auto" w:fill="FFFFFF"/>
        </w:rPr>
        <w:fldChar w:fldCharType="begin">
          <w:fldData xml:space="preserve">PEVuZE5vdGU+PENpdGU+PEF1dGhvcj5Ib3BraW5zPC9BdXRob3I+PFllYXI+MjAxNzwvWWVhcj48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</w:fldData>
        </w:fldChar>
      </w:r>
      <w:r w:rsidR="00126984" w:rsidRPr="002468C5">
        <w:rPr>
          <w:shd w:val="clear" w:color="auto" w:fill="FFFFFF"/>
        </w:rPr>
        <w:instrText xml:space="preserve"> ADDIN EN.CITE </w:instrText>
      </w:r>
      <w:r w:rsidR="00126984" w:rsidRPr="002468C5">
        <w:rPr>
          <w:shd w:val="clear" w:color="auto" w:fill="FFFFFF"/>
        </w:rPr>
        <w:fldChar w:fldCharType="begin">
          <w:fldData xml:space="preserve">PEVuZE5vdGU+PENpdGU+PEF1dGhvcj5Ib3BraW5zPC9BdXRob3I+PFllYXI+MjAxNzwvWWVhcj48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</w:fldData>
        </w:fldChar>
      </w:r>
      <w:r w:rsidR="00126984" w:rsidRPr="002468C5">
        <w:rPr>
          <w:shd w:val="clear" w:color="auto" w:fill="FFFFFF"/>
        </w:rPr>
        <w:instrText xml:space="preserve"> ADDIN EN.CITE.DATA </w:instrText>
      </w:r>
      <w:r w:rsidR="00126984" w:rsidRPr="002468C5">
        <w:rPr>
          <w:shd w:val="clear" w:color="auto" w:fill="FFFFFF"/>
        </w:rPr>
      </w:r>
      <w:r w:rsidR="00126984" w:rsidRPr="002468C5">
        <w:rPr>
          <w:shd w:val="clear" w:color="auto" w:fill="FFFFFF"/>
        </w:rPr>
        <w:fldChar w:fldCharType="end"/>
      </w:r>
      <w:r w:rsidR="002C5D1A" w:rsidRPr="002468C5">
        <w:rPr>
          <w:shd w:val="clear" w:color="auto" w:fill="FFFFFF"/>
        </w:rPr>
      </w:r>
      <w:r w:rsidR="002C5D1A" w:rsidRPr="002468C5">
        <w:rPr>
          <w:shd w:val="clear" w:color="auto" w:fill="FFFFFF"/>
        </w:rPr>
        <w:fldChar w:fldCharType="separate"/>
      </w:r>
      <w:r w:rsidR="00126984" w:rsidRPr="002468C5">
        <w:rPr>
          <w:noProof/>
          <w:shd w:val="clear" w:color="auto" w:fill="FFFFFF"/>
        </w:rPr>
        <w:t>[53]</w:t>
      </w:r>
      <w:r w:rsidR="002C5D1A" w:rsidRPr="002468C5">
        <w:rPr>
          <w:shd w:val="clear" w:color="auto" w:fill="FFFFFF"/>
        </w:rPr>
        <w:fldChar w:fldCharType="end"/>
      </w:r>
      <w:r w:rsidR="0062364C" w:rsidRPr="002468C5">
        <w:rPr>
          <w:shd w:val="clear" w:color="auto" w:fill="FFFFFF"/>
        </w:rPr>
        <w:t>.</w:t>
      </w:r>
      <w:r w:rsidR="0062364C" w:rsidRPr="00E14008">
        <w:rPr>
          <w:shd w:val="clear" w:color="auto" w:fill="FFFFFF"/>
        </w:rPr>
        <w:t xml:space="preserve"> </w:t>
      </w:r>
      <w:r w:rsidR="00F000C2">
        <w:t>C</w:t>
      </w:r>
      <w:r w:rsidR="00B774A0" w:rsidRPr="0057270F">
        <w:t>areful</w:t>
      </w:r>
      <w:r w:rsidR="00B774A0" w:rsidRPr="002D2A15">
        <w:t xml:space="preserve"> interpretation </w:t>
      </w:r>
      <w:r w:rsidR="00F000C2" w:rsidRPr="00C52C3D">
        <w:t>is necessary</w:t>
      </w:r>
      <w:r w:rsidR="00F000C2" w:rsidRPr="002D2A15">
        <w:t xml:space="preserve"> for a </w:t>
      </w:r>
      <w:r w:rsidR="00B774A0" w:rsidRPr="0057270F">
        <w:t xml:space="preserve">CEA </w:t>
      </w:r>
      <w:r w:rsidR="00F000C2">
        <w:t>of</w:t>
      </w:r>
      <w:r w:rsidR="00B774A0" w:rsidRPr="0057270F">
        <w:t xml:space="preserve"> a </w:t>
      </w:r>
      <w:r w:rsidR="00B774A0" w:rsidRPr="002D2A15">
        <w:t>diagnostic test</w:t>
      </w:r>
      <w:r w:rsidR="00F000C2" w:rsidRPr="002D2A15">
        <w:t xml:space="preserve"> </w:t>
      </w:r>
      <w:r w:rsidR="00F000C2">
        <w:t>and t</w:t>
      </w:r>
      <w:r w:rsidR="00B774A0" w:rsidRPr="0057270F">
        <w:t>o</w:t>
      </w:r>
      <w:r w:rsidR="00B774A0" w:rsidRPr="002D2A15">
        <w:t xml:space="preserve"> obtain the overall effect, calculation of DALYs is necessary. </w:t>
      </w:r>
      <w:r w:rsidR="00CE41F0">
        <w:t xml:space="preserve">Not only </w:t>
      </w:r>
      <w:r w:rsidR="00B774A0" w:rsidRPr="002D2A15">
        <w:t xml:space="preserve">DALYs of true-positives and false-negatives (i.e. patients who have </w:t>
      </w:r>
      <w:r w:rsidR="00B774A0" w:rsidRPr="002D2A15">
        <w:lastRenderedPageBreak/>
        <w:t xml:space="preserve">typhoid fever) </w:t>
      </w:r>
      <w:r w:rsidR="00CE41F0">
        <w:t xml:space="preserve">but also </w:t>
      </w:r>
      <w:r w:rsidR="00B774A0" w:rsidRPr="002D2A15">
        <w:t>DALYs of false-positives and true-negatives (i.e. patients who have other diseases) are required.</w:t>
      </w:r>
    </w:p>
    <w:p w14:paraId="2D4F16F3" w14:textId="45FA53EC" w:rsidR="001C1C31" w:rsidRPr="002D2A15" w:rsidRDefault="00B774A0" w:rsidP="005A2312">
      <w:r w:rsidRPr="002D2A15">
        <w:t xml:space="preserve">If false-positives were treated with azithromycin, the treatment </w:t>
      </w:r>
      <w:r w:rsidRPr="0057270F">
        <w:t>effect</w:t>
      </w:r>
      <w:r w:rsidR="00F000C2">
        <w:t xml:space="preserve"> for</w:t>
      </w:r>
      <w:r w:rsidRPr="002D2A15">
        <w:t xml:space="preserve"> other diseases ha</w:t>
      </w:r>
      <w:r w:rsidR="002D2A15">
        <w:t>s</w:t>
      </w:r>
      <w:r w:rsidRPr="002D2A15">
        <w:t xml:space="preserve"> to be also considered. Azithromycin will </w:t>
      </w:r>
      <w:r w:rsidR="00F000C2">
        <w:t>treat</w:t>
      </w:r>
      <w:r w:rsidRPr="002D2A15">
        <w:t xml:space="preserve"> respiratory infections, </w:t>
      </w:r>
      <w:r w:rsidR="00F000C2">
        <w:t>but</w:t>
      </w:r>
      <w:r w:rsidRPr="0057270F">
        <w:t xml:space="preserve"> </w:t>
      </w:r>
      <w:r w:rsidRPr="002D2A15">
        <w:t xml:space="preserve">not urinary tract infections or </w:t>
      </w:r>
      <w:r w:rsidR="00F000C2">
        <w:t xml:space="preserve">other </w:t>
      </w:r>
      <w:r w:rsidRPr="002D2A15">
        <w:t xml:space="preserve">serious </w:t>
      </w:r>
      <w:r w:rsidR="00F000C2">
        <w:t xml:space="preserve">invasive </w:t>
      </w:r>
      <w:r w:rsidRPr="002D2A15">
        <w:t>bacterial infections</w:t>
      </w:r>
      <w:r w:rsidR="00F000C2">
        <w:t xml:space="preserve"> including</w:t>
      </w:r>
      <w:r w:rsidRPr="002D2A15">
        <w:t xml:space="preserve"> meningitis or sepsis due to other </w:t>
      </w:r>
      <w:r w:rsidR="001C10EE">
        <w:t>G</w:t>
      </w:r>
      <w:r w:rsidRPr="002D2A15">
        <w:t>ram-negative bacteria</w:t>
      </w:r>
      <w:r w:rsidRPr="0057270F">
        <w:t>.</w:t>
      </w:r>
      <w:r w:rsidRPr="002D2A15">
        <w:t xml:space="preserve"> </w:t>
      </w:r>
      <w:r w:rsidR="00F000C2" w:rsidRPr="002D2A15">
        <w:t>The</w:t>
      </w:r>
      <w:r w:rsidRPr="002D2A15">
        <w:t xml:space="preserve"> new drug may also change DALYs in other diseases. </w:t>
      </w:r>
      <w:r w:rsidR="00F000C2">
        <w:t>U</w:t>
      </w:r>
      <w:r w:rsidRPr="0057270F">
        <w:t>nder</w:t>
      </w:r>
      <w:r w:rsidRPr="002D2A15">
        <w:t>-treatment for typhoid fever may impose other issues,</w:t>
      </w:r>
      <w:r w:rsidR="00F000C2" w:rsidRPr="002D2A15">
        <w:t xml:space="preserve"> </w:t>
      </w:r>
      <w:r w:rsidR="00F000C2">
        <w:t>such as</w:t>
      </w:r>
      <w:r w:rsidR="00F000C2" w:rsidRPr="002D2A15">
        <w:t xml:space="preserve"> </w:t>
      </w:r>
      <w:r w:rsidRPr="002D2A15">
        <w:t xml:space="preserve">increased number of </w:t>
      </w:r>
      <w:r w:rsidR="00F000C2">
        <w:t>children with complicated disease</w:t>
      </w:r>
      <w:r w:rsidR="00F000C2" w:rsidRPr="002D2A15">
        <w:t xml:space="preserve"> or </w:t>
      </w:r>
      <w:r w:rsidRPr="0057270F">
        <w:t>relapse</w:t>
      </w:r>
      <w:r w:rsidR="00F000C2">
        <w:t xml:space="preserve"> and </w:t>
      </w:r>
      <w:r w:rsidR="00F000C2" w:rsidRPr="002D2A15">
        <w:t xml:space="preserve">prolonged </w:t>
      </w:r>
      <w:r w:rsidR="00F000C2">
        <w:t>faecal shedding of the organisms leading to enhanced transmission</w:t>
      </w:r>
      <w:r w:rsidRPr="0057270F">
        <w:t>. Th</w:t>
      </w:r>
      <w:r w:rsidR="00F000C2">
        <w:t>ese</w:t>
      </w:r>
      <w:r w:rsidRPr="0057270F">
        <w:t xml:space="preserve"> effect</w:t>
      </w:r>
      <w:r w:rsidR="00F000C2">
        <w:t>s</w:t>
      </w:r>
      <w:r w:rsidRPr="0057270F">
        <w:t xml:space="preserve"> </w:t>
      </w:r>
      <w:r w:rsidR="00F000C2">
        <w:t>may</w:t>
      </w:r>
      <w:r w:rsidR="00F000C2" w:rsidRPr="002D2A15">
        <w:t xml:space="preserve"> not be </w:t>
      </w:r>
      <w:r w:rsidR="00F000C2">
        <w:t>captured</w:t>
      </w:r>
      <w:r w:rsidRPr="002D2A15">
        <w:t xml:space="preserve"> by</w:t>
      </w:r>
      <w:r w:rsidRPr="0057270F">
        <w:t xml:space="preserve"> </w:t>
      </w:r>
      <w:r w:rsidR="00F000C2">
        <w:t>a</w:t>
      </w:r>
      <w:r w:rsidR="00F000C2" w:rsidRPr="002D2A15">
        <w:t xml:space="preserve"> </w:t>
      </w:r>
      <w:r w:rsidRPr="002D2A15">
        <w:t xml:space="preserve">DALY of a patient in a static </w:t>
      </w:r>
      <w:r w:rsidR="00AE51DC" w:rsidRPr="002D2A15">
        <w:t>model but</w:t>
      </w:r>
      <w:r w:rsidRPr="002D2A15">
        <w:t xml:space="preserve"> </w:t>
      </w:r>
      <w:r w:rsidRPr="0057270F">
        <w:t>need</w:t>
      </w:r>
      <w:r w:rsidRPr="002D2A15">
        <w:t xml:space="preserve"> dynamic modelling.</w:t>
      </w:r>
    </w:p>
    <w:p w14:paraId="5C25DAF7" w14:textId="2802D1E9" w:rsidR="00F42DE1" w:rsidRDefault="00211F33" w:rsidP="00F42DE1">
      <w:r w:rsidRPr="002D2A15">
        <w:t xml:space="preserve">The probability of treatment success </w:t>
      </w:r>
      <w:r w:rsidR="005160A2">
        <w:t>following a</w:t>
      </w:r>
      <w:r w:rsidR="005160A2" w:rsidRPr="002D2A15">
        <w:t xml:space="preserve"> </w:t>
      </w:r>
      <w:r w:rsidRPr="002D2A15">
        <w:t>clinical diagnosis in this model was derived from data in a hospital setting</w:t>
      </w:r>
      <w:r w:rsidR="00F000C2">
        <w:t xml:space="preserve"> and a</w:t>
      </w:r>
      <w:r w:rsidRPr="0057270F">
        <w:t xml:space="preserve"> clinical diagnosis </w:t>
      </w:r>
      <w:r w:rsidR="00F000C2">
        <w:t>by doctor</w:t>
      </w:r>
      <w:r w:rsidR="005160A2">
        <w:t xml:space="preserve"> with the benefit of</w:t>
      </w:r>
      <w:r w:rsidR="00F000C2">
        <w:t xml:space="preserve"> additional</w:t>
      </w:r>
      <w:r w:rsidRPr="0057270F">
        <w:t xml:space="preserve"> blood test</w:t>
      </w:r>
      <w:r w:rsidR="00F000C2">
        <w:t>s</w:t>
      </w:r>
      <w:r w:rsidRPr="002D2A15">
        <w:t xml:space="preserve"> (elevation of liver enzymes, low or normal white cell count, and serum glutamic pyruvic transaminase</w:t>
      </w:r>
      <w:r w:rsidRPr="0057270F">
        <w:t xml:space="preserve">). </w:t>
      </w:r>
      <w:r w:rsidR="005160A2">
        <w:t>The accuracy of clinical diagnosis w</w:t>
      </w:r>
      <w:r w:rsidR="005160A2" w:rsidRPr="00C52C3D">
        <w:t>ould be lower</w:t>
      </w:r>
      <w:r w:rsidR="005160A2">
        <w:t xml:space="preserve"> available</w:t>
      </w:r>
      <w:r w:rsidRPr="0057270F">
        <w:t xml:space="preserve"> in </w:t>
      </w:r>
      <w:r w:rsidRPr="002D2A15">
        <w:t>a remote health centre setting</w:t>
      </w:r>
      <w:r w:rsidR="005160A2">
        <w:t xml:space="preserve"> with</w:t>
      </w:r>
      <w:r w:rsidR="005160A2" w:rsidRPr="00C52C3D">
        <w:t xml:space="preserve"> </w:t>
      </w:r>
      <w:r w:rsidR="005160A2">
        <w:t>a basic healthcare worker</w:t>
      </w:r>
      <w:r w:rsidR="005160A2" w:rsidRPr="00C52C3D">
        <w:t>.</w:t>
      </w:r>
      <w:r w:rsidR="005160A2">
        <w:t xml:space="preserve"> </w:t>
      </w:r>
      <w:r w:rsidRPr="0057270F">
        <w:t xml:space="preserve">Thus, </w:t>
      </w:r>
      <w:r w:rsidR="003A6535" w:rsidRPr="0057270F">
        <w:t>t</w:t>
      </w:r>
      <w:r w:rsidRPr="0057270F">
        <w:t xml:space="preserve">he </w:t>
      </w:r>
      <w:r w:rsidRPr="002D2A15">
        <w:t xml:space="preserve">difference in effect between IgMFA and the clinical diagnosis could be higher, </w:t>
      </w:r>
      <w:r w:rsidR="005160A2" w:rsidRPr="00C247F4">
        <w:t xml:space="preserve">and </w:t>
      </w:r>
      <w:r w:rsidRPr="00C247F4">
        <w:t>the IgMFA more cost-effective than the base-case estimation.</w:t>
      </w:r>
    </w:p>
    <w:p w14:paraId="278B8271" w14:textId="7F712623" w:rsidR="001C1C31" w:rsidRPr="0057270F" w:rsidRDefault="00B01A8C" w:rsidP="001B725D">
      <w:pPr>
        <w:pStyle w:val="Heading2"/>
      </w:pPr>
      <w:r w:rsidRPr="0057270F">
        <w:t>Conclusions</w:t>
      </w:r>
    </w:p>
    <w:p w14:paraId="3E4E303D" w14:textId="524F68AA" w:rsidR="00B01A8C" w:rsidRPr="005D2BF5" w:rsidRDefault="001C10EE" w:rsidP="005A2312">
      <w:r>
        <w:t>I</w:t>
      </w:r>
      <w:r w:rsidR="00B01A8C" w:rsidRPr="005D2BF5">
        <w:t>ntroducing the IgMFA would lead to a small increase in the number of true typhoid fever cases detected, and a small increase in the number of treatment successes but with a high incremental cost ($1579 per an additional treatment success)</w:t>
      </w:r>
      <w:r w:rsidR="00B01A8C" w:rsidRPr="004B7F0A">
        <w:t xml:space="preserve">. Sensitivity analyses did not alter the result that </w:t>
      </w:r>
      <w:r w:rsidR="00A410F0">
        <w:t xml:space="preserve">the </w:t>
      </w:r>
      <w:r>
        <w:t xml:space="preserve">use of </w:t>
      </w:r>
      <w:r w:rsidR="00B01A8C" w:rsidRPr="00CE41F0">
        <w:t>IgMFA was more costly</w:t>
      </w:r>
      <w:r>
        <w:t xml:space="preserve"> than </w:t>
      </w:r>
      <w:r w:rsidR="00B74D3D" w:rsidRPr="00F813C7">
        <w:t>the</w:t>
      </w:r>
      <w:r w:rsidR="00B74D3D">
        <w:t xml:space="preserve"> </w:t>
      </w:r>
      <w:r>
        <w:t>presumptive management</w:t>
      </w:r>
      <w:r w:rsidR="00B01A8C" w:rsidRPr="00CE41F0">
        <w:t>.</w:t>
      </w:r>
      <w:r w:rsidR="00B01A8C" w:rsidRPr="00CE41F0">
        <w:rPr>
          <w:rFonts w:ascii="Calibri" w:hAnsi="Calibri"/>
        </w:rPr>
        <w:t xml:space="preserve"> </w:t>
      </w:r>
      <w:r>
        <w:t>T</w:t>
      </w:r>
      <w:r w:rsidR="00B01A8C" w:rsidRPr="00EE3DA8">
        <w:t xml:space="preserve">he </w:t>
      </w:r>
      <w:r w:rsidR="00B01A8C" w:rsidRPr="005D2BF5">
        <w:t xml:space="preserve">number of children successfully treated by replacing </w:t>
      </w:r>
      <w:r w:rsidR="00B01A8C" w:rsidRPr="00EE3DA8">
        <w:t>clinical diagnosis</w:t>
      </w:r>
      <w:r w:rsidR="00B01A8C" w:rsidRPr="005D2BF5">
        <w:t xml:space="preserve"> with IgMFA depends on</w:t>
      </w:r>
      <w:r w:rsidR="00B01A8C" w:rsidRPr="00EE3DA8">
        <w:t xml:space="preserve"> the </w:t>
      </w:r>
      <w:r w:rsidR="00B01A8C" w:rsidRPr="005D2BF5">
        <w:t>sensitivities of IgMFA and clinical diagnosis</w:t>
      </w:r>
      <w:r w:rsidR="00A007C6">
        <w:t>.</w:t>
      </w:r>
    </w:p>
    <w:p w14:paraId="1D0AA0FE" w14:textId="368DBFCE" w:rsidR="00574620" w:rsidRDefault="00B01A8C" w:rsidP="00004132">
      <w:r>
        <w:lastRenderedPageBreak/>
        <w:t>F</w:t>
      </w:r>
      <w:r w:rsidR="005160A2">
        <w:t xml:space="preserve">or </w:t>
      </w:r>
      <w:r>
        <w:t>the R</w:t>
      </w:r>
      <w:r w:rsidR="00EE3DA8">
        <w:t>D</w:t>
      </w:r>
      <w:r>
        <w:t xml:space="preserve">T </w:t>
      </w:r>
      <w:r w:rsidR="005160A2">
        <w:t>to be</w:t>
      </w:r>
      <w:r w:rsidR="00B774A0" w:rsidRPr="0057270F">
        <w:t xml:space="preserve"> </w:t>
      </w:r>
      <w:r w:rsidR="00B774A0" w:rsidRPr="00EE3DA8">
        <w:t>cost-</w:t>
      </w:r>
      <w:r w:rsidR="00B774A0" w:rsidRPr="0057270F">
        <w:t xml:space="preserve">effective, </w:t>
      </w:r>
      <w:r w:rsidR="005160A2">
        <w:t>a</w:t>
      </w:r>
      <w:r w:rsidR="005160A2" w:rsidRPr="00EE3DA8">
        <w:t xml:space="preserve"> </w:t>
      </w:r>
      <w:r w:rsidR="00B774A0" w:rsidRPr="00EE3DA8">
        <w:t xml:space="preserve">more accurate </w:t>
      </w:r>
      <w:r>
        <w:t>test</w:t>
      </w:r>
      <w:r w:rsidRPr="0057270F">
        <w:t xml:space="preserve"> </w:t>
      </w:r>
      <w:r w:rsidR="005160A2">
        <w:t>is</w:t>
      </w:r>
      <w:r w:rsidR="00B774A0" w:rsidRPr="00EE3DA8">
        <w:t xml:space="preserve"> needed.</w:t>
      </w:r>
      <w:r w:rsidR="005E14CB" w:rsidRPr="00EE3DA8">
        <w:t xml:space="preserve"> </w:t>
      </w:r>
      <w:r w:rsidR="005160A2">
        <w:t>For a</w:t>
      </w:r>
      <w:r w:rsidR="005E14CB" w:rsidRPr="00EE3DA8">
        <w:t xml:space="preserve"> cost </w:t>
      </w:r>
      <w:r w:rsidR="005160A2">
        <w:t>less than</w:t>
      </w:r>
      <w:r w:rsidR="005160A2" w:rsidRPr="00EE3DA8">
        <w:t xml:space="preserve"> </w:t>
      </w:r>
      <w:r w:rsidR="005E14CB" w:rsidRPr="00EE3DA8">
        <w:t xml:space="preserve">$1.65, and </w:t>
      </w:r>
      <w:r w:rsidR="005160A2">
        <w:t>a</w:t>
      </w:r>
      <w:r w:rsidR="005160A2" w:rsidRPr="00EE3DA8">
        <w:t xml:space="preserve"> </w:t>
      </w:r>
      <w:r w:rsidR="005E14CB" w:rsidRPr="00EE3DA8">
        <w:t xml:space="preserve">sensitivity close to 100% </w:t>
      </w:r>
      <w:r w:rsidR="005160A2">
        <w:t>with a</w:t>
      </w:r>
      <w:r w:rsidR="005E14CB" w:rsidRPr="00EE3DA8">
        <w:t xml:space="preserve"> prevalence of MDR strains </w:t>
      </w:r>
      <w:r w:rsidR="005160A2">
        <w:t>of</w:t>
      </w:r>
      <w:r w:rsidR="005E14CB" w:rsidRPr="00EE3DA8">
        <w:t xml:space="preserve"> 90%, </w:t>
      </w:r>
      <w:r w:rsidR="005160A2">
        <w:t xml:space="preserve">the </w:t>
      </w:r>
      <w:r w:rsidR="005E14CB" w:rsidRPr="00EE3DA8">
        <w:t>IgMFA can be cost-effective.</w:t>
      </w:r>
      <w:r w:rsidR="005160A2" w:rsidRPr="00EE3DA8" w:rsidDel="005160A2">
        <w:t xml:space="preserve"> </w:t>
      </w:r>
      <w:r w:rsidR="005160A2" w:rsidRPr="00EE3DA8">
        <w:t>D</w:t>
      </w:r>
      <w:r w:rsidR="00B774A0" w:rsidRPr="00EE3DA8">
        <w:t xml:space="preserve">ecision-maker may </w:t>
      </w:r>
      <w:r w:rsidR="001C10EE">
        <w:t>use a</w:t>
      </w:r>
      <w:r w:rsidR="00B774A0" w:rsidRPr="00EE3DA8">
        <w:t xml:space="preserve"> WTP threshold </w:t>
      </w:r>
      <w:r w:rsidR="00691BF0">
        <w:t>also</w:t>
      </w:r>
      <w:r w:rsidR="001C10EE">
        <w:t xml:space="preserve"> </w:t>
      </w:r>
      <w:r w:rsidR="00B774A0" w:rsidRPr="00EE3DA8">
        <w:t>considering the additional cost incurred when a treatment failure arises.</w:t>
      </w:r>
    </w:p>
    <w:p w14:paraId="3760C47C" w14:textId="00CB1659" w:rsidR="003A123E" w:rsidRDefault="00B774A0" w:rsidP="003A123E">
      <w:pPr>
        <w:pStyle w:val="Heading1"/>
      </w:pPr>
      <w:r w:rsidRPr="00EE3DA8">
        <w:t>Acknowledgments</w:t>
      </w:r>
    </w:p>
    <w:p w14:paraId="0A2509FC" w14:textId="4C48F0E4" w:rsidR="00B83430" w:rsidRPr="00B83430" w:rsidRDefault="00B83430" w:rsidP="00B83430">
      <w:r>
        <w:t xml:space="preserve">We would like to thank patients and staff in </w:t>
      </w:r>
      <w:r w:rsidRPr="0057270F">
        <w:t>Angkor Hospital for Children</w:t>
      </w:r>
      <w:r>
        <w:t>.</w:t>
      </w:r>
    </w:p>
    <w:p w14:paraId="137100AE" w14:textId="0E73D00D" w:rsidR="000227E9" w:rsidRPr="009B3526" w:rsidRDefault="00B774A0" w:rsidP="00866166">
      <w:pPr>
        <w:pStyle w:val="Heading1"/>
      </w:pPr>
      <w:bookmarkStart w:id="10" w:name="_Hlk505653215"/>
      <w:r w:rsidRPr="009B3526">
        <w:t>References</w:t>
      </w:r>
      <w:bookmarkEnd w:id="10"/>
    </w:p>
    <w:p w14:paraId="619D9AFF" w14:textId="77777777" w:rsidR="0012756B" w:rsidRPr="00D026CD" w:rsidRDefault="00304A21"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rPr>
        <w:fldChar w:fldCharType="begin"/>
      </w:r>
      <w:r w:rsidRPr="00D026CD">
        <w:rPr>
          <w:rFonts w:ascii="Times New Roman" w:hAnsi="Times New Roman" w:cs="Times New Roman"/>
          <w:szCs w:val="22"/>
        </w:rPr>
        <w:instrText xml:space="preserve"> ADDIN EN.REFLIST </w:instrText>
      </w:r>
      <w:r w:rsidRPr="00D026CD">
        <w:rPr>
          <w:rFonts w:ascii="Times New Roman" w:hAnsi="Times New Roman" w:cs="Times New Roman"/>
        </w:rPr>
        <w:fldChar w:fldCharType="separate"/>
      </w:r>
      <w:r w:rsidR="0012756B" w:rsidRPr="00D026CD">
        <w:rPr>
          <w:rFonts w:ascii="Times New Roman" w:hAnsi="Times New Roman" w:cs="Times New Roman"/>
          <w:noProof/>
        </w:rPr>
        <w:t>1.</w:t>
      </w:r>
      <w:r w:rsidR="0012756B" w:rsidRPr="00D026CD">
        <w:rPr>
          <w:rFonts w:ascii="Times New Roman" w:hAnsi="Times New Roman" w:cs="Times New Roman"/>
          <w:noProof/>
        </w:rPr>
        <w:tab/>
        <w:t>Crump JA, Sjolund-Karlsson M, Gordon MA, Parry CM. Epidemiology, Clinical Presentation, Laboratory Diagnosis, Antimicrobial Resistance, and Antimicrobial Management of Invasive Salmonella Infections. Clin Microbiol Rev. 2015;28(4):901-37. doi: 10.1128/CMR.00002-15. PubMed PMID: 26180063; PubMed Central PMCID: PMC4503790.</w:t>
      </w:r>
    </w:p>
    <w:p w14:paraId="14D0CD4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w:t>
      </w:r>
      <w:r w:rsidRPr="00D026CD">
        <w:rPr>
          <w:rFonts w:ascii="Times New Roman" w:hAnsi="Times New Roman" w:cs="Times New Roman"/>
          <w:noProof/>
        </w:rPr>
        <w:tab/>
        <w:t>Ochiai RL, Acosta CJ, Danovaro-Holliday MC, Baiqing D, Bhattacharya SK, Agtini MD, et al. A study of typhoid fever in five Asian countries: disease burden and implications for controls. Bull World Health Organ. 2008;86(4):260-8. PubMed PMID: 18438514; PubMed Central PMCID: PMC2647431.</w:t>
      </w:r>
    </w:p>
    <w:p w14:paraId="09B4BEAC"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w:t>
      </w:r>
      <w:r w:rsidRPr="00D026CD">
        <w:rPr>
          <w:rFonts w:ascii="Times New Roman" w:hAnsi="Times New Roman" w:cs="Times New Roman"/>
          <w:noProof/>
        </w:rPr>
        <w:tab/>
        <w:t>Davies GI, McIver L, Kim Y, Hashizume M, Iddings S, Chan V. Water-borne diseases and extreme weather events in Cambodia: review of impacts and implications of climate change. Int J Environ Res Public Health. 2015;12(1):191-213. doi: 10.3390/ijerph120100191. PubMed PMID: 25546280; PubMed Central PMCID: PMC4306857.</w:t>
      </w:r>
    </w:p>
    <w:p w14:paraId="34DF3B7F"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w:t>
      </w:r>
      <w:r w:rsidRPr="00D026CD">
        <w:rPr>
          <w:rFonts w:ascii="Times New Roman" w:hAnsi="Times New Roman" w:cs="Times New Roman"/>
          <w:noProof/>
        </w:rPr>
        <w:tab/>
        <w:t>Mogasale V, Maskery B, Ochiai RL, Lee JS, Mogasale VV, Ramani E, et al. Burden of typhoid fever in low-income and middle-income countries: a systematic, literature-based update with risk-factor adjustment. Lancet Glob Health. 2014;2(10):e570-80. doi: 10.1016/S2214-109X(14)70301-8. PubMed PMID: 25304633.</w:t>
      </w:r>
    </w:p>
    <w:p w14:paraId="2D1BB426"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5.</w:t>
      </w:r>
      <w:r w:rsidRPr="00D026CD">
        <w:rPr>
          <w:rFonts w:ascii="Times New Roman" w:hAnsi="Times New Roman" w:cs="Times New Roman"/>
          <w:noProof/>
        </w:rPr>
        <w:tab/>
        <w:t>Parry CM, Hien TT, Dougan G, White NJ, Farrar JJ. Typhoid fever. N Engl J Med. 2002;347(22):1770-82. doi: 10.1056/NEJMra020201. PubMed PMID: 12456854.</w:t>
      </w:r>
    </w:p>
    <w:p w14:paraId="6CA0AF2F"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6.</w:t>
      </w:r>
      <w:r w:rsidRPr="00D026CD">
        <w:rPr>
          <w:rFonts w:ascii="Times New Roman" w:hAnsi="Times New Roman" w:cs="Times New Roman"/>
          <w:noProof/>
        </w:rPr>
        <w:tab/>
        <w:t>Crump JA, Luby SP, Mintz ED. The global burden of typhoid fever. Bull World Health Organ. 2004;82(5):346-53. PubMed PMID: 15298225; PubMed Central PMCID: PMC2622843.</w:t>
      </w:r>
    </w:p>
    <w:p w14:paraId="63CBC4AA"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7.</w:t>
      </w:r>
      <w:r w:rsidRPr="00D026CD">
        <w:rPr>
          <w:rFonts w:ascii="Times New Roman" w:hAnsi="Times New Roman" w:cs="Times New Roman"/>
          <w:noProof/>
        </w:rPr>
        <w:tab/>
        <w:t>Parry CM, Wijedoru L, Arjyal A, Baker S. The utility of diagnostic tests for enteric fever in endemic locations. Expert Rev Anti Infect Ther. 2011;9(6):711-25. PubMed PMID: Medline:21692675.</w:t>
      </w:r>
    </w:p>
    <w:p w14:paraId="39A84A6B" w14:textId="46D04239"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8.</w:t>
      </w:r>
      <w:r w:rsidRPr="00D026CD">
        <w:rPr>
          <w:rFonts w:ascii="Times New Roman" w:hAnsi="Times New Roman" w:cs="Times New Roman"/>
          <w:noProof/>
        </w:rPr>
        <w:tab/>
        <w:t>Parry C</w:t>
      </w:r>
      <w:r w:rsidR="00753814">
        <w:rPr>
          <w:rFonts w:ascii="Times New Roman" w:hAnsi="Times New Roman" w:cs="Times New Roman"/>
          <w:noProof/>
        </w:rPr>
        <w:t>M</w:t>
      </w:r>
      <w:r w:rsidRPr="00D026CD">
        <w:rPr>
          <w:rFonts w:ascii="Times New Roman" w:hAnsi="Times New Roman" w:cs="Times New Roman"/>
          <w:noProof/>
        </w:rPr>
        <w:t>. Chapter 39 Typhoid and paratyphoid fevers, Lecture Notes Tropical Medicine. 7th ed. Beeching N, Gill G, editors. Oxford Wiley Blackwell; 2014. 267-72 p.</w:t>
      </w:r>
    </w:p>
    <w:p w14:paraId="064847BF"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9.</w:t>
      </w:r>
      <w:r w:rsidRPr="00D026CD">
        <w:rPr>
          <w:rFonts w:ascii="Times New Roman" w:hAnsi="Times New Roman" w:cs="Times New Roman"/>
          <w:noProof/>
        </w:rPr>
        <w:tab/>
        <w:t>van den Bergh ET, Gasem MH, Keuter M, Dolmans MV. Outcome in three groups of patients with typhoid fever in Indonesia between 1948 and 1990. Trop Med Int Health. 1999;4(3):211-5. PubMed PMID: 10223217.</w:t>
      </w:r>
    </w:p>
    <w:p w14:paraId="625058E2"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0.</w:t>
      </w:r>
      <w:r w:rsidRPr="00D026CD">
        <w:rPr>
          <w:rFonts w:ascii="Times New Roman" w:hAnsi="Times New Roman" w:cs="Times New Roman"/>
          <w:noProof/>
        </w:rPr>
        <w:tab/>
        <w:t>Wain J, Hendriksen RS, Mikoleit ML, Keddy KH, Ochiai RL. Typhoid fever. Lancet. 2015;385(9973):1136-45. doi: 10.1016/S0140-6736(13)62708-7. PubMed PMID: 25458731.</w:t>
      </w:r>
    </w:p>
    <w:p w14:paraId="16602B35" w14:textId="78FF1CC5"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lastRenderedPageBreak/>
        <w:t>11.</w:t>
      </w:r>
      <w:r w:rsidRPr="00D026CD">
        <w:rPr>
          <w:rFonts w:ascii="Times New Roman" w:hAnsi="Times New Roman" w:cs="Times New Roman"/>
          <w:noProof/>
        </w:rPr>
        <w:tab/>
        <w:t xml:space="preserve">World Health Organization. Background document: The diagnosis, treatment and prevention of typhoid fever. Geneva 2003. Available from: </w:t>
      </w:r>
      <w:hyperlink r:id="rId8" w:history="1">
        <w:r w:rsidRPr="00D026CD">
          <w:rPr>
            <w:rStyle w:val="Hyperlink"/>
            <w:rFonts w:ascii="Times New Roman" w:hAnsi="Times New Roman" w:cs="Times New Roman"/>
            <w:noProof/>
          </w:rPr>
          <w:t>http://www.who.int/rpc/TFGuideWHO.pdf</w:t>
        </w:r>
      </w:hyperlink>
      <w:r w:rsidRPr="00D026CD">
        <w:rPr>
          <w:rFonts w:ascii="Times New Roman" w:hAnsi="Times New Roman" w:cs="Times New Roman"/>
          <w:noProof/>
        </w:rPr>
        <w:t>.</w:t>
      </w:r>
    </w:p>
    <w:p w14:paraId="7DF26F77"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2.</w:t>
      </w:r>
      <w:r w:rsidRPr="00D026CD">
        <w:rPr>
          <w:rFonts w:ascii="Times New Roman" w:hAnsi="Times New Roman" w:cs="Times New Roman"/>
          <w:noProof/>
        </w:rPr>
        <w:tab/>
        <w:t>Emary K, Moore CE, Chanpheaktra N, An KP, Chheng K, Sona S, et al. Enteric fever in Cambodian children is dominated by multidrug-resistant H58 Salmonella enterica serovar Typhi with intermediate susceptibility to ciprofloxacin. Trans R Soc Trop Med Hyg. 2012;106(12):718-24. doi: 10.1016/j.trstmh.2012.08.007. PubMed PMID: 23122884.</w:t>
      </w:r>
    </w:p>
    <w:p w14:paraId="760578F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3.</w:t>
      </w:r>
      <w:r w:rsidRPr="00D026CD">
        <w:rPr>
          <w:rFonts w:ascii="Times New Roman" w:hAnsi="Times New Roman" w:cs="Times New Roman"/>
          <w:noProof/>
        </w:rPr>
        <w:tab/>
        <w:t>Chheng K, Carter MJ, Emary K, Chanpheaktra N, Moore CE, Stoesser N, et al. A prospective study of the causes of febrile illness requiring hospitalization in children in Cambodia. PLoS One. 2013;8(4):e60634. doi: 10.1371/journal.pone.0060634. PubMed PMID: 23593267; PubMed Central PMCID: PMC3621876.</w:t>
      </w:r>
    </w:p>
    <w:p w14:paraId="0B521CB0"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4.</w:t>
      </w:r>
      <w:r w:rsidRPr="00D026CD">
        <w:rPr>
          <w:rFonts w:ascii="Times New Roman" w:hAnsi="Times New Roman" w:cs="Times New Roman"/>
          <w:noProof/>
        </w:rPr>
        <w:tab/>
        <w:t>Mueller TC, Siv S, Khim N, Kim S, Fleischmann E, Ariey F, et al. Acute undifferentiated febrile illness in rural Cambodia: a 3-year prospective observational study. PLoS One. 2014;9(4):e95868. doi: 10.1371/journal.pone.0095868. PubMed PMID: 24755844; PubMed Central PMCID: PMC3995936.</w:t>
      </w:r>
    </w:p>
    <w:p w14:paraId="1D01FADA" w14:textId="6E2DFF64"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5.</w:t>
      </w:r>
      <w:r w:rsidRPr="00D026CD">
        <w:rPr>
          <w:rFonts w:ascii="Times New Roman" w:hAnsi="Times New Roman" w:cs="Times New Roman"/>
          <w:noProof/>
        </w:rPr>
        <w:tab/>
        <w:t xml:space="preserve">World Health Organization. Revised WHO classification and treatment of childhood pneumonia at health facilities. Geneva 2014 [cited 10/12/2017]. Available from: </w:t>
      </w:r>
      <w:hyperlink r:id="rId9" w:history="1">
        <w:r w:rsidRPr="00D026CD">
          <w:rPr>
            <w:rStyle w:val="Hyperlink"/>
            <w:rFonts w:ascii="Times New Roman" w:hAnsi="Times New Roman" w:cs="Times New Roman"/>
            <w:noProof/>
          </w:rPr>
          <w:t>http://apps.who.int/iris/bitstream/10665/137319/1/9789241507813_eng.pdf?ua=1</w:t>
        </w:r>
      </w:hyperlink>
      <w:r w:rsidRPr="00D026CD">
        <w:rPr>
          <w:rFonts w:ascii="Times New Roman" w:hAnsi="Times New Roman" w:cs="Times New Roman"/>
          <w:noProof/>
        </w:rPr>
        <w:t>.</w:t>
      </w:r>
    </w:p>
    <w:p w14:paraId="263753B6"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6.</w:t>
      </w:r>
      <w:r w:rsidRPr="00D026CD">
        <w:rPr>
          <w:rFonts w:ascii="Times New Roman" w:hAnsi="Times New Roman" w:cs="Times New Roman"/>
          <w:noProof/>
        </w:rPr>
        <w:tab/>
        <w:t>Maude RR, de Jong HK, Wijedoru L, Fukushima M, Ghose A, Samad R, et al. The diagnostic accuracy of three rapid diagnostic tests for typhoid fever at Chittagong Medical College Hospital, Chittagong, Bangladesh. Trop Med Int Health. 2015. doi: 10.1111/tmi.12559. PubMed PMID: 26094960.</w:t>
      </w:r>
    </w:p>
    <w:p w14:paraId="7755736A"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7.</w:t>
      </w:r>
      <w:r w:rsidRPr="00D026CD">
        <w:rPr>
          <w:rFonts w:ascii="Times New Roman" w:hAnsi="Times New Roman" w:cs="Times New Roman"/>
          <w:noProof/>
        </w:rPr>
        <w:tab/>
        <w:t>Wijedoru L, Mallett S, Parry CM. Rapid diagnostic tests for typhoid and paratyphoid (enteric) fever. Cochrane Database Syst Rev. 2017;5:CD008892. doi: 10.1002/14651858.CD008892.pub2. PubMed PMID: 28545155; PubMed Central PMCID: PMCPMC5458098.</w:t>
      </w:r>
    </w:p>
    <w:p w14:paraId="3FA729A8"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8.</w:t>
      </w:r>
      <w:r w:rsidRPr="00D026CD">
        <w:rPr>
          <w:rFonts w:ascii="Times New Roman" w:hAnsi="Times New Roman" w:cs="Times New Roman"/>
          <w:noProof/>
        </w:rPr>
        <w:tab/>
        <w:t>Moore CE, Pan-Ngum W, Wijedoru LP, Sona S, Nga TV, Duy PT, et al. Evaluation of the diagnostic accuracy of a typhoid IgM flow assay for the diagnosis of typhoid fever in Cambodian children using a Bayesian latent class model assuming an imperfect gold standard. Am J Trop Med Hyg. 2014;90(1):114-20. doi: 10.4269/ajtmh.13-0384. PubMed PMID: 24218407; PubMed Central PMCID: PMC3886406.</w:t>
      </w:r>
    </w:p>
    <w:p w14:paraId="4AC7CF5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19.</w:t>
      </w:r>
      <w:r w:rsidRPr="00D026CD">
        <w:rPr>
          <w:rFonts w:ascii="Times New Roman" w:hAnsi="Times New Roman" w:cs="Times New Roman"/>
          <w:noProof/>
        </w:rPr>
        <w:tab/>
        <w:t>Poulos C, Riewpaiboon A, Stewart JF, Clemens J, Guh S, Agtini M, et al. Cost of illness due to typhoid fever in five Asian countries. Trop Med Int Health. 2011;16(3):314-23. doi: 10.1111/j.1365-3156.2010.02711.x. PubMed PMID: 21223462.</w:t>
      </w:r>
    </w:p>
    <w:p w14:paraId="3A769C9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0.</w:t>
      </w:r>
      <w:r w:rsidRPr="00D026CD">
        <w:rPr>
          <w:rFonts w:ascii="Times New Roman" w:hAnsi="Times New Roman" w:cs="Times New Roman"/>
          <w:noProof/>
        </w:rPr>
        <w:tab/>
        <w:t>Sur D, Chatterjee S, Riewpaiboon A, Manna B, Kanungo S, Bhattacharya SK. Treatment cost for typhoid fever at two hospitals in Kolkata, India. J Health Popul Nutr. 2009;27(6):725-32. PubMed PMID: 20099755; PubMed Central PMCID: PMC2928117.</w:t>
      </w:r>
    </w:p>
    <w:p w14:paraId="27566156" w14:textId="4E300DC9"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1.</w:t>
      </w:r>
      <w:r w:rsidRPr="00D026CD">
        <w:rPr>
          <w:rFonts w:ascii="Times New Roman" w:hAnsi="Times New Roman" w:cs="Times New Roman"/>
          <w:noProof/>
        </w:rPr>
        <w:tab/>
        <w:t xml:space="preserve">World Health Organization, Ministry of Health Cambodia. Health Service Delivery Profile Cambodia 2012. Manila 2012. Available from: </w:t>
      </w:r>
      <w:hyperlink r:id="rId10" w:history="1">
        <w:r w:rsidRPr="00D026CD">
          <w:rPr>
            <w:rStyle w:val="Hyperlink"/>
            <w:rFonts w:ascii="Times New Roman" w:hAnsi="Times New Roman" w:cs="Times New Roman"/>
            <w:noProof/>
          </w:rPr>
          <w:t>http://www.wpro.who.int/health_services/service_delivery_profile_cambodia.pdf</w:t>
        </w:r>
      </w:hyperlink>
      <w:r w:rsidRPr="00D026CD">
        <w:rPr>
          <w:rFonts w:ascii="Times New Roman" w:hAnsi="Times New Roman" w:cs="Times New Roman"/>
          <w:noProof/>
        </w:rPr>
        <w:t>.</w:t>
      </w:r>
    </w:p>
    <w:p w14:paraId="1F8302D7"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2.</w:t>
      </w:r>
      <w:r w:rsidRPr="00D026CD">
        <w:rPr>
          <w:rFonts w:ascii="Times New Roman" w:hAnsi="Times New Roman" w:cs="Times New Roman"/>
          <w:noProof/>
        </w:rPr>
        <w:tab/>
        <w:t>Bosman P, Stassijns J, Nackers F, Canier L, Kim N, Khim S, et al. Plasmodium prevalence and artemisinin-resistant falciparum malaria in Preah Vihear Province, Cambodia: a cross-sectional population-based study. Malar J. 2014;13:394. doi: 10.1186/1475-2875-13-394. PubMed PMID: 25288380; PubMed Central PMCID: PMC4200124.</w:t>
      </w:r>
    </w:p>
    <w:p w14:paraId="5E7344B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3.</w:t>
      </w:r>
      <w:r w:rsidRPr="00D026CD">
        <w:rPr>
          <w:rFonts w:ascii="Times New Roman" w:hAnsi="Times New Roman" w:cs="Times New Roman"/>
          <w:noProof/>
        </w:rPr>
        <w:tab/>
        <w:t xml:space="preserve">Mayxay M, Castonguay-Vanier J, Chansamouth V, Dubot-Peres A, Paris DH, Phetsouvanh R, et al. Causes of non-malarial fever in Laos: a prospective study. Lancet Glob Health. </w:t>
      </w:r>
      <w:r w:rsidRPr="00D026CD">
        <w:rPr>
          <w:rFonts w:ascii="Times New Roman" w:hAnsi="Times New Roman" w:cs="Times New Roman"/>
          <w:noProof/>
        </w:rPr>
        <w:lastRenderedPageBreak/>
        <w:t>2013;1(1):e46-54. doi: 10.1016/S2214-109X(13)70008-1. PubMed PMID: 24748368; PubMed Central PMCID: PMC3986032.</w:t>
      </w:r>
    </w:p>
    <w:p w14:paraId="01AA8B6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4.</w:t>
      </w:r>
      <w:r w:rsidRPr="00D026CD">
        <w:rPr>
          <w:rFonts w:ascii="Times New Roman" w:hAnsi="Times New Roman" w:cs="Times New Roman"/>
          <w:noProof/>
        </w:rPr>
        <w:tab/>
        <w:t>Ansah EK, Epokor M, Whitty CJ, Yeung S, Hansen KS. Cost-effectiveness analysis of introducing RDTs for malaria diagnosis as compared to microscopy and presumptive diagnosis in central and peripheral public health facilities in Ghana. Am J Trop Med Hyg. 2013;89(4):724-36. doi: 10.4269/ajtmh.13-0033. PubMed PMID: 23980131; PubMed Central PMCID: PMC3795104.</w:t>
      </w:r>
    </w:p>
    <w:p w14:paraId="166066EA"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5.</w:t>
      </w:r>
      <w:r w:rsidRPr="00D026CD">
        <w:rPr>
          <w:rFonts w:ascii="Times New Roman" w:hAnsi="Times New Roman" w:cs="Times New Roman"/>
          <w:noProof/>
        </w:rPr>
        <w:tab/>
        <w:t>Hansen KS, Grieve E, Mikhail A, Mayan I, Mohammed N, Anwar M, et al. Cost-effectiveness of malaria diagnosis using rapid diagnostic tests compared to microscopy or clinical symptoms alone in Afghanistan. Malar J. 2015;14:217. doi: 10.1186/s12936-015-0696-1. PubMed PMID: 26016871; PubMed Central PMCID: PMC4450447.</w:t>
      </w:r>
    </w:p>
    <w:p w14:paraId="1EB7F24A"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6.</w:t>
      </w:r>
      <w:r w:rsidRPr="00D026CD">
        <w:rPr>
          <w:rFonts w:ascii="Times New Roman" w:hAnsi="Times New Roman" w:cs="Times New Roman"/>
          <w:noProof/>
        </w:rPr>
        <w:tab/>
        <w:t>Penno EC, Crump JA, Baird SJ. Performance Requirements to Achieve Cost-Effectiveness of Point-of-Care Tests for Sepsis Among Patients with Febrile Illness in Low-Resource Settings. Am J Trop Med Hyg. 2015. doi: 10.4269/ajtmh.15-0082. PubMed PMID: 26195467.</w:t>
      </w:r>
    </w:p>
    <w:p w14:paraId="67B0B841"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7.</w:t>
      </w:r>
      <w:r w:rsidRPr="00D026CD">
        <w:rPr>
          <w:rFonts w:ascii="Times New Roman" w:hAnsi="Times New Roman" w:cs="Times New Roman"/>
          <w:noProof/>
        </w:rPr>
        <w:tab/>
        <w:t>Parry CM, Ho VA, Phuong le T, Bay PV, Lanh MN, Tung le T, et al. Randomized controlled comparison of ofloxacin, azithromycin, and an ofloxacin-azithromycin combination for treatment of multidrug-resistant and nalidixic acid-resistant typhoid fever. Antimicrob Agents Chemother. 2007;51(3):819-25. doi: 10.1128/AAC.00447-06. PubMed PMID: 17145784; PubMed Central PMCID: PMC1803150.</w:t>
      </w:r>
    </w:p>
    <w:p w14:paraId="2A1EF78B"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8.</w:t>
      </w:r>
      <w:r w:rsidRPr="00D026CD">
        <w:rPr>
          <w:rFonts w:ascii="Times New Roman" w:hAnsi="Times New Roman" w:cs="Times New Roman"/>
          <w:noProof/>
        </w:rPr>
        <w:tab/>
        <w:t>Butler T, Sridhar CB, Daga MK, Pathak K, Pandit RB, Khakhria R, et al. Treatment of typhoid fever with azithromycin versus chloramphenicol in a randomized multicentre trial in India. J Antimicrob Chemother. 1999;44(2):243-50. PubMed PMID: 10473232.</w:t>
      </w:r>
    </w:p>
    <w:p w14:paraId="24E9546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29.</w:t>
      </w:r>
      <w:r w:rsidRPr="00D026CD">
        <w:rPr>
          <w:rFonts w:ascii="Times New Roman" w:hAnsi="Times New Roman" w:cs="Times New Roman"/>
          <w:noProof/>
        </w:rPr>
        <w:tab/>
        <w:t>Chandey M, Multani AS. A comparative study of efficacy and safety of azithromycin and ofloxacin in uncomplicated typhoid Fever: a randomised, open labelled study. J Clin Diagn Res. 2012;6(10):1736-9. doi: 10.7860/JCDR/2012/4702.2631. PubMed PMID: 23373040; PubMed Central PMCID: PMC3552216.</w:t>
      </w:r>
    </w:p>
    <w:p w14:paraId="7741F1CD"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0.</w:t>
      </w:r>
      <w:r w:rsidRPr="00D026CD">
        <w:rPr>
          <w:rFonts w:ascii="Times New Roman" w:hAnsi="Times New Roman" w:cs="Times New Roman"/>
          <w:noProof/>
        </w:rPr>
        <w:tab/>
        <w:t>Chinh NT, Parry CM, Ly NT, Ha HD, Thong MX, Diep TS, et al. A randomized controlled comparison of azithromycin and ofloxacin for treatment of multidrug-resistant or nalidixic acid-resistant enteric fever. Antimicrob Agents Chemother. 2000;44(7):1855-9. PubMed PMID: 10858343; PubMed Central PMCID: PMC89974.</w:t>
      </w:r>
    </w:p>
    <w:p w14:paraId="655C949D"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1.</w:t>
      </w:r>
      <w:r w:rsidRPr="00D026CD">
        <w:rPr>
          <w:rFonts w:ascii="Times New Roman" w:hAnsi="Times New Roman" w:cs="Times New Roman"/>
          <w:noProof/>
        </w:rPr>
        <w:tab/>
        <w:t>Dolecek C, Tran TP, Nguyen NR, Le TP, Ha V, Phung QT, et al. A multi-center randomised controlled trial of gatifloxacin versus azithromycin for the treatment of uncomplicated typhoid fever in children and adults in Vietnam. PLoS One. 2008;3(5):e2188. doi: 10.1371/journal.pone.0002188. PubMed PMID: 18493312; PubMed Central PMCID: PMC2374894.</w:t>
      </w:r>
    </w:p>
    <w:p w14:paraId="41E26D86"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2.</w:t>
      </w:r>
      <w:r w:rsidRPr="00D026CD">
        <w:rPr>
          <w:rFonts w:ascii="Times New Roman" w:hAnsi="Times New Roman" w:cs="Times New Roman"/>
          <w:noProof/>
        </w:rPr>
        <w:tab/>
        <w:t>Effa EE, Lassi ZS, Critchley JA, Garner P, Sinclair D, Olliaro PL, et al. Fluoroquinolones for treating typhoid and paratyphoid fever (enteric fever). Cochrane Database Syst Rev. 2011;(10):CD004530. doi: 10.1002/14651858.CD004530.pub4. PubMed PMID: 21975746.</w:t>
      </w:r>
    </w:p>
    <w:p w14:paraId="2BF1359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3.</w:t>
      </w:r>
      <w:r w:rsidRPr="00D026CD">
        <w:rPr>
          <w:rFonts w:ascii="Times New Roman" w:hAnsi="Times New Roman" w:cs="Times New Roman"/>
          <w:noProof/>
        </w:rPr>
        <w:tab/>
        <w:t>Frenck RW, Jr., Mansour A, Nakhla I, Sultan Y, Putnam S, Wierzba T, et al. Short-course azithromycin for the treatment of uncomplicated typhoid fever in children and adolescents. Clin Infect Dis. 2004;38(7):951-7. doi: 10.1086/382359. PubMed PMID: 15034826.</w:t>
      </w:r>
    </w:p>
    <w:p w14:paraId="33A9F9F4"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4.</w:t>
      </w:r>
      <w:r w:rsidRPr="00D026CD">
        <w:rPr>
          <w:rFonts w:ascii="Times New Roman" w:hAnsi="Times New Roman" w:cs="Times New Roman"/>
          <w:noProof/>
        </w:rPr>
        <w:tab/>
        <w:t>Frenck RW, Jr., Nakhla I, Sultan Y, Bassily SB, Girgis YF, David J, et al. Azithromycin versus ceftriaxone for the treatment of uncomplicated typhoid fever in children. Clin Infect Dis. 2000;31(5):1134-8. doi: 10.1086/317450. PubMed PMID: 11073741.</w:t>
      </w:r>
    </w:p>
    <w:p w14:paraId="15DBBC3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5.</w:t>
      </w:r>
      <w:r w:rsidRPr="00D026CD">
        <w:rPr>
          <w:rFonts w:ascii="Times New Roman" w:hAnsi="Times New Roman" w:cs="Times New Roman"/>
          <w:noProof/>
        </w:rPr>
        <w:tab/>
        <w:t xml:space="preserve">Girgis NI, Butler T, Frenck RW, Sultan Y, Brown FM, Tribble D, et al. Azithromycin versus ciprofloxacin for treatment of uncomplicated typhoid fever in a randomized trial in Egypt that </w:t>
      </w:r>
      <w:r w:rsidRPr="00D026CD">
        <w:rPr>
          <w:rFonts w:ascii="Times New Roman" w:hAnsi="Times New Roman" w:cs="Times New Roman"/>
          <w:noProof/>
        </w:rPr>
        <w:lastRenderedPageBreak/>
        <w:t>included patients with multidrug resistance. Antimicrob Agents Chemother. 1999;43(6):1441-4. PubMed PMID: 10348767; PubMed Central PMCID: PMC89293.</w:t>
      </w:r>
    </w:p>
    <w:p w14:paraId="51DC455C" w14:textId="25F48AE8"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6.</w:t>
      </w:r>
      <w:r w:rsidRPr="00D026CD">
        <w:rPr>
          <w:rFonts w:ascii="Times New Roman" w:hAnsi="Times New Roman" w:cs="Times New Roman"/>
          <w:noProof/>
        </w:rPr>
        <w:tab/>
        <w:t xml:space="preserve">Department of Planning and Health Information, Ministry of Health. National Health Statistic Report 2011, Cambodia. Phnom Penh 2012. Available from: </w:t>
      </w:r>
      <w:hyperlink r:id="rId11" w:history="1">
        <w:r w:rsidRPr="00D026CD">
          <w:rPr>
            <w:rStyle w:val="Hyperlink"/>
            <w:rFonts w:ascii="Times New Roman" w:hAnsi="Times New Roman" w:cs="Times New Roman"/>
            <w:noProof/>
          </w:rPr>
          <w:t>http://www.hiscambodia.org/public/fileupload/Annual_Statistic_Report_2011.pdf</w:t>
        </w:r>
      </w:hyperlink>
      <w:r w:rsidRPr="00D026CD">
        <w:rPr>
          <w:rFonts w:ascii="Times New Roman" w:hAnsi="Times New Roman" w:cs="Times New Roman"/>
          <w:noProof/>
        </w:rPr>
        <w:t>.</w:t>
      </w:r>
    </w:p>
    <w:p w14:paraId="1F8848F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7.</w:t>
      </w:r>
      <w:r w:rsidRPr="00D026CD">
        <w:rPr>
          <w:rFonts w:ascii="Times New Roman" w:hAnsi="Times New Roman" w:cs="Times New Roman"/>
          <w:noProof/>
        </w:rPr>
        <w:tab/>
        <w:t>Rao VB, Schellenberg D, Ghani AC. The potential impact of improving appropriate treatment for fever on malaria and non-malarial febrile illness management in under-5s: a decision-tree modelling approach. PLoS One. 2013;8(7):e69654. doi: 10.1371/journal.pone.0069654. PubMed PMID: 23922770; PubMed Central PMCID: PMC3726763.</w:t>
      </w:r>
    </w:p>
    <w:p w14:paraId="77C027B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8.</w:t>
      </w:r>
      <w:r w:rsidRPr="00D026CD">
        <w:rPr>
          <w:rFonts w:ascii="Times New Roman" w:hAnsi="Times New Roman" w:cs="Times New Roman"/>
          <w:noProof/>
        </w:rPr>
        <w:tab/>
        <w:t>Nyaga VN, Arbyn M, Aerts M. Metaprop: a Stata command to perform meta-analysis of binomial data. Arch Public Health. 2014;72(1):39. doi: 10.1186/2049-3258-72-39. PubMed PMID: 25810908; PubMed Central PMCID: PMCPMC4373114.</w:t>
      </w:r>
    </w:p>
    <w:p w14:paraId="1D728F0F"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39.</w:t>
      </w:r>
      <w:r w:rsidRPr="00D026CD">
        <w:rPr>
          <w:rFonts w:ascii="Times New Roman" w:hAnsi="Times New Roman" w:cs="Times New Roman"/>
          <w:noProof/>
        </w:rPr>
        <w:tab/>
        <w:t>Antolis Y. Azithromycin vs. chloramphenicol for uncomplicated typhoid fever in children. Paediatrica Indonesiana. 2013;53(3):155-9.</w:t>
      </w:r>
    </w:p>
    <w:p w14:paraId="3DBD8264"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0.</w:t>
      </w:r>
      <w:r w:rsidRPr="00D026CD">
        <w:rPr>
          <w:rFonts w:ascii="Times New Roman" w:hAnsi="Times New Roman" w:cs="Times New Roman"/>
          <w:noProof/>
        </w:rPr>
        <w:tab/>
        <w:t>Flores GR, Dorantes F, Aviles J. Safety and efficacy of oral ofloxacin vs oral ampicillin in the management of typhoid. Invest Med Int. 1994;21(2):88-92.</w:t>
      </w:r>
    </w:p>
    <w:p w14:paraId="5A41D3B4"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1.</w:t>
      </w:r>
      <w:r w:rsidRPr="00D026CD">
        <w:rPr>
          <w:rFonts w:ascii="Times New Roman" w:hAnsi="Times New Roman" w:cs="Times New Roman"/>
          <w:noProof/>
        </w:rPr>
        <w:tab/>
        <w:t>Yousaf MH, Hasnain SS, Mohsin A, Ara N. A comparative study of efficacy and safety of three antimicrobials in the treatment of enteric fever. Pak J Gastroenterol. 1992;6(2):46-8.</w:t>
      </w:r>
    </w:p>
    <w:p w14:paraId="3E8DC75C" w14:textId="03394540"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2.</w:t>
      </w:r>
      <w:r w:rsidRPr="00D026CD">
        <w:rPr>
          <w:rFonts w:ascii="Times New Roman" w:hAnsi="Times New Roman" w:cs="Times New Roman"/>
          <w:noProof/>
        </w:rPr>
        <w:tab/>
        <w:t xml:space="preserve">Durbin PLC. Medical Supply Catalogue 2013/14. Middlesex 2013 [cited 25/12/2017]. Available from: </w:t>
      </w:r>
      <w:hyperlink r:id="rId12" w:history="1">
        <w:r w:rsidRPr="00D026CD">
          <w:rPr>
            <w:rStyle w:val="Hyperlink"/>
            <w:rFonts w:ascii="Times New Roman" w:hAnsi="Times New Roman" w:cs="Times New Roman"/>
            <w:noProof/>
          </w:rPr>
          <w:t>http://www.durbin.co.uk/assets/code/pdf/17-1-2014-99-459.MedicalSupplyCatalogue.pdf</w:t>
        </w:r>
      </w:hyperlink>
      <w:r w:rsidRPr="00D026CD">
        <w:rPr>
          <w:rFonts w:ascii="Times New Roman" w:hAnsi="Times New Roman" w:cs="Times New Roman"/>
          <w:noProof/>
        </w:rPr>
        <w:t>.</w:t>
      </w:r>
    </w:p>
    <w:p w14:paraId="2B5A64B1" w14:textId="2659F7CB"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3.</w:t>
      </w:r>
      <w:r w:rsidRPr="00D026CD">
        <w:rPr>
          <w:rFonts w:ascii="Times New Roman" w:hAnsi="Times New Roman" w:cs="Times New Roman"/>
          <w:noProof/>
        </w:rPr>
        <w:tab/>
        <w:t xml:space="preserve">MSH (Management Sciences for Health). International Medical Products Price Guide, 2015. Medford 2016 [cited 25/12/2017]. Available from: </w:t>
      </w:r>
      <w:hyperlink r:id="rId13" w:history="1">
        <w:r w:rsidRPr="00D026CD">
          <w:rPr>
            <w:rStyle w:val="Hyperlink"/>
            <w:rFonts w:ascii="Times New Roman" w:hAnsi="Times New Roman" w:cs="Times New Roman"/>
            <w:noProof/>
          </w:rPr>
          <w:t>http://apps.who.int/medicinedocs/documents/s23203en/s23203en.pdf</w:t>
        </w:r>
      </w:hyperlink>
      <w:r w:rsidRPr="00D026CD">
        <w:rPr>
          <w:rFonts w:ascii="Times New Roman" w:hAnsi="Times New Roman" w:cs="Times New Roman"/>
          <w:noProof/>
        </w:rPr>
        <w:t>.</w:t>
      </w:r>
    </w:p>
    <w:p w14:paraId="3EBF6F67" w14:textId="30F0E7DB"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4.</w:t>
      </w:r>
      <w:r w:rsidRPr="00D026CD">
        <w:rPr>
          <w:rFonts w:ascii="Times New Roman" w:hAnsi="Times New Roman" w:cs="Times New Roman"/>
          <w:noProof/>
        </w:rPr>
        <w:tab/>
        <w:t xml:space="preserve">World Health Organization. CHOosing Interventions that are Cost Effective (WHO-CHOICE) Cambodia. Geneva 2000 [cited 01/04/2015]. Internet. Available from: </w:t>
      </w:r>
      <w:hyperlink r:id="rId14" w:history="1">
        <w:r w:rsidRPr="00D026CD">
          <w:rPr>
            <w:rStyle w:val="Hyperlink"/>
            <w:rFonts w:ascii="Times New Roman" w:hAnsi="Times New Roman" w:cs="Times New Roman"/>
            <w:noProof/>
          </w:rPr>
          <w:t>http://www.who.int/choice/country/khm/cost/en/</w:t>
        </w:r>
      </w:hyperlink>
      <w:r w:rsidRPr="00D026CD">
        <w:rPr>
          <w:rFonts w:ascii="Times New Roman" w:hAnsi="Times New Roman" w:cs="Times New Roman"/>
          <w:noProof/>
        </w:rPr>
        <w:t>.</w:t>
      </w:r>
    </w:p>
    <w:p w14:paraId="0161F8FC"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5.</w:t>
      </w:r>
      <w:r w:rsidRPr="00D026CD">
        <w:rPr>
          <w:rFonts w:ascii="Times New Roman" w:hAnsi="Times New Roman" w:cs="Times New Roman"/>
          <w:noProof/>
        </w:rPr>
        <w:tab/>
        <w:t>Mulligan J, Fox-Rushby J, Adam T, Johns B, Mills A. Unit Costs of Health Care Inputs in Low and Middle Income Regions. DCPP Working paper No 9; 2003.</w:t>
      </w:r>
    </w:p>
    <w:p w14:paraId="6FCC787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6.</w:t>
      </w:r>
      <w:r w:rsidRPr="00D026CD">
        <w:rPr>
          <w:rFonts w:ascii="Times New Roman" w:hAnsi="Times New Roman" w:cs="Times New Roman"/>
          <w:noProof/>
        </w:rPr>
        <w:tab/>
        <w:t>Luce BR , Manning WG , Siegel JE , Lipscomb J. Chapter 6 Estimating costs in cost-effectiveness analysis. Cost-Effectiveness in Health and Medicine. Oxford: Oxford University Press; 1996. 176–213 p.</w:t>
      </w:r>
    </w:p>
    <w:p w14:paraId="7D29511E"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7.</w:t>
      </w:r>
      <w:r w:rsidRPr="00D026CD">
        <w:rPr>
          <w:rFonts w:ascii="Times New Roman" w:hAnsi="Times New Roman" w:cs="Times New Roman"/>
          <w:noProof/>
        </w:rPr>
        <w:tab/>
        <w:t>Simoes EA, Desta T, Tessema T, Gerbresellassie T, Dagnew M, Gove S. Performance of health workers after training in integrated management of childhood illness in Gondar, Ethiopia. Bull World Health Organ. 1997;75 Suppl 1:43-53. PubMed PMID: 9529717.</w:t>
      </w:r>
    </w:p>
    <w:p w14:paraId="3E5B3501" w14:textId="557C946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8.</w:t>
      </w:r>
      <w:r w:rsidRPr="00D026CD">
        <w:rPr>
          <w:rFonts w:ascii="Times New Roman" w:hAnsi="Times New Roman" w:cs="Times New Roman"/>
          <w:noProof/>
        </w:rPr>
        <w:tab/>
        <w:t xml:space="preserve">The World Bank. Consumer price index (2010 = 100) Washington, D.C. 2016 [cited 25/12/2017]. Internet. Available from: </w:t>
      </w:r>
      <w:hyperlink r:id="rId15" w:history="1">
        <w:r w:rsidRPr="00D026CD">
          <w:rPr>
            <w:rStyle w:val="Hyperlink"/>
            <w:rFonts w:ascii="Times New Roman" w:hAnsi="Times New Roman" w:cs="Times New Roman"/>
            <w:noProof/>
          </w:rPr>
          <w:t>http://data.worldbank.org/indicator/FP.CPI.TOTL</w:t>
        </w:r>
      </w:hyperlink>
      <w:r w:rsidRPr="00D026CD">
        <w:rPr>
          <w:rFonts w:ascii="Times New Roman" w:hAnsi="Times New Roman" w:cs="Times New Roman"/>
          <w:noProof/>
        </w:rPr>
        <w:t>.</w:t>
      </w:r>
    </w:p>
    <w:p w14:paraId="0F3D0EF7" w14:textId="18ED4A72"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49.</w:t>
      </w:r>
      <w:r w:rsidRPr="00D026CD">
        <w:rPr>
          <w:rFonts w:ascii="Times New Roman" w:hAnsi="Times New Roman" w:cs="Times New Roman"/>
          <w:noProof/>
        </w:rPr>
        <w:tab/>
        <w:t xml:space="preserve">The World Bank. PPP conversion factor, GDP (LCU per international $) Washington, D.C.  2016 [cited 25/12/2017]. Internet. Available from: </w:t>
      </w:r>
      <w:hyperlink r:id="rId16" w:history="1">
        <w:r w:rsidRPr="00D026CD">
          <w:rPr>
            <w:rStyle w:val="Hyperlink"/>
            <w:rFonts w:ascii="Times New Roman" w:hAnsi="Times New Roman" w:cs="Times New Roman"/>
            <w:noProof/>
          </w:rPr>
          <w:t>http://data.worldbank.org/indicator/PA.NUS.PPP</w:t>
        </w:r>
      </w:hyperlink>
      <w:r w:rsidRPr="00D026CD">
        <w:rPr>
          <w:rFonts w:ascii="Times New Roman" w:hAnsi="Times New Roman" w:cs="Times New Roman"/>
          <w:noProof/>
        </w:rPr>
        <w:t>.</w:t>
      </w:r>
    </w:p>
    <w:p w14:paraId="4C25DCC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50.</w:t>
      </w:r>
      <w:r w:rsidRPr="00D026CD">
        <w:rPr>
          <w:rFonts w:ascii="Times New Roman" w:hAnsi="Times New Roman" w:cs="Times New Roman"/>
          <w:noProof/>
        </w:rPr>
        <w:tab/>
        <w:t>Hendriks ME, Kundu P, Boers AC, Bolarinwa OA, Te Pas MJ, Akande TM, et al. Step-by-step guideline for disease-specific costing studies in low- and middle-income countries: a mixed methodology. Glob Health Action. 2014;7:23573. doi: 10.3402/gha.v7.23573. PubMed PMID: 24685170; PubMed Central PMCID: PMC3970035.</w:t>
      </w:r>
    </w:p>
    <w:p w14:paraId="03DEBDE5"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51.</w:t>
      </w:r>
      <w:r w:rsidRPr="00D026CD">
        <w:rPr>
          <w:rFonts w:ascii="Times New Roman" w:hAnsi="Times New Roman" w:cs="Times New Roman"/>
          <w:noProof/>
        </w:rPr>
        <w:tab/>
        <w:t xml:space="preserve">Shillcutt S, Morel C, Goodman C, Coleman P, Bell D, Whitty CJ, et al. Cost-effectiveness of malaria diagnostic methods in sub-Saharan Africa in an era of combination therapy. Bull World </w:t>
      </w:r>
      <w:r w:rsidRPr="00D026CD">
        <w:rPr>
          <w:rFonts w:ascii="Times New Roman" w:hAnsi="Times New Roman" w:cs="Times New Roman"/>
          <w:noProof/>
        </w:rPr>
        <w:lastRenderedPageBreak/>
        <w:t>Health Organ. 2008;86(2):101-10. PubMed PMID: 18297164; PubMed Central PMCID: PMC2647374.</w:t>
      </w:r>
    </w:p>
    <w:p w14:paraId="1EC70FE3" w14:textId="77777777" w:rsidR="0012756B" w:rsidRPr="00D026CD" w:rsidRDefault="0012756B" w:rsidP="00D026CD">
      <w:pPr>
        <w:pStyle w:val="EndNoteBibliography"/>
        <w:spacing w:after="0"/>
        <w:ind w:left="567" w:hanging="567"/>
        <w:rPr>
          <w:rFonts w:ascii="Times New Roman" w:hAnsi="Times New Roman" w:cs="Times New Roman"/>
          <w:noProof/>
        </w:rPr>
      </w:pPr>
      <w:r w:rsidRPr="00D026CD">
        <w:rPr>
          <w:rFonts w:ascii="Times New Roman" w:hAnsi="Times New Roman" w:cs="Times New Roman"/>
          <w:noProof/>
        </w:rPr>
        <w:t>52.</w:t>
      </w:r>
      <w:r w:rsidRPr="00D026CD">
        <w:rPr>
          <w:rFonts w:ascii="Times New Roman" w:hAnsi="Times New Roman" w:cs="Times New Roman"/>
          <w:noProof/>
        </w:rPr>
        <w:tab/>
        <w:t>Mushlin AI, Ruchlin HS, Callahan MA. Costeffectiveness of diagnostic tests. Lancet. 2001;358(9290):1353-5. doi: 10.1016/S0140-6736(01)06417-0. PubMed PMID: 11684235.</w:t>
      </w:r>
    </w:p>
    <w:p w14:paraId="002CD1B1" w14:textId="77777777" w:rsidR="0012756B" w:rsidRPr="00D026CD" w:rsidRDefault="0012756B" w:rsidP="00D026CD">
      <w:pPr>
        <w:pStyle w:val="EndNoteBibliography"/>
        <w:ind w:left="567" w:hanging="567"/>
        <w:rPr>
          <w:rFonts w:ascii="Times New Roman" w:hAnsi="Times New Roman" w:cs="Times New Roman"/>
          <w:noProof/>
        </w:rPr>
      </w:pPr>
      <w:r w:rsidRPr="00D026CD">
        <w:rPr>
          <w:rFonts w:ascii="Times New Roman" w:hAnsi="Times New Roman" w:cs="Times New Roman"/>
          <w:noProof/>
        </w:rPr>
        <w:t>53.</w:t>
      </w:r>
      <w:r w:rsidRPr="00D026CD">
        <w:rPr>
          <w:rFonts w:ascii="Times New Roman" w:hAnsi="Times New Roman" w:cs="Times New Roman"/>
          <w:noProof/>
        </w:rPr>
        <w:tab/>
        <w:t>Hopkins H, Bruxvoort KJ, Cairns ME, Chandler CI, Leurent B, Ansah EK, et al. Impact of introduction of rapid diagnostic tests for malaria on antibiotic prescribing: analysis of observational and randomised studies in public and private healthcare settings. BMJ. 2017;356:j1054. doi: 10.1136/bmj.j1054. PubMed PMID: 28356302; PubMed Central PMCID: PMCPMC5370398.</w:t>
      </w:r>
    </w:p>
    <w:p w14:paraId="0387F255" w14:textId="3B3876A8" w:rsidR="007F092E" w:rsidRPr="007F092E" w:rsidRDefault="00304A21" w:rsidP="00D026CD">
      <w:pPr>
        <w:pStyle w:val="Heading1"/>
        <w:ind w:left="567" w:hanging="567"/>
      </w:pPr>
      <w:r w:rsidRPr="00D026CD">
        <w:fldChar w:fldCharType="end"/>
      </w:r>
    </w:p>
    <w:p w14:paraId="0A694DDC" w14:textId="1A8F4CDC" w:rsidR="005648EA" w:rsidRDefault="00372BC3" w:rsidP="00DF62C3">
      <w:pPr>
        <w:pStyle w:val="Heading1"/>
        <w:ind w:left="567" w:hanging="567"/>
      </w:pPr>
      <w:r>
        <w:t>Supporting information</w:t>
      </w:r>
    </w:p>
    <w:p w14:paraId="068459FC" w14:textId="0708C9A8" w:rsidR="007B2415" w:rsidRPr="00FF6B9E" w:rsidRDefault="007B2415" w:rsidP="007B2415">
      <w:pPr>
        <w:rPr>
          <w:b/>
        </w:rPr>
      </w:pPr>
      <w:r w:rsidRPr="000836E0">
        <w:rPr>
          <w:b/>
        </w:rPr>
        <w:t>S1 Appendix. Weight calculation</w:t>
      </w:r>
      <w:r w:rsidR="00FF6B9E" w:rsidRPr="000836E0">
        <w:rPr>
          <w:b/>
        </w:rPr>
        <w:t>.</w:t>
      </w:r>
    </w:p>
    <w:p w14:paraId="1310600D" w14:textId="1F1DBE6E" w:rsidR="00AC711F" w:rsidRDefault="00D110FA" w:rsidP="00AC711F">
      <w:pPr>
        <w:pStyle w:val="Caption"/>
      </w:pPr>
      <w:r w:rsidRPr="000836E0">
        <w:t>S2</w:t>
      </w:r>
      <w:r>
        <w:t xml:space="preserve"> </w:t>
      </w:r>
      <w:r w:rsidR="00BA394B">
        <w:t>Appendix</w:t>
      </w:r>
      <w:r w:rsidR="00AC711F">
        <w:t xml:space="preserve">. </w:t>
      </w:r>
      <w:r w:rsidR="00BA394B">
        <w:t>Sensitivity and specificity</w:t>
      </w:r>
      <w:r w:rsidR="00AC711F">
        <w:t>.</w:t>
      </w:r>
    </w:p>
    <w:p w14:paraId="1F26C812" w14:textId="3E8FB228" w:rsidR="00AC711F" w:rsidRDefault="007B2415" w:rsidP="00AC711F">
      <w:pPr>
        <w:pStyle w:val="Caption"/>
      </w:pPr>
      <w:r w:rsidRPr="000836E0">
        <w:t>S3</w:t>
      </w:r>
      <w:r>
        <w:t xml:space="preserve"> </w:t>
      </w:r>
      <w:r w:rsidR="00BA394B">
        <w:t>Appendix.</w:t>
      </w:r>
      <w:r w:rsidR="00AC711F">
        <w:t xml:space="preserve"> </w:t>
      </w:r>
      <w:r w:rsidR="00BA394B">
        <w:t>Probability of treatment success</w:t>
      </w:r>
      <w:r w:rsidR="00AC711F">
        <w:t>.</w:t>
      </w:r>
    </w:p>
    <w:p w14:paraId="51C879D4" w14:textId="151ECCD3" w:rsidR="00AC711F" w:rsidRDefault="007B2415" w:rsidP="00AC711F">
      <w:pPr>
        <w:pStyle w:val="Caption"/>
      </w:pPr>
      <w:r w:rsidRPr="000836E0">
        <w:t>S4</w:t>
      </w:r>
      <w:r>
        <w:t xml:space="preserve"> </w:t>
      </w:r>
      <w:r w:rsidR="00BA394B">
        <w:t>Appendix</w:t>
      </w:r>
      <w:r w:rsidR="00AC711F">
        <w:t xml:space="preserve">. </w:t>
      </w:r>
      <w:r w:rsidR="00BA394B">
        <w:t>Supplier costs (excluding 10% of shipping cost) US$, 2015</w:t>
      </w:r>
      <w:r w:rsidR="00AC711F">
        <w:t>.</w:t>
      </w:r>
    </w:p>
    <w:p w14:paraId="4DCFA53D" w14:textId="6450EECB" w:rsidR="00BA394B" w:rsidRDefault="007B2415" w:rsidP="00BA394B">
      <w:pPr>
        <w:pStyle w:val="Caption"/>
      </w:pPr>
      <w:r w:rsidRPr="000836E0">
        <w:t>S5</w:t>
      </w:r>
      <w:r>
        <w:t xml:space="preserve"> </w:t>
      </w:r>
      <w:r w:rsidR="00BA394B">
        <w:t>Appendix</w:t>
      </w:r>
      <w:r w:rsidR="00AC711F">
        <w:t xml:space="preserve">. </w:t>
      </w:r>
      <w:r w:rsidR="00BA394B">
        <w:t xml:space="preserve">Effect of varying </w:t>
      </w:r>
      <w:r w:rsidR="002F0D47">
        <w:t xml:space="preserve">specificity of tests and </w:t>
      </w:r>
      <w:r w:rsidR="00BA394B">
        <w:t>probability of treatment success</w:t>
      </w:r>
      <w:r w:rsidR="00AC711F">
        <w:t>.</w:t>
      </w:r>
    </w:p>
    <w:p w14:paraId="0155A4E1" w14:textId="2AD82F9E" w:rsidR="004D383D" w:rsidRPr="004D383D" w:rsidRDefault="004D383D" w:rsidP="004D383D">
      <w:pPr>
        <w:rPr>
          <w:b/>
        </w:rPr>
      </w:pPr>
      <w:r w:rsidRPr="000836E0">
        <w:rPr>
          <w:b/>
        </w:rPr>
        <w:t>S6 Appendix. ICER change by two-way sensitivity analysis.</w:t>
      </w:r>
    </w:p>
    <w:sectPr w:rsidR="004D383D" w:rsidRPr="004D383D" w:rsidSect="005620C9">
      <w:footerReference w:type="default" r:id="rId17"/>
      <w:pgSz w:w="11906" w:h="16838" w:code="9"/>
      <w:pgMar w:top="1440" w:right="1440" w:bottom="1440" w:left="1440" w:header="720" w:footer="720" w:gutter="0"/>
      <w:lnNumType w:countBy="1" w:distance="181" w:restart="continuous"/>
      <w:cols w:space="720"/>
      <w:docGrid w:type="lines"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C41C9D" w14:textId="77777777" w:rsidR="005146B5" w:rsidRDefault="005146B5" w:rsidP="00B746E3">
      <w:r>
        <w:separator/>
      </w:r>
    </w:p>
  </w:endnote>
  <w:endnote w:type="continuationSeparator" w:id="0">
    <w:p w14:paraId="18A6E3E4" w14:textId="77777777" w:rsidR="005146B5" w:rsidRDefault="005146B5" w:rsidP="00B746E3">
      <w:r>
        <w:continuationSeparator/>
      </w:r>
    </w:p>
  </w:endnote>
  <w:endnote w:type="continuationNotice" w:id="1">
    <w:p w14:paraId="602AC68E" w14:textId="77777777" w:rsidR="005146B5" w:rsidRDefault="005146B5" w:rsidP="00D026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Yu Mincho">
    <w:altName w:val="游明朝"/>
    <w:panose1 w:val="02020400000000000000"/>
    <w:charset w:val="80"/>
    <w:family w:val="roman"/>
    <w:pitch w:val="variable"/>
    <w:sig w:usb0="800002E7" w:usb1="2AC7FCF0" w:usb2="00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Meiryo UI">
    <w:panose1 w:val="020B0604030504040204"/>
    <w:charset w:val="80"/>
    <w:family w:val="swiss"/>
    <w:pitch w:val="variable"/>
    <w:sig w:usb0="E00002FF" w:usb1="6AC7FFFF" w:usb2="08000012"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3525556"/>
      <w:docPartObj>
        <w:docPartGallery w:val="Page Numbers (Bottom of Page)"/>
        <w:docPartUnique/>
      </w:docPartObj>
    </w:sdtPr>
    <w:sdtEndPr>
      <w:rPr>
        <w:noProof/>
      </w:rPr>
    </w:sdtEndPr>
    <w:sdtContent>
      <w:p w14:paraId="6DF389B2" w14:textId="2F33F4BF" w:rsidR="00D524AC" w:rsidRDefault="00D524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C81361" w14:textId="77777777" w:rsidR="00D524AC" w:rsidRPr="00B746E3" w:rsidRDefault="00D524AC" w:rsidP="00B746E3">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11D852" w14:textId="77777777" w:rsidR="005146B5" w:rsidRDefault="005146B5" w:rsidP="00691BF0">
      <w:r>
        <w:separator/>
      </w:r>
    </w:p>
  </w:footnote>
  <w:footnote w:type="continuationSeparator" w:id="0">
    <w:p w14:paraId="3D2FF577" w14:textId="77777777" w:rsidR="005146B5" w:rsidRDefault="005146B5" w:rsidP="00E91367">
      <w:r>
        <w:continuationSeparator/>
      </w:r>
    </w:p>
  </w:footnote>
  <w:footnote w:type="continuationNotice" w:id="1">
    <w:p w14:paraId="3FDFDDE9" w14:textId="77777777" w:rsidR="005146B5" w:rsidRDefault="005146B5" w:rsidP="00D026C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84859"/>
    <w:multiLevelType w:val="multilevel"/>
    <w:tmpl w:val="A41A265A"/>
    <w:styleLink w:val="WWOutlineListStyle4"/>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B635869"/>
    <w:multiLevelType w:val="multilevel"/>
    <w:tmpl w:val="F98AF07A"/>
    <w:styleLink w:val="WWOutlineListStyle1"/>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0051953"/>
    <w:multiLevelType w:val="multilevel"/>
    <w:tmpl w:val="86AE6648"/>
    <w:styleLink w:val="WWOutlineListStyle"/>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88068EB"/>
    <w:multiLevelType w:val="multilevel"/>
    <w:tmpl w:val="8FCCF7A4"/>
    <w:styleLink w:val="WWOutlineListStyle7"/>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12A504E"/>
    <w:multiLevelType w:val="multilevel"/>
    <w:tmpl w:val="2C06417A"/>
    <w:styleLink w:val="WWOutlineListStyle8"/>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BF37959"/>
    <w:multiLevelType w:val="multilevel"/>
    <w:tmpl w:val="464C6358"/>
    <w:styleLink w:val="WWOutlineListStyle3"/>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EE273E9"/>
    <w:multiLevelType w:val="multilevel"/>
    <w:tmpl w:val="156C4FBC"/>
    <w:styleLink w:val="WWOutlineListStyle2"/>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A564ECB"/>
    <w:multiLevelType w:val="multilevel"/>
    <w:tmpl w:val="9A729632"/>
    <w:lvl w:ilvl="0">
      <w:start w:val="1"/>
      <w:numFmt w:val="decimal"/>
      <w:lvlText w:val="%1."/>
      <w:lvlJc w:val="left"/>
      <w:pPr>
        <w:ind w:left="720" w:hanging="360"/>
      </w:pPr>
      <w:rPr>
        <w:rFonts w:ascii="Times New Roman" w:eastAsia="Yu Mincho" w:hAnsi="Times New Roman" w:cs="Times New Roman" w:hint="default"/>
        <w:color w:val="auto"/>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3061D03"/>
    <w:multiLevelType w:val="multilevel"/>
    <w:tmpl w:val="86642626"/>
    <w:styleLink w:val="WWOutlineListStyle5"/>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A915CD3"/>
    <w:multiLevelType w:val="multilevel"/>
    <w:tmpl w:val="AB1CFACA"/>
    <w:styleLink w:val="WWOutlineListStyle6"/>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3"/>
  </w:num>
  <w:num w:numId="3">
    <w:abstractNumId w:val="9"/>
  </w:num>
  <w:num w:numId="4">
    <w:abstractNumId w:val="8"/>
  </w:num>
  <w:num w:numId="5">
    <w:abstractNumId w:val="0"/>
  </w:num>
  <w:num w:numId="6">
    <w:abstractNumId w:val="5"/>
  </w:num>
  <w:num w:numId="7">
    <w:abstractNumId w:val="6"/>
  </w:num>
  <w:num w:numId="8">
    <w:abstractNumId w:val="1"/>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autoHyphenation/>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rra0s9vwdv2me5a55vtzzve95vv9vvsert&quot;&gt;My EndNote Library MPH Summer Project&lt;record-ids&gt;&lt;item&gt;19&lt;/item&gt;&lt;item&gt;38&lt;/item&gt;&lt;item&gt;45&lt;/item&gt;&lt;item&gt;51&lt;/item&gt;&lt;item&gt;54&lt;/item&gt;&lt;item&gt;55&lt;/item&gt;&lt;item&gt;57&lt;/item&gt;&lt;item&gt;59&lt;/item&gt;&lt;item&gt;66&lt;/item&gt;&lt;item&gt;68&lt;/item&gt;&lt;item&gt;81&lt;/item&gt;&lt;item&gt;87&lt;/item&gt;&lt;item&gt;126&lt;/item&gt;&lt;item&gt;128&lt;/item&gt;&lt;item&gt;129&lt;/item&gt;&lt;item&gt;132&lt;/item&gt;&lt;item&gt;137&lt;/item&gt;&lt;item&gt;138&lt;/item&gt;&lt;item&gt;139&lt;/item&gt;&lt;item&gt;172&lt;/item&gt;&lt;item&gt;182&lt;/item&gt;&lt;item&gt;192&lt;/item&gt;&lt;item&gt;209&lt;/item&gt;&lt;item&gt;220&lt;/item&gt;&lt;item&gt;227&lt;/item&gt;&lt;item&gt;230&lt;/item&gt;&lt;item&gt;231&lt;/item&gt;&lt;item&gt;236&lt;/item&gt;&lt;item&gt;237&lt;/item&gt;&lt;item&gt;242&lt;/item&gt;&lt;item&gt;243&lt;/item&gt;&lt;item&gt;251&lt;/item&gt;&lt;item&gt;253&lt;/item&gt;&lt;item&gt;256&lt;/item&gt;&lt;item&gt;258&lt;/item&gt;&lt;item&gt;273&lt;/item&gt;&lt;item&gt;277&lt;/item&gt;&lt;item&gt;281&lt;/item&gt;&lt;item&gt;283&lt;/item&gt;&lt;item&gt;290&lt;/item&gt;&lt;item&gt;292&lt;/item&gt;&lt;item&gt;299&lt;/item&gt;&lt;item&gt;300&lt;/item&gt;&lt;item&gt;303&lt;/item&gt;&lt;item&gt;305&lt;/item&gt;&lt;item&gt;306&lt;/item&gt;&lt;item&gt;337&lt;/item&gt;&lt;item&gt;338&lt;/item&gt;&lt;item&gt;340&lt;/item&gt;&lt;item&gt;342&lt;/item&gt;&lt;/record-ids&gt;&lt;/item&gt;&lt;/Libraries&gt;"/>
  </w:docVars>
  <w:rsids>
    <w:rsidRoot w:val="001C1C31"/>
    <w:rsid w:val="00004132"/>
    <w:rsid w:val="000049B4"/>
    <w:rsid w:val="00006455"/>
    <w:rsid w:val="00010257"/>
    <w:rsid w:val="00010520"/>
    <w:rsid w:val="0001567D"/>
    <w:rsid w:val="00015820"/>
    <w:rsid w:val="000164C9"/>
    <w:rsid w:val="000164FC"/>
    <w:rsid w:val="000227E9"/>
    <w:rsid w:val="00030450"/>
    <w:rsid w:val="00033847"/>
    <w:rsid w:val="000411DA"/>
    <w:rsid w:val="000412E2"/>
    <w:rsid w:val="000477C4"/>
    <w:rsid w:val="00050200"/>
    <w:rsid w:val="0005052D"/>
    <w:rsid w:val="00054474"/>
    <w:rsid w:val="00057A18"/>
    <w:rsid w:val="00060C0E"/>
    <w:rsid w:val="00071AEA"/>
    <w:rsid w:val="00072055"/>
    <w:rsid w:val="000758F5"/>
    <w:rsid w:val="0007673C"/>
    <w:rsid w:val="00080A36"/>
    <w:rsid w:val="00082ADF"/>
    <w:rsid w:val="000835F3"/>
    <w:rsid w:val="000836E0"/>
    <w:rsid w:val="00084642"/>
    <w:rsid w:val="000922EB"/>
    <w:rsid w:val="00094D8E"/>
    <w:rsid w:val="0009698A"/>
    <w:rsid w:val="000A0771"/>
    <w:rsid w:val="000A2FCC"/>
    <w:rsid w:val="000A5CA0"/>
    <w:rsid w:val="000B2832"/>
    <w:rsid w:val="000B4E8A"/>
    <w:rsid w:val="000B66CC"/>
    <w:rsid w:val="000C25F1"/>
    <w:rsid w:val="000D0380"/>
    <w:rsid w:val="000D32AC"/>
    <w:rsid w:val="000D4089"/>
    <w:rsid w:val="000D6F48"/>
    <w:rsid w:val="000E427B"/>
    <w:rsid w:val="000E49A9"/>
    <w:rsid w:val="000E4E4C"/>
    <w:rsid w:val="000E5F85"/>
    <w:rsid w:val="000F02C9"/>
    <w:rsid w:val="000F2A60"/>
    <w:rsid w:val="000F5C8F"/>
    <w:rsid w:val="000F6E7D"/>
    <w:rsid w:val="00100EB3"/>
    <w:rsid w:val="00100F42"/>
    <w:rsid w:val="00101C00"/>
    <w:rsid w:val="00102DD8"/>
    <w:rsid w:val="0010566E"/>
    <w:rsid w:val="00111AC6"/>
    <w:rsid w:val="00112D8E"/>
    <w:rsid w:val="00114254"/>
    <w:rsid w:val="001204AD"/>
    <w:rsid w:val="00126984"/>
    <w:rsid w:val="001274DD"/>
    <w:rsid w:val="0012756B"/>
    <w:rsid w:val="0012758B"/>
    <w:rsid w:val="00127697"/>
    <w:rsid w:val="001405DC"/>
    <w:rsid w:val="001434EF"/>
    <w:rsid w:val="00144C20"/>
    <w:rsid w:val="00145FB3"/>
    <w:rsid w:val="00146E86"/>
    <w:rsid w:val="00150FCA"/>
    <w:rsid w:val="0015221A"/>
    <w:rsid w:val="001540B9"/>
    <w:rsid w:val="00155A92"/>
    <w:rsid w:val="00161335"/>
    <w:rsid w:val="001631BF"/>
    <w:rsid w:val="00164516"/>
    <w:rsid w:val="00170B02"/>
    <w:rsid w:val="00170C98"/>
    <w:rsid w:val="00170CC3"/>
    <w:rsid w:val="00171D97"/>
    <w:rsid w:val="00172E57"/>
    <w:rsid w:val="00175401"/>
    <w:rsid w:val="00175C28"/>
    <w:rsid w:val="0018010B"/>
    <w:rsid w:val="00180BDF"/>
    <w:rsid w:val="00180FFF"/>
    <w:rsid w:val="00190D07"/>
    <w:rsid w:val="0019370D"/>
    <w:rsid w:val="00196E6D"/>
    <w:rsid w:val="001A1468"/>
    <w:rsid w:val="001A4FC3"/>
    <w:rsid w:val="001A5EF8"/>
    <w:rsid w:val="001B25B2"/>
    <w:rsid w:val="001B3042"/>
    <w:rsid w:val="001B5768"/>
    <w:rsid w:val="001B5A8A"/>
    <w:rsid w:val="001B725D"/>
    <w:rsid w:val="001C0A9E"/>
    <w:rsid w:val="001C10EE"/>
    <w:rsid w:val="001C1C31"/>
    <w:rsid w:val="001C7484"/>
    <w:rsid w:val="001C7F33"/>
    <w:rsid w:val="001D1FC9"/>
    <w:rsid w:val="001D2831"/>
    <w:rsid w:val="001D3076"/>
    <w:rsid w:val="001D4FC3"/>
    <w:rsid w:val="001D6D60"/>
    <w:rsid w:val="001D74B3"/>
    <w:rsid w:val="001D7B51"/>
    <w:rsid w:val="001E3330"/>
    <w:rsid w:val="001E5F11"/>
    <w:rsid w:val="001E7E18"/>
    <w:rsid w:val="001F473B"/>
    <w:rsid w:val="001F713B"/>
    <w:rsid w:val="002016A4"/>
    <w:rsid w:val="002017B5"/>
    <w:rsid w:val="0020597E"/>
    <w:rsid w:val="00205A4C"/>
    <w:rsid w:val="00205DAA"/>
    <w:rsid w:val="00206AF3"/>
    <w:rsid w:val="00210E7B"/>
    <w:rsid w:val="0021157E"/>
    <w:rsid w:val="00211D49"/>
    <w:rsid w:val="00211F33"/>
    <w:rsid w:val="00215520"/>
    <w:rsid w:val="00216603"/>
    <w:rsid w:val="00217CFF"/>
    <w:rsid w:val="002238AF"/>
    <w:rsid w:val="00224D9E"/>
    <w:rsid w:val="00224DC0"/>
    <w:rsid w:val="002254C9"/>
    <w:rsid w:val="00226C20"/>
    <w:rsid w:val="00230662"/>
    <w:rsid w:val="002340F0"/>
    <w:rsid w:val="00235E36"/>
    <w:rsid w:val="00236A64"/>
    <w:rsid w:val="0024167D"/>
    <w:rsid w:val="0024561C"/>
    <w:rsid w:val="002468C5"/>
    <w:rsid w:val="00247F0E"/>
    <w:rsid w:val="00251E14"/>
    <w:rsid w:val="002535C4"/>
    <w:rsid w:val="002566AA"/>
    <w:rsid w:val="00256875"/>
    <w:rsid w:val="0025746B"/>
    <w:rsid w:val="002625F8"/>
    <w:rsid w:val="00267AC9"/>
    <w:rsid w:val="002701AB"/>
    <w:rsid w:val="00272205"/>
    <w:rsid w:val="0027598C"/>
    <w:rsid w:val="00277DC4"/>
    <w:rsid w:val="00281579"/>
    <w:rsid w:val="00282804"/>
    <w:rsid w:val="002853D3"/>
    <w:rsid w:val="00285D2C"/>
    <w:rsid w:val="00286AAA"/>
    <w:rsid w:val="00291E0D"/>
    <w:rsid w:val="00292066"/>
    <w:rsid w:val="002A1B01"/>
    <w:rsid w:val="002A1D2E"/>
    <w:rsid w:val="002A256F"/>
    <w:rsid w:val="002A2A1F"/>
    <w:rsid w:val="002B164A"/>
    <w:rsid w:val="002B3820"/>
    <w:rsid w:val="002B6B7F"/>
    <w:rsid w:val="002C0BC7"/>
    <w:rsid w:val="002C5D1A"/>
    <w:rsid w:val="002C779B"/>
    <w:rsid w:val="002D2A15"/>
    <w:rsid w:val="002D3373"/>
    <w:rsid w:val="002D54F0"/>
    <w:rsid w:val="002D59BD"/>
    <w:rsid w:val="002D62C6"/>
    <w:rsid w:val="002D699C"/>
    <w:rsid w:val="002D72BC"/>
    <w:rsid w:val="002E0DCD"/>
    <w:rsid w:val="002E26B9"/>
    <w:rsid w:val="002E6676"/>
    <w:rsid w:val="002E6FA1"/>
    <w:rsid w:val="002E73F3"/>
    <w:rsid w:val="002F0D47"/>
    <w:rsid w:val="002F40B1"/>
    <w:rsid w:val="002F47A7"/>
    <w:rsid w:val="002F5A14"/>
    <w:rsid w:val="002F5A97"/>
    <w:rsid w:val="002F68E9"/>
    <w:rsid w:val="00304A21"/>
    <w:rsid w:val="00304F4B"/>
    <w:rsid w:val="003101C4"/>
    <w:rsid w:val="00314946"/>
    <w:rsid w:val="0031737C"/>
    <w:rsid w:val="003240A5"/>
    <w:rsid w:val="0033247A"/>
    <w:rsid w:val="0033456A"/>
    <w:rsid w:val="003369B8"/>
    <w:rsid w:val="00337089"/>
    <w:rsid w:val="00346B1A"/>
    <w:rsid w:val="00347241"/>
    <w:rsid w:val="00352F46"/>
    <w:rsid w:val="003562EE"/>
    <w:rsid w:val="003576F0"/>
    <w:rsid w:val="00357BB8"/>
    <w:rsid w:val="003613CF"/>
    <w:rsid w:val="003713C1"/>
    <w:rsid w:val="00372BC3"/>
    <w:rsid w:val="00373448"/>
    <w:rsid w:val="00373E44"/>
    <w:rsid w:val="00374737"/>
    <w:rsid w:val="00380722"/>
    <w:rsid w:val="00380DF0"/>
    <w:rsid w:val="00381549"/>
    <w:rsid w:val="003839DE"/>
    <w:rsid w:val="00384769"/>
    <w:rsid w:val="00385C86"/>
    <w:rsid w:val="003942E5"/>
    <w:rsid w:val="0039712C"/>
    <w:rsid w:val="0039780B"/>
    <w:rsid w:val="003A11AE"/>
    <w:rsid w:val="003A123E"/>
    <w:rsid w:val="003A523F"/>
    <w:rsid w:val="003A6535"/>
    <w:rsid w:val="003A72B0"/>
    <w:rsid w:val="003B377A"/>
    <w:rsid w:val="003B3B9F"/>
    <w:rsid w:val="003B70E9"/>
    <w:rsid w:val="003C105B"/>
    <w:rsid w:val="003C62F4"/>
    <w:rsid w:val="003D010F"/>
    <w:rsid w:val="003D1029"/>
    <w:rsid w:val="003D5DC3"/>
    <w:rsid w:val="003E09A6"/>
    <w:rsid w:val="003E1848"/>
    <w:rsid w:val="003E30A1"/>
    <w:rsid w:val="003E5E00"/>
    <w:rsid w:val="003F4CBD"/>
    <w:rsid w:val="004048BE"/>
    <w:rsid w:val="00404EDE"/>
    <w:rsid w:val="0040710B"/>
    <w:rsid w:val="004129D8"/>
    <w:rsid w:val="0042321B"/>
    <w:rsid w:val="00425FE1"/>
    <w:rsid w:val="004302EB"/>
    <w:rsid w:val="004304E3"/>
    <w:rsid w:val="004329F7"/>
    <w:rsid w:val="00433109"/>
    <w:rsid w:val="004349C3"/>
    <w:rsid w:val="00436C0C"/>
    <w:rsid w:val="00437546"/>
    <w:rsid w:val="004441E5"/>
    <w:rsid w:val="00444B7F"/>
    <w:rsid w:val="00447B1C"/>
    <w:rsid w:val="0045075F"/>
    <w:rsid w:val="004512AB"/>
    <w:rsid w:val="00452EF5"/>
    <w:rsid w:val="00455665"/>
    <w:rsid w:val="00461391"/>
    <w:rsid w:val="00461DCF"/>
    <w:rsid w:val="004651F5"/>
    <w:rsid w:val="00470703"/>
    <w:rsid w:val="00473160"/>
    <w:rsid w:val="00477B62"/>
    <w:rsid w:val="0048348D"/>
    <w:rsid w:val="004839BF"/>
    <w:rsid w:val="004875BC"/>
    <w:rsid w:val="004909FF"/>
    <w:rsid w:val="00490A27"/>
    <w:rsid w:val="00491DCB"/>
    <w:rsid w:val="00494178"/>
    <w:rsid w:val="0049593E"/>
    <w:rsid w:val="00495BF7"/>
    <w:rsid w:val="004A3D4A"/>
    <w:rsid w:val="004A52EE"/>
    <w:rsid w:val="004A5B3D"/>
    <w:rsid w:val="004B004A"/>
    <w:rsid w:val="004B3814"/>
    <w:rsid w:val="004B6FD4"/>
    <w:rsid w:val="004B7A62"/>
    <w:rsid w:val="004B7F0A"/>
    <w:rsid w:val="004C3288"/>
    <w:rsid w:val="004D0857"/>
    <w:rsid w:val="004D3782"/>
    <w:rsid w:val="004D383D"/>
    <w:rsid w:val="004D539B"/>
    <w:rsid w:val="004E6BD2"/>
    <w:rsid w:val="004E78BF"/>
    <w:rsid w:val="004F2D96"/>
    <w:rsid w:val="004F6D18"/>
    <w:rsid w:val="004F6FE9"/>
    <w:rsid w:val="00504378"/>
    <w:rsid w:val="005123B2"/>
    <w:rsid w:val="005146B5"/>
    <w:rsid w:val="005160A2"/>
    <w:rsid w:val="0052057A"/>
    <w:rsid w:val="00522326"/>
    <w:rsid w:val="005262A3"/>
    <w:rsid w:val="005272D2"/>
    <w:rsid w:val="00527B0B"/>
    <w:rsid w:val="0053623B"/>
    <w:rsid w:val="005371EF"/>
    <w:rsid w:val="00537657"/>
    <w:rsid w:val="00537941"/>
    <w:rsid w:val="00537A29"/>
    <w:rsid w:val="00540251"/>
    <w:rsid w:val="00540401"/>
    <w:rsid w:val="00541C86"/>
    <w:rsid w:val="0054398F"/>
    <w:rsid w:val="0055178C"/>
    <w:rsid w:val="00553E20"/>
    <w:rsid w:val="0055456A"/>
    <w:rsid w:val="005547F8"/>
    <w:rsid w:val="00555376"/>
    <w:rsid w:val="0055738F"/>
    <w:rsid w:val="00557DBF"/>
    <w:rsid w:val="00560172"/>
    <w:rsid w:val="005620C9"/>
    <w:rsid w:val="005648EA"/>
    <w:rsid w:val="00564987"/>
    <w:rsid w:val="00566868"/>
    <w:rsid w:val="00567DF1"/>
    <w:rsid w:val="00567E59"/>
    <w:rsid w:val="0057270F"/>
    <w:rsid w:val="00574620"/>
    <w:rsid w:val="0057644A"/>
    <w:rsid w:val="00576958"/>
    <w:rsid w:val="00576A8A"/>
    <w:rsid w:val="005804F9"/>
    <w:rsid w:val="005829F5"/>
    <w:rsid w:val="0058538E"/>
    <w:rsid w:val="00585F08"/>
    <w:rsid w:val="0058741E"/>
    <w:rsid w:val="005959F9"/>
    <w:rsid w:val="00595B7F"/>
    <w:rsid w:val="00596BB4"/>
    <w:rsid w:val="005A0C75"/>
    <w:rsid w:val="005A2312"/>
    <w:rsid w:val="005A2889"/>
    <w:rsid w:val="005B3C97"/>
    <w:rsid w:val="005B4C26"/>
    <w:rsid w:val="005B5782"/>
    <w:rsid w:val="005C4BCD"/>
    <w:rsid w:val="005D1584"/>
    <w:rsid w:val="005D2319"/>
    <w:rsid w:val="005D2EDD"/>
    <w:rsid w:val="005D3D46"/>
    <w:rsid w:val="005E14CB"/>
    <w:rsid w:val="005E1FD6"/>
    <w:rsid w:val="005E2AF2"/>
    <w:rsid w:val="005E6705"/>
    <w:rsid w:val="005E79D3"/>
    <w:rsid w:val="005F2119"/>
    <w:rsid w:val="005F2D57"/>
    <w:rsid w:val="005F53B0"/>
    <w:rsid w:val="005F59CB"/>
    <w:rsid w:val="00602A00"/>
    <w:rsid w:val="00602B34"/>
    <w:rsid w:val="00605638"/>
    <w:rsid w:val="00605679"/>
    <w:rsid w:val="006119B3"/>
    <w:rsid w:val="0061310E"/>
    <w:rsid w:val="00616001"/>
    <w:rsid w:val="0061624C"/>
    <w:rsid w:val="00622DBF"/>
    <w:rsid w:val="006234B9"/>
    <w:rsid w:val="0062364C"/>
    <w:rsid w:val="006242D7"/>
    <w:rsid w:val="0062656B"/>
    <w:rsid w:val="006265C4"/>
    <w:rsid w:val="00631D9C"/>
    <w:rsid w:val="00634166"/>
    <w:rsid w:val="006379DA"/>
    <w:rsid w:val="00640233"/>
    <w:rsid w:val="006417DF"/>
    <w:rsid w:val="00643543"/>
    <w:rsid w:val="006435B4"/>
    <w:rsid w:val="00645CFF"/>
    <w:rsid w:val="00645D30"/>
    <w:rsid w:val="006505FB"/>
    <w:rsid w:val="006507D2"/>
    <w:rsid w:val="006550D3"/>
    <w:rsid w:val="00655ADB"/>
    <w:rsid w:val="00655D5A"/>
    <w:rsid w:val="00660B46"/>
    <w:rsid w:val="00666C31"/>
    <w:rsid w:val="00670707"/>
    <w:rsid w:val="00670CDD"/>
    <w:rsid w:val="00672489"/>
    <w:rsid w:val="006733AC"/>
    <w:rsid w:val="00673729"/>
    <w:rsid w:val="00674026"/>
    <w:rsid w:val="00674DC3"/>
    <w:rsid w:val="00675DEA"/>
    <w:rsid w:val="00677FF3"/>
    <w:rsid w:val="00680479"/>
    <w:rsid w:val="00680D9E"/>
    <w:rsid w:val="00683FFF"/>
    <w:rsid w:val="0068507E"/>
    <w:rsid w:val="00685A3C"/>
    <w:rsid w:val="00691BF0"/>
    <w:rsid w:val="00693369"/>
    <w:rsid w:val="00694C77"/>
    <w:rsid w:val="00696E79"/>
    <w:rsid w:val="006A06F7"/>
    <w:rsid w:val="006A40F4"/>
    <w:rsid w:val="006A4BC7"/>
    <w:rsid w:val="006A505C"/>
    <w:rsid w:val="006A66B5"/>
    <w:rsid w:val="006B0C68"/>
    <w:rsid w:val="006B353D"/>
    <w:rsid w:val="006B3B1E"/>
    <w:rsid w:val="006B45D6"/>
    <w:rsid w:val="006B4851"/>
    <w:rsid w:val="006B6154"/>
    <w:rsid w:val="006C1118"/>
    <w:rsid w:val="006C75ED"/>
    <w:rsid w:val="006C7BB2"/>
    <w:rsid w:val="006D01A4"/>
    <w:rsid w:val="006D5982"/>
    <w:rsid w:val="006D75A2"/>
    <w:rsid w:val="006E0E2F"/>
    <w:rsid w:val="006E13BB"/>
    <w:rsid w:val="006E23B1"/>
    <w:rsid w:val="006E279F"/>
    <w:rsid w:val="006E2BE9"/>
    <w:rsid w:val="006E3FDF"/>
    <w:rsid w:val="006E450D"/>
    <w:rsid w:val="006E5D94"/>
    <w:rsid w:val="007038AF"/>
    <w:rsid w:val="00703AE0"/>
    <w:rsid w:val="00704886"/>
    <w:rsid w:val="0071128A"/>
    <w:rsid w:val="007115B5"/>
    <w:rsid w:val="00711E0C"/>
    <w:rsid w:val="00721498"/>
    <w:rsid w:val="00723273"/>
    <w:rsid w:val="007250D2"/>
    <w:rsid w:val="00725FAB"/>
    <w:rsid w:val="007301A5"/>
    <w:rsid w:val="00733312"/>
    <w:rsid w:val="00734E6B"/>
    <w:rsid w:val="007411CE"/>
    <w:rsid w:val="00746681"/>
    <w:rsid w:val="0074733B"/>
    <w:rsid w:val="007523F1"/>
    <w:rsid w:val="00753814"/>
    <w:rsid w:val="00753BA2"/>
    <w:rsid w:val="00754404"/>
    <w:rsid w:val="00757F11"/>
    <w:rsid w:val="007609A5"/>
    <w:rsid w:val="007676EF"/>
    <w:rsid w:val="00767AD3"/>
    <w:rsid w:val="00777190"/>
    <w:rsid w:val="00777204"/>
    <w:rsid w:val="007777C6"/>
    <w:rsid w:val="00782447"/>
    <w:rsid w:val="00782B83"/>
    <w:rsid w:val="00783451"/>
    <w:rsid w:val="0078714A"/>
    <w:rsid w:val="00790B21"/>
    <w:rsid w:val="00791C98"/>
    <w:rsid w:val="007943FC"/>
    <w:rsid w:val="00794F03"/>
    <w:rsid w:val="007A0971"/>
    <w:rsid w:val="007A2006"/>
    <w:rsid w:val="007A3046"/>
    <w:rsid w:val="007A3608"/>
    <w:rsid w:val="007A56CB"/>
    <w:rsid w:val="007A57DB"/>
    <w:rsid w:val="007B0503"/>
    <w:rsid w:val="007B1FE2"/>
    <w:rsid w:val="007B2415"/>
    <w:rsid w:val="007B2B3D"/>
    <w:rsid w:val="007B4E97"/>
    <w:rsid w:val="007C1EBE"/>
    <w:rsid w:val="007C4726"/>
    <w:rsid w:val="007C7E7C"/>
    <w:rsid w:val="007D16A7"/>
    <w:rsid w:val="007D2210"/>
    <w:rsid w:val="007D2300"/>
    <w:rsid w:val="007D457A"/>
    <w:rsid w:val="007D5027"/>
    <w:rsid w:val="007D7F0E"/>
    <w:rsid w:val="007D7FF5"/>
    <w:rsid w:val="007E06D6"/>
    <w:rsid w:val="007E4A0E"/>
    <w:rsid w:val="007E65A8"/>
    <w:rsid w:val="007E6C90"/>
    <w:rsid w:val="007F092E"/>
    <w:rsid w:val="007F0E99"/>
    <w:rsid w:val="007F1C81"/>
    <w:rsid w:val="007F5C04"/>
    <w:rsid w:val="008036EA"/>
    <w:rsid w:val="00805FC8"/>
    <w:rsid w:val="00810715"/>
    <w:rsid w:val="00810BB7"/>
    <w:rsid w:val="00810DE1"/>
    <w:rsid w:val="00812BB3"/>
    <w:rsid w:val="0081567C"/>
    <w:rsid w:val="008168D7"/>
    <w:rsid w:val="00816D8D"/>
    <w:rsid w:val="00820C1C"/>
    <w:rsid w:val="00820E85"/>
    <w:rsid w:val="00824D67"/>
    <w:rsid w:val="00824D80"/>
    <w:rsid w:val="00825055"/>
    <w:rsid w:val="0082595A"/>
    <w:rsid w:val="00825A8F"/>
    <w:rsid w:val="00827C32"/>
    <w:rsid w:val="0083059D"/>
    <w:rsid w:val="0083525A"/>
    <w:rsid w:val="00840A21"/>
    <w:rsid w:val="00841F97"/>
    <w:rsid w:val="00845CA0"/>
    <w:rsid w:val="0084615E"/>
    <w:rsid w:val="00853A08"/>
    <w:rsid w:val="00865F77"/>
    <w:rsid w:val="00866166"/>
    <w:rsid w:val="0086791E"/>
    <w:rsid w:val="008717CC"/>
    <w:rsid w:val="008728CB"/>
    <w:rsid w:val="00875313"/>
    <w:rsid w:val="00882FA7"/>
    <w:rsid w:val="00883243"/>
    <w:rsid w:val="008861AD"/>
    <w:rsid w:val="00886B3E"/>
    <w:rsid w:val="00891A4F"/>
    <w:rsid w:val="00891FAE"/>
    <w:rsid w:val="00892CAE"/>
    <w:rsid w:val="00896BE3"/>
    <w:rsid w:val="008A1C4D"/>
    <w:rsid w:val="008A326F"/>
    <w:rsid w:val="008B24B7"/>
    <w:rsid w:val="008B2813"/>
    <w:rsid w:val="008B48B6"/>
    <w:rsid w:val="008B652C"/>
    <w:rsid w:val="008B7E8E"/>
    <w:rsid w:val="008C0985"/>
    <w:rsid w:val="008C37B4"/>
    <w:rsid w:val="008C3923"/>
    <w:rsid w:val="008C3F0A"/>
    <w:rsid w:val="008D074A"/>
    <w:rsid w:val="008D3271"/>
    <w:rsid w:val="008D3ED6"/>
    <w:rsid w:val="008D6916"/>
    <w:rsid w:val="008D7653"/>
    <w:rsid w:val="008D79B2"/>
    <w:rsid w:val="008E7DB6"/>
    <w:rsid w:val="008F715C"/>
    <w:rsid w:val="008F724A"/>
    <w:rsid w:val="009032C7"/>
    <w:rsid w:val="009100A5"/>
    <w:rsid w:val="00913DE0"/>
    <w:rsid w:val="009141F7"/>
    <w:rsid w:val="00917A6D"/>
    <w:rsid w:val="00920F76"/>
    <w:rsid w:val="00923072"/>
    <w:rsid w:val="00923C91"/>
    <w:rsid w:val="00923C9C"/>
    <w:rsid w:val="00925095"/>
    <w:rsid w:val="009277DE"/>
    <w:rsid w:val="009279D7"/>
    <w:rsid w:val="00930E6B"/>
    <w:rsid w:val="00935C11"/>
    <w:rsid w:val="00943DFE"/>
    <w:rsid w:val="00944C9A"/>
    <w:rsid w:val="00947E73"/>
    <w:rsid w:val="0095056F"/>
    <w:rsid w:val="009512D4"/>
    <w:rsid w:val="009517DD"/>
    <w:rsid w:val="00951A38"/>
    <w:rsid w:val="0095297B"/>
    <w:rsid w:val="00953E76"/>
    <w:rsid w:val="00962F12"/>
    <w:rsid w:val="00971EF2"/>
    <w:rsid w:val="009743DE"/>
    <w:rsid w:val="00974808"/>
    <w:rsid w:val="00980017"/>
    <w:rsid w:val="009803CB"/>
    <w:rsid w:val="00984A63"/>
    <w:rsid w:val="00985DED"/>
    <w:rsid w:val="0098648F"/>
    <w:rsid w:val="00993642"/>
    <w:rsid w:val="00993E74"/>
    <w:rsid w:val="009943D8"/>
    <w:rsid w:val="00995EA8"/>
    <w:rsid w:val="009A1946"/>
    <w:rsid w:val="009A2868"/>
    <w:rsid w:val="009A4C58"/>
    <w:rsid w:val="009B0F03"/>
    <w:rsid w:val="009B1D50"/>
    <w:rsid w:val="009B3526"/>
    <w:rsid w:val="009B57DB"/>
    <w:rsid w:val="009B6F31"/>
    <w:rsid w:val="009C2046"/>
    <w:rsid w:val="009C65F2"/>
    <w:rsid w:val="009D2624"/>
    <w:rsid w:val="009E15AD"/>
    <w:rsid w:val="009E5D6A"/>
    <w:rsid w:val="009E61CC"/>
    <w:rsid w:val="009E63C9"/>
    <w:rsid w:val="009E73FD"/>
    <w:rsid w:val="009E745F"/>
    <w:rsid w:val="009E783A"/>
    <w:rsid w:val="009F6796"/>
    <w:rsid w:val="00A007C6"/>
    <w:rsid w:val="00A0778B"/>
    <w:rsid w:val="00A07D8E"/>
    <w:rsid w:val="00A10D8A"/>
    <w:rsid w:val="00A11107"/>
    <w:rsid w:val="00A117C3"/>
    <w:rsid w:val="00A150D9"/>
    <w:rsid w:val="00A15F3B"/>
    <w:rsid w:val="00A169CC"/>
    <w:rsid w:val="00A1719B"/>
    <w:rsid w:val="00A202ED"/>
    <w:rsid w:val="00A22726"/>
    <w:rsid w:val="00A305A4"/>
    <w:rsid w:val="00A30865"/>
    <w:rsid w:val="00A3322B"/>
    <w:rsid w:val="00A340BF"/>
    <w:rsid w:val="00A37371"/>
    <w:rsid w:val="00A374BF"/>
    <w:rsid w:val="00A376DD"/>
    <w:rsid w:val="00A410F0"/>
    <w:rsid w:val="00A44942"/>
    <w:rsid w:val="00A4577C"/>
    <w:rsid w:val="00A50221"/>
    <w:rsid w:val="00A5122E"/>
    <w:rsid w:val="00A527A0"/>
    <w:rsid w:val="00A53C04"/>
    <w:rsid w:val="00A56186"/>
    <w:rsid w:val="00A600E7"/>
    <w:rsid w:val="00A60453"/>
    <w:rsid w:val="00A62D07"/>
    <w:rsid w:val="00A6352D"/>
    <w:rsid w:val="00A65139"/>
    <w:rsid w:val="00A65A7D"/>
    <w:rsid w:val="00A6702C"/>
    <w:rsid w:val="00A70124"/>
    <w:rsid w:val="00A704E3"/>
    <w:rsid w:val="00A82125"/>
    <w:rsid w:val="00A859D7"/>
    <w:rsid w:val="00A868F7"/>
    <w:rsid w:val="00A8772B"/>
    <w:rsid w:val="00A901DC"/>
    <w:rsid w:val="00A9141E"/>
    <w:rsid w:val="00A92AE4"/>
    <w:rsid w:val="00A92F37"/>
    <w:rsid w:val="00A97A16"/>
    <w:rsid w:val="00AA0868"/>
    <w:rsid w:val="00AA57BC"/>
    <w:rsid w:val="00AB077E"/>
    <w:rsid w:val="00AB4BD2"/>
    <w:rsid w:val="00AB7B4E"/>
    <w:rsid w:val="00AC332C"/>
    <w:rsid w:val="00AC4DB3"/>
    <w:rsid w:val="00AC572A"/>
    <w:rsid w:val="00AC64EB"/>
    <w:rsid w:val="00AC6FDF"/>
    <w:rsid w:val="00AC711F"/>
    <w:rsid w:val="00AD6DC9"/>
    <w:rsid w:val="00AE2AEE"/>
    <w:rsid w:val="00AE2F1E"/>
    <w:rsid w:val="00AE3DEB"/>
    <w:rsid w:val="00AE51DC"/>
    <w:rsid w:val="00AF05E9"/>
    <w:rsid w:val="00AF1555"/>
    <w:rsid w:val="00AF15AD"/>
    <w:rsid w:val="00AF63D5"/>
    <w:rsid w:val="00AF6D32"/>
    <w:rsid w:val="00B01A8C"/>
    <w:rsid w:val="00B01E92"/>
    <w:rsid w:val="00B0633E"/>
    <w:rsid w:val="00B1225A"/>
    <w:rsid w:val="00B12E07"/>
    <w:rsid w:val="00B17574"/>
    <w:rsid w:val="00B17AFF"/>
    <w:rsid w:val="00B23AB0"/>
    <w:rsid w:val="00B2638A"/>
    <w:rsid w:val="00B278D0"/>
    <w:rsid w:val="00B279BB"/>
    <w:rsid w:val="00B31352"/>
    <w:rsid w:val="00B34917"/>
    <w:rsid w:val="00B34AF5"/>
    <w:rsid w:val="00B35E6F"/>
    <w:rsid w:val="00B36181"/>
    <w:rsid w:val="00B44B0A"/>
    <w:rsid w:val="00B5162B"/>
    <w:rsid w:val="00B51DD0"/>
    <w:rsid w:val="00B52BF7"/>
    <w:rsid w:val="00B53041"/>
    <w:rsid w:val="00B53DE2"/>
    <w:rsid w:val="00B5407E"/>
    <w:rsid w:val="00B544E4"/>
    <w:rsid w:val="00B548CA"/>
    <w:rsid w:val="00B54A22"/>
    <w:rsid w:val="00B55E15"/>
    <w:rsid w:val="00B62A40"/>
    <w:rsid w:val="00B63991"/>
    <w:rsid w:val="00B67E7C"/>
    <w:rsid w:val="00B73A4B"/>
    <w:rsid w:val="00B73CE7"/>
    <w:rsid w:val="00B746E3"/>
    <w:rsid w:val="00B746F5"/>
    <w:rsid w:val="00B74AAA"/>
    <w:rsid w:val="00B74D3D"/>
    <w:rsid w:val="00B754FF"/>
    <w:rsid w:val="00B76C8C"/>
    <w:rsid w:val="00B774A0"/>
    <w:rsid w:val="00B803F6"/>
    <w:rsid w:val="00B81CAF"/>
    <w:rsid w:val="00B83430"/>
    <w:rsid w:val="00B83C8F"/>
    <w:rsid w:val="00B83D05"/>
    <w:rsid w:val="00B84846"/>
    <w:rsid w:val="00B9500C"/>
    <w:rsid w:val="00B97867"/>
    <w:rsid w:val="00BA394B"/>
    <w:rsid w:val="00BA7120"/>
    <w:rsid w:val="00BB186C"/>
    <w:rsid w:val="00BB2BE4"/>
    <w:rsid w:val="00BB3744"/>
    <w:rsid w:val="00BC21D1"/>
    <w:rsid w:val="00BC555F"/>
    <w:rsid w:val="00BD0189"/>
    <w:rsid w:val="00BD1183"/>
    <w:rsid w:val="00BD34EC"/>
    <w:rsid w:val="00BD7693"/>
    <w:rsid w:val="00BE0232"/>
    <w:rsid w:val="00BE034D"/>
    <w:rsid w:val="00BE46E2"/>
    <w:rsid w:val="00BE48C7"/>
    <w:rsid w:val="00BE58FF"/>
    <w:rsid w:val="00BE6B83"/>
    <w:rsid w:val="00BE7091"/>
    <w:rsid w:val="00BE7E50"/>
    <w:rsid w:val="00BF0128"/>
    <w:rsid w:val="00BF2133"/>
    <w:rsid w:val="00BF34EF"/>
    <w:rsid w:val="00BF3F7E"/>
    <w:rsid w:val="00BF411D"/>
    <w:rsid w:val="00BF6122"/>
    <w:rsid w:val="00BF62ED"/>
    <w:rsid w:val="00BF71BD"/>
    <w:rsid w:val="00BF76DA"/>
    <w:rsid w:val="00C00A61"/>
    <w:rsid w:val="00C038FD"/>
    <w:rsid w:val="00C06542"/>
    <w:rsid w:val="00C10A05"/>
    <w:rsid w:val="00C10A6E"/>
    <w:rsid w:val="00C13A39"/>
    <w:rsid w:val="00C15DBE"/>
    <w:rsid w:val="00C160F4"/>
    <w:rsid w:val="00C22D19"/>
    <w:rsid w:val="00C24156"/>
    <w:rsid w:val="00C247F4"/>
    <w:rsid w:val="00C328BD"/>
    <w:rsid w:val="00C3691C"/>
    <w:rsid w:val="00C43E58"/>
    <w:rsid w:val="00C4587A"/>
    <w:rsid w:val="00C459A4"/>
    <w:rsid w:val="00C46AB0"/>
    <w:rsid w:val="00C47EFD"/>
    <w:rsid w:val="00C517EE"/>
    <w:rsid w:val="00C51C59"/>
    <w:rsid w:val="00C53BC1"/>
    <w:rsid w:val="00C601B5"/>
    <w:rsid w:val="00C601D9"/>
    <w:rsid w:val="00C6032C"/>
    <w:rsid w:val="00C62D10"/>
    <w:rsid w:val="00C63D35"/>
    <w:rsid w:val="00C64328"/>
    <w:rsid w:val="00C64E16"/>
    <w:rsid w:val="00C67DA4"/>
    <w:rsid w:val="00C72C40"/>
    <w:rsid w:val="00C73ADA"/>
    <w:rsid w:val="00C73BBF"/>
    <w:rsid w:val="00C7474B"/>
    <w:rsid w:val="00C816E2"/>
    <w:rsid w:val="00C81D61"/>
    <w:rsid w:val="00C827D8"/>
    <w:rsid w:val="00C835E4"/>
    <w:rsid w:val="00C84288"/>
    <w:rsid w:val="00C86B03"/>
    <w:rsid w:val="00C8761E"/>
    <w:rsid w:val="00C906DC"/>
    <w:rsid w:val="00C91DA4"/>
    <w:rsid w:val="00C9333D"/>
    <w:rsid w:val="00C93B20"/>
    <w:rsid w:val="00C9563F"/>
    <w:rsid w:val="00CA1CA6"/>
    <w:rsid w:val="00CA2177"/>
    <w:rsid w:val="00CA465D"/>
    <w:rsid w:val="00CA69D4"/>
    <w:rsid w:val="00CB06A4"/>
    <w:rsid w:val="00CB3E1F"/>
    <w:rsid w:val="00CB518A"/>
    <w:rsid w:val="00CB5EFE"/>
    <w:rsid w:val="00CC00C0"/>
    <w:rsid w:val="00CC392C"/>
    <w:rsid w:val="00CC6127"/>
    <w:rsid w:val="00CC71DC"/>
    <w:rsid w:val="00CD1B69"/>
    <w:rsid w:val="00CD2250"/>
    <w:rsid w:val="00CD2B1F"/>
    <w:rsid w:val="00CD48E5"/>
    <w:rsid w:val="00CD70DF"/>
    <w:rsid w:val="00CE1BCB"/>
    <w:rsid w:val="00CE1CE6"/>
    <w:rsid w:val="00CE2289"/>
    <w:rsid w:val="00CE31E7"/>
    <w:rsid w:val="00CE41F0"/>
    <w:rsid w:val="00CF11EC"/>
    <w:rsid w:val="00CF493D"/>
    <w:rsid w:val="00CF7CFF"/>
    <w:rsid w:val="00D01AE3"/>
    <w:rsid w:val="00D026CD"/>
    <w:rsid w:val="00D03DF6"/>
    <w:rsid w:val="00D110FA"/>
    <w:rsid w:val="00D14BD4"/>
    <w:rsid w:val="00D14DD5"/>
    <w:rsid w:val="00D205B7"/>
    <w:rsid w:val="00D219D2"/>
    <w:rsid w:val="00D237C3"/>
    <w:rsid w:val="00D242C1"/>
    <w:rsid w:val="00D24BD1"/>
    <w:rsid w:val="00D31BEE"/>
    <w:rsid w:val="00D344D7"/>
    <w:rsid w:val="00D3676B"/>
    <w:rsid w:val="00D37F2A"/>
    <w:rsid w:val="00D40FA9"/>
    <w:rsid w:val="00D41334"/>
    <w:rsid w:val="00D44155"/>
    <w:rsid w:val="00D460A2"/>
    <w:rsid w:val="00D46932"/>
    <w:rsid w:val="00D505B6"/>
    <w:rsid w:val="00D524AC"/>
    <w:rsid w:val="00D5484F"/>
    <w:rsid w:val="00D56A56"/>
    <w:rsid w:val="00D60620"/>
    <w:rsid w:val="00D61760"/>
    <w:rsid w:val="00D65216"/>
    <w:rsid w:val="00D71EB5"/>
    <w:rsid w:val="00D767B6"/>
    <w:rsid w:val="00D80684"/>
    <w:rsid w:val="00D83B7F"/>
    <w:rsid w:val="00D85DF4"/>
    <w:rsid w:val="00D86A93"/>
    <w:rsid w:val="00D9121C"/>
    <w:rsid w:val="00D9133D"/>
    <w:rsid w:val="00D92162"/>
    <w:rsid w:val="00D9358A"/>
    <w:rsid w:val="00D93B7C"/>
    <w:rsid w:val="00D95F22"/>
    <w:rsid w:val="00DA0335"/>
    <w:rsid w:val="00DA0E2C"/>
    <w:rsid w:val="00DA2990"/>
    <w:rsid w:val="00DA763E"/>
    <w:rsid w:val="00DA7B1C"/>
    <w:rsid w:val="00DB0731"/>
    <w:rsid w:val="00DB209E"/>
    <w:rsid w:val="00DB7D79"/>
    <w:rsid w:val="00DC0877"/>
    <w:rsid w:val="00DD7B58"/>
    <w:rsid w:val="00DE152D"/>
    <w:rsid w:val="00DF2BEE"/>
    <w:rsid w:val="00DF62C3"/>
    <w:rsid w:val="00DF661A"/>
    <w:rsid w:val="00DF664C"/>
    <w:rsid w:val="00E00077"/>
    <w:rsid w:val="00E05905"/>
    <w:rsid w:val="00E10279"/>
    <w:rsid w:val="00E106D1"/>
    <w:rsid w:val="00E124BB"/>
    <w:rsid w:val="00E14008"/>
    <w:rsid w:val="00E144CC"/>
    <w:rsid w:val="00E1695A"/>
    <w:rsid w:val="00E2098D"/>
    <w:rsid w:val="00E25804"/>
    <w:rsid w:val="00E32B71"/>
    <w:rsid w:val="00E36562"/>
    <w:rsid w:val="00E414BF"/>
    <w:rsid w:val="00E417FC"/>
    <w:rsid w:val="00E45DC1"/>
    <w:rsid w:val="00E46645"/>
    <w:rsid w:val="00E50AE0"/>
    <w:rsid w:val="00E53D48"/>
    <w:rsid w:val="00E53D69"/>
    <w:rsid w:val="00E550F9"/>
    <w:rsid w:val="00E56DA8"/>
    <w:rsid w:val="00E57319"/>
    <w:rsid w:val="00E62ED5"/>
    <w:rsid w:val="00E6776B"/>
    <w:rsid w:val="00E71DC0"/>
    <w:rsid w:val="00E770B0"/>
    <w:rsid w:val="00E77C0B"/>
    <w:rsid w:val="00E83DD0"/>
    <w:rsid w:val="00E8539A"/>
    <w:rsid w:val="00E864ED"/>
    <w:rsid w:val="00E90E40"/>
    <w:rsid w:val="00E91367"/>
    <w:rsid w:val="00E95C7A"/>
    <w:rsid w:val="00E9688B"/>
    <w:rsid w:val="00EA08B9"/>
    <w:rsid w:val="00EA243C"/>
    <w:rsid w:val="00EA40D6"/>
    <w:rsid w:val="00EA7119"/>
    <w:rsid w:val="00EB1485"/>
    <w:rsid w:val="00EB1E62"/>
    <w:rsid w:val="00EB52A5"/>
    <w:rsid w:val="00EB531B"/>
    <w:rsid w:val="00EC2DBA"/>
    <w:rsid w:val="00ED1CA5"/>
    <w:rsid w:val="00ED4853"/>
    <w:rsid w:val="00ED53D3"/>
    <w:rsid w:val="00ED63EE"/>
    <w:rsid w:val="00EE054A"/>
    <w:rsid w:val="00EE3DA8"/>
    <w:rsid w:val="00EE51AC"/>
    <w:rsid w:val="00EE721D"/>
    <w:rsid w:val="00EF08E0"/>
    <w:rsid w:val="00EF1FDF"/>
    <w:rsid w:val="00EF2194"/>
    <w:rsid w:val="00EF26B8"/>
    <w:rsid w:val="00EF3596"/>
    <w:rsid w:val="00F000C2"/>
    <w:rsid w:val="00F0174B"/>
    <w:rsid w:val="00F03C09"/>
    <w:rsid w:val="00F053B2"/>
    <w:rsid w:val="00F07BB1"/>
    <w:rsid w:val="00F10490"/>
    <w:rsid w:val="00F10D17"/>
    <w:rsid w:val="00F167CB"/>
    <w:rsid w:val="00F17DC0"/>
    <w:rsid w:val="00F2044F"/>
    <w:rsid w:val="00F226A4"/>
    <w:rsid w:val="00F252C6"/>
    <w:rsid w:val="00F26D0D"/>
    <w:rsid w:val="00F311A6"/>
    <w:rsid w:val="00F329ED"/>
    <w:rsid w:val="00F351EE"/>
    <w:rsid w:val="00F35B9E"/>
    <w:rsid w:val="00F35FEF"/>
    <w:rsid w:val="00F36BD1"/>
    <w:rsid w:val="00F37A26"/>
    <w:rsid w:val="00F41D45"/>
    <w:rsid w:val="00F42DE1"/>
    <w:rsid w:val="00F461C2"/>
    <w:rsid w:val="00F508AB"/>
    <w:rsid w:val="00F51CBA"/>
    <w:rsid w:val="00F542A3"/>
    <w:rsid w:val="00F55823"/>
    <w:rsid w:val="00F55D68"/>
    <w:rsid w:val="00F5600F"/>
    <w:rsid w:val="00F60173"/>
    <w:rsid w:val="00F61997"/>
    <w:rsid w:val="00F62B64"/>
    <w:rsid w:val="00F6314A"/>
    <w:rsid w:val="00F64332"/>
    <w:rsid w:val="00F70260"/>
    <w:rsid w:val="00F711C1"/>
    <w:rsid w:val="00F80551"/>
    <w:rsid w:val="00F813C7"/>
    <w:rsid w:val="00F81AB0"/>
    <w:rsid w:val="00F83108"/>
    <w:rsid w:val="00F85AF9"/>
    <w:rsid w:val="00F92E14"/>
    <w:rsid w:val="00F92EA3"/>
    <w:rsid w:val="00F95867"/>
    <w:rsid w:val="00F95E25"/>
    <w:rsid w:val="00FA5B04"/>
    <w:rsid w:val="00FA6BCE"/>
    <w:rsid w:val="00FB2821"/>
    <w:rsid w:val="00FB319D"/>
    <w:rsid w:val="00FC3109"/>
    <w:rsid w:val="00FC49A1"/>
    <w:rsid w:val="00FC49A4"/>
    <w:rsid w:val="00FC640F"/>
    <w:rsid w:val="00FC64DF"/>
    <w:rsid w:val="00FC755A"/>
    <w:rsid w:val="00FC7D4C"/>
    <w:rsid w:val="00FC7ED0"/>
    <w:rsid w:val="00FD3B93"/>
    <w:rsid w:val="00FD3F38"/>
    <w:rsid w:val="00FD7E8F"/>
    <w:rsid w:val="00FD7EE2"/>
    <w:rsid w:val="00FE3CD1"/>
    <w:rsid w:val="00FE53CA"/>
    <w:rsid w:val="00FE777B"/>
    <w:rsid w:val="00FF6AEF"/>
    <w:rsid w:val="00FF6B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3FFB27B"/>
  <w15:docId w15:val="{07473224-B799-46B4-BCDC-1C5A37FEC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Yu Mincho" w:hAnsi="Calibri" w:cs="Times New Roman"/>
        <w:sz w:val="22"/>
        <w:szCs w:val="22"/>
        <w:lang w:val="en-GB" w:eastAsia="ja-JP" w:bidi="ar-SA"/>
      </w:rPr>
    </w:rPrDefault>
    <w:pPrDefault>
      <w:pPr>
        <w:autoSpaceDN w:val="0"/>
        <w:spacing w:after="160"/>
        <w:textAlignment w:val="baseline"/>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517DD"/>
    <w:pPr>
      <w:suppressAutoHyphens/>
      <w:spacing w:line="480" w:lineRule="auto"/>
    </w:pPr>
    <w:rPr>
      <w:rFonts w:ascii="Times New Roman" w:hAnsi="Times New Roman"/>
    </w:rPr>
  </w:style>
  <w:style w:type="paragraph" w:styleId="Heading1">
    <w:name w:val="heading 1"/>
    <w:basedOn w:val="Normal"/>
    <w:next w:val="Normal"/>
    <w:rsid w:val="00866166"/>
    <w:pPr>
      <w:outlineLvl w:val="0"/>
    </w:pPr>
    <w:rPr>
      <w:b/>
      <w:sz w:val="28"/>
      <w:szCs w:val="28"/>
    </w:rPr>
  </w:style>
  <w:style w:type="paragraph" w:styleId="Heading2">
    <w:name w:val="heading 2"/>
    <w:basedOn w:val="Normal"/>
    <w:next w:val="Normal"/>
    <w:rsid w:val="001B725D"/>
    <w:pPr>
      <w:outlineLvl w:val="1"/>
    </w:pPr>
    <w:rPr>
      <w:b/>
      <w:sz w:val="24"/>
    </w:rPr>
  </w:style>
  <w:style w:type="paragraph" w:styleId="Heading3">
    <w:name w:val="heading 3"/>
    <w:basedOn w:val="Normal"/>
    <w:next w:val="Normal"/>
    <w:pPr>
      <w:keepNext/>
      <w:keepLines/>
      <w:spacing w:before="40" w:after="0"/>
      <w:outlineLvl w:val="2"/>
    </w:pPr>
    <w:rPr>
      <w:rFonts w:ascii="Calibri Light" w:eastAsia="Yu Gothic Light" w:hAnsi="Calibri Light"/>
      <w:color w:val="1F3763"/>
      <w:sz w:val="24"/>
      <w:szCs w:val="24"/>
    </w:rPr>
  </w:style>
  <w:style w:type="paragraph" w:styleId="Heading4">
    <w:name w:val="heading 4"/>
    <w:basedOn w:val="Normal"/>
    <w:next w:val="Normal"/>
    <w:pPr>
      <w:keepNext/>
      <w:keepLines/>
      <w:spacing w:before="40" w:after="0"/>
      <w:outlineLvl w:val="3"/>
    </w:pPr>
    <w:rPr>
      <w:rFonts w:ascii="Calibri Light" w:eastAsia="Yu Gothic Light" w:hAnsi="Calibri Light"/>
      <w:i/>
      <w:iCs/>
      <w:color w:val="2F5496"/>
    </w:rPr>
  </w:style>
  <w:style w:type="paragraph" w:styleId="Heading5">
    <w:name w:val="heading 5"/>
    <w:basedOn w:val="Normal"/>
    <w:next w:val="Normal"/>
    <w:pPr>
      <w:keepNext/>
      <w:keepLines/>
      <w:numPr>
        <w:ilvl w:val="4"/>
        <w:numId w:val="1"/>
      </w:numPr>
      <w:suppressAutoHyphens w:val="0"/>
      <w:spacing w:before="40" w:after="0" w:line="360" w:lineRule="auto"/>
      <w:textAlignment w:val="auto"/>
      <w:outlineLvl w:val="4"/>
    </w:pPr>
    <w:rPr>
      <w:rFonts w:ascii="Calibri Light" w:eastAsia="Yu Gothic Light" w:hAnsi="Calibri Light"/>
      <w:color w:val="2F5496"/>
      <w:szCs w:val="24"/>
      <w:lang w:eastAsia="en-US"/>
    </w:rPr>
  </w:style>
  <w:style w:type="paragraph" w:styleId="Heading6">
    <w:name w:val="heading 6"/>
    <w:basedOn w:val="Normal"/>
    <w:next w:val="Normal"/>
    <w:pPr>
      <w:keepNext/>
      <w:keepLines/>
      <w:numPr>
        <w:ilvl w:val="5"/>
        <w:numId w:val="1"/>
      </w:numPr>
      <w:suppressAutoHyphens w:val="0"/>
      <w:spacing w:before="40" w:after="0" w:line="360" w:lineRule="auto"/>
      <w:textAlignment w:val="auto"/>
      <w:outlineLvl w:val="5"/>
    </w:pPr>
    <w:rPr>
      <w:rFonts w:ascii="Calibri Light" w:eastAsia="Yu Gothic Light" w:hAnsi="Calibri Light"/>
      <w:color w:val="1F3763"/>
      <w:szCs w:val="24"/>
      <w:lang w:eastAsia="en-US"/>
    </w:rPr>
  </w:style>
  <w:style w:type="paragraph" w:styleId="Heading7">
    <w:name w:val="heading 7"/>
    <w:basedOn w:val="Normal"/>
    <w:next w:val="Normal"/>
    <w:pPr>
      <w:keepNext/>
      <w:keepLines/>
      <w:numPr>
        <w:ilvl w:val="6"/>
        <w:numId w:val="1"/>
      </w:numPr>
      <w:suppressAutoHyphens w:val="0"/>
      <w:spacing w:before="40" w:after="0" w:line="360" w:lineRule="auto"/>
      <w:textAlignment w:val="auto"/>
      <w:outlineLvl w:val="6"/>
    </w:pPr>
    <w:rPr>
      <w:rFonts w:ascii="Calibri Light" w:eastAsia="Yu Gothic Light" w:hAnsi="Calibri Light"/>
      <w:i/>
      <w:iCs/>
      <w:color w:val="1F3763"/>
      <w:szCs w:val="24"/>
      <w:lang w:eastAsia="en-US"/>
    </w:rPr>
  </w:style>
  <w:style w:type="paragraph" w:styleId="Heading8">
    <w:name w:val="heading 8"/>
    <w:basedOn w:val="Normal"/>
    <w:next w:val="Normal"/>
    <w:pPr>
      <w:keepNext/>
      <w:keepLines/>
      <w:numPr>
        <w:ilvl w:val="7"/>
        <w:numId w:val="1"/>
      </w:numPr>
      <w:suppressAutoHyphens w:val="0"/>
      <w:spacing w:before="40" w:after="0" w:line="360" w:lineRule="auto"/>
      <w:textAlignment w:val="auto"/>
      <w:outlineLvl w:val="7"/>
    </w:pPr>
    <w:rPr>
      <w:rFonts w:ascii="Calibri Light" w:eastAsia="Yu Gothic Light" w:hAnsi="Calibri Light"/>
      <w:color w:val="272727"/>
      <w:sz w:val="21"/>
      <w:szCs w:val="21"/>
      <w:lang w:eastAsia="en-US"/>
    </w:rPr>
  </w:style>
  <w:style w:type="paragraph" w:styleId="Heading9">
    <w:name w:val="heading 9"/>
    <w:basedOn w:val="Normal"/>
    <w:next w:val="Normal"/>
    <w:pPr>
      <w:keepNext/>
      <w:keepLines/>
      <w:numPr>
        <w:ilvl w:val="8"/>
        <w:numId w:val="1"/>
      </w:numPr>
      <w:suppressAutoHyphens w:val="0"/>
      <w:spacing w:before="40" w:after="0" w:line="360" w:lineRule="auto"/>
      <w:textAlignment w:val="auto"/>
      <w:outlineLvl w:val="8"/>
    </w:pPr>
    <w:rPr>
      <w:rFonts w:ascii="Calibri Light" w:eastAsia="Yu Gothic Light" w:hAnsi="Calibri Light"/>
      <w:i/>
      <w:iCs/>
      <w:color w:val="272727"/>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8">
    <w:name w:val="WW_OutlineListStyle_8"/>
    <w:basedOn w:val="NoList"/>
    <w:pPr>
      <w:numPr>
        <w:numId w:val="1"/>
      </w:numPr>
    </w:pPr>
  </w:style>
  <w:style w:type="character" w:customStyle="1" w:styleId="Heading1Char">
    <w:name w:val="Heading 1 Char"/>
    <w:basedOn w:val="DefaultParagraphFont"/>
    <w:rPr>
      <w:rFonts w:ascii="Arial" w:eastAsia="Times New Roman" w:hAnsi="Arial" w:cs="Arial"/>
      <w:b/>
      <w:color w:val="333333"/>
      <w:sz w:val="28"/>
      <w:szCs w:val="24"/>
      <w:shd w:val="clear" w:color="auto" w:fill="FFFFFF"/>
    </w:rPr>
  </w:style>
  <w:style w:type="paragraph" w:customStyle="1" w:styleId="Coversheet">
    <w:name w:val="Coversheet"/>
    <w:basedOn w:val="Normal"/>
    <w:pPr>
      <w:spacing w:before="120" w:after="120" w:line="360" w:lineRule="auto"/>
      <w:jc w:val="center"/>
    </w:pPr>
    <w:rPr>
      <w:rFonts w:ascii="Arial" w:eastAsia="MS Mincho" w:hAnsi="Arial" w:cs="Calibri"/>
      <w:sz w:val="44"/>
      <w:szCs w:val="24"/>
      <w:lang w:eastAsia="en-US"/>
    </w:rPr>
  </w:style>
  <w:style w:type="character" w:customStyle="1" w:styleId="CoversheetChar">
    <w:name w:val="Coversheet Char"/>
    <w:basedOn w:val="DefaultParagraphFont"/>
    <w:rPr>
      <w:rFonts w:ascii="Arial" w:eastAsia="MS Mincho" w:hAnsi="Arial" w:cs="Calibri"/>
      <w:sz w:val="44"/>
      <w:szCs w:val="24"/>
      <w:lang w:eastAsia="en-US"/>
    </w:rPr>
  </w:style>
  <w:style w:type="paragraph" w:styleId="NoSpacing">
    <w:name w:val="No Spacing"/>
    <w:pPr>
      <w:suppressAutoHyphens/>
      <w:spacing w:after="0"/>
    </w:pPr>
    <w:rPr>
      <w:rFonts w:ascii="Arial" w:eastAsia="MS Mincho" w:hAnsi="Arial" w:cs="Calibri"/>
      <w:szCs w:val="24"/>
      <w:lang w:eastAsia="en-US"/>
    </w:rPr>
  </w:style>
  <w:style w:type="character" w:customStyle="1" w:styleId="NoSpacingChar">
    <w:name w:val="No Spacing Char"/>
    <w:basedOn w:val="DefaultParagraphFont"/>
    <w:rPr>
      <w:rFonts w:ascii="Arial" w:eastAsia="MS Mincho" w:hAnsi="Arial" w:cs="Calibri"/>
      <w:szCs w:val="24"/>
      <w:lang w:eastAsia="en-US"/>
    </w:rPr>
  </w:style>
  <w:style w:type="character" w:styleId="LineNumber">
    <w:name w:val="line number"/>
    <w:basedOn w:val="DefaultParagraphFont"/>
  </w:style>
  <w:style w:type="paragraph" w:styleId="ListParagraph">
    <w:name w:val="List Paragraph"/>
    <w:basedOn w:val="Normal"/>
    <w:pPr>
      <w:ind w:left="720"/>
    </w:pPr>
  </w:style>
  <w:style w:type="character" w:customStyle="1" w:styleId="Heading2Char">
    <w:name w:val="Heading 2 Char"/>
    <w:basedOn w:val="DefaultParagraphFont"/>
    <w:rPr>
      <w:rFonts w:ascii="Calibri Light" w:eastAsia="Yu Gothic Light" w:hAnsi="Calibri Light" w:cs="Times New Roman"/>
      <w:color w:val="2F5496"/>
      <w:sz w:val="26"/>
      <w:szCs w:val="26"/>
    </w:rPr>
  </w:style>
  <w:style w:type="character" w:styleId="CommentReference">
    <w:name w:val="annotation reference"/>
    <w:basedOn w:val="DefaultParagraphFont"/>
    <w:rPr>
      <w:sz w:val="16"/>
      <w:szCs w:val="16"/>
    </w:rPr>
  </w:style>
  <w:style w:type="paragraph" w:styleId="CommentText">
    <w:name w:val="annotation text"/>
    <w:basedOn w:val="Normal"/>
    <w:pPr>
      <w:spacing w:line="240" w:lineRule="auto"/>
    </w:pPr>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BalloonText">
    <w:name w:val="Balloon Text"/>
    <w:basedOn w:val="Normal"/>
    <w:pPr>
      <w:spacing w:after="0" w:line="240" w:lineRule="auto"/>
    </w:pPr>
    <w:rPr>
      <w:rFonts w:ascii="Segoe UI" w:hAnsi="Segoe UI" w:cs="Segoe UI"/>
      <w:sz w:val="18"/>
      <w:szCs w:val="18"/>
    </w:rPr>
  </w:style>
  <w:style w:type="character" w:customStyle="1" w:styleId="BalloonTextChar">
    <w:name w:val="Balloon Text Char"/>
    <w:basedOn w:val="DefaultParagraphFont"/>
    <w:rPr>
      <w:rFonts w:ascii="Segoe UI" w:hAnsi="Segoe UI" w:cs="Segoe UI"/>
      <w:sz w:val="18"/>
      <w:szCs w:val="18"/>
    </w:rPr>
  </w:style>
  <w:style w:type="character" w:customStyle="1" w:styleId="Heading3Char">
    <w:name w:val="Heading 3 Char"/>
    <w:basedOn w:val="DefaultParagraphFont"/>
    <w:rPr>
      <w:rFonts w:ascii="Calibri Light" w:eastAsia="Yu Gothic Light" w:hAnsi="Calibri Light" w:cs="Times New Roman"/>
      <w:color w:val="1F3763"/>
      <w:sz w:val="24"/>
      <w:szCs w:val="24"/>
    </w:rPr>
  </w:style>
  <w:style w:type="character" w:customStyle="1" w:styleId="Heading4Char">
    <w:name w:val="Heading 4 Char"/>
    <w:basedOn w:val="DefaultParagraphFont"/>
    <w:rPr>
      <w:rFonts w:ascii="Calibri Light" w:eastAsia="Yu Gothic Light" w:hAnsi="Calibri Light" w:cs="Times New Roman"/>
      <w:i/>
      <w:iCs/>
      <w:color w:val="2F5496"/>
    </w:rPr>
  </w:style>
  <w:style w:type="paragraph" w:styleId="Subtitle">
    <w:name w:val="Subtitle"/>
    <w:basedOn w:val="Normal"/>
    <w:next w:val="Normal"/>
    <w:rPr>
      <w:color w:val="5A5A5A"/>
      <w:spacing w:val="15"/>
    </w:rPr>
  </w:style>
  <w:style w:type="character" w:customStyle="1" w:styleId="SubtitleChar">
    <w:name w:val="Subtitle Char"/>
    <w:basedOn w:val="DefaultParagraphFont"/>
    <w:rPr>
      <w:rFonts w:ascii="Calibri" w:eastAsia="Yu Mincho" w:hAnsi="Calibri" w:cs="Times New Roman"/>
      <w:color w:val="5A5A5A"/>
      <w:spacing w:val="15"/>
    </w:rPr>
  </w:style>
  <w:style w:type="paragraph" w:styleId="Title">
    <w:name w:val="Title"/>
    <w:basedOn w:val="Heading1"/>
    <w:next w:val="Normal"/>
  </w:style>
  <w:style w:type="character" w:customStyle="1" w:styleId="TitleChar">
    <w:name w:val="Title Char"/>
    <w:basedOn w:val="DefaultParagraphFont"/>
    <w:rPr>
      <w:rFonts w:ascii="Arial" w:eastAsia="Times New Roman" w:hAnsi="Arial" w:cs="Arial"/>
      <w:b/>
      <w:color w:val="333333"/>
      <w:sz w:val="28"/>
      <w:szCs w:val="24"/>
      <w:shd w:val="clear" w:color="auto" w:fill="FFFFFF"/>
    </w:rPr>
  </w:style>
  <w:style w:type="character" w:customStyle="1" w:styleId="Heading5Char">
    <w:name w:val="Heading 5 Char"/>
    <w:basedOn w:val="DefaultParagraphFont"/>
    <w:rPr>
      <w:rFonts w:ascii="Calibri Light" w:eastAsia="Yu Gothic Light" w:hAnsi="Calibri Light" w:cs="Times New Roman"/>
      <w:color w:val="2F5496"/>
      <w:szCs w:val="24"/>
      <w:lang w:eastAsia="en-US"/>
    </w:rPr>
  </w:style>
  <w:style w:type="character" w:customStyle="1" w:styleId="Heading6Char">
    <w:name w:val="Heading 6 Char"/>
    <w:basedOn w:val="DefaultParagraphFont"/>
    <w:rPr>
      <w:rFonts w:ascii="Calibri Light" w:eastAsia="Yu Gothic Light" w:hAnsi="Calibri Light" w:cs="Times New Roman"/>
      <w:color w:val="1F3763"/>
      <w:szCs w:val="24"/>
      <w:lang w:eastAsia="en-US"/>
    </w:rPr>
  </w:style>
  <w:style w:type="character" w:customStyle="1" w:styleId="Heading7Char">
    <w:name w:val="Heading 7 Char"/>
    <w:basedOn w:val="DefaultParagraphFont"/>
    <w:rPr>
      <w:rFonts w:ascii="Calibri Light" w:eastAsia="Yu Gothic Light" w:hAnsi="Calibri Light" w:cs="Times New Roman"/>
      <w:i/>
      <w:iCs/>
      <w:color w:val="1F3763"/>
      <w:szCs w:val="24"/>
      <w:lang w:eastAsia="en-US"/>
    </w:rPr>
  </w:style>
  <w:style w:type="character" w:customStyle="1" w:styleId="Heading8Char">
    <w:name w:val="Heading 8 Char"/>
    <w:basedOn w:val="DefaultParagraphFont"/>
    <w:rPr>
      <w:rFonts w:ascii="Calibri Light" w:eastAsia="Yu Gothic Light" w:hAnsi="Calibri Light" w:cs="Times New Roman"/>
      <w:color w:val="272727"/>
      <w:sz w:val="21"/>
      <w:szCs w:val="21"/>
      <w:lang w:eastAsia="en-US"/>
    </w:rPr>
  </w:style>
  <w:style w:type="character" w:customStyle="1" w:styleId="Heading9Char">
    <w:name w:val="Heading 9 Char"/>
    <w:basedOn w:val="DefaultParagraphFont"/>
    <w:rPr>
      <w:rFonts w:ascii="Calibri Light" w:eastAsia="Yu Gothic Light" w:hAnsi="Calibri Light" w:cs="Times New Roman"/>
      <w:i/>
      <w:iCs/>
      <w:color w:val="272727"/>
      <w:sz w:val="21"/>
      <w:szCs w:val="21"/>
      <w:lang w:eastAsia="en-US"/>
    </w:rPr>
  </w:style>
  <w:style w:type="paragraph" w:styleId="Header">
    <w:name w:val="header"/>
    <w:basedOn w:val="Normal"/>
    <w:pPr>
      <w:tabs>
        <w:tab w:val="center" w:pos="4513"/>
        <w:tab w:val="right" w:pos="9026"/>
      </w:tabs>
      <w:suppressAutoHyphens w:val="0"/>
      <w:spacing w:after="0" w:line="240" w:lineRule="auto"/>
      <w:textAlignment w:val="auto"/>
    </w:pPr>
    <w:rPr>
      <w:rFonts w:ascii="Arial" w:eastAsia="MS Mincho" w:hAnsi="Arial" w:cs="Calibri"/>
      <w:szCs w:val="24"/>
      <w:lang w:eastAsia="en-US"/>
    </w:rPr>
  </w:style>
  <w:style w:type="character" w:customStyle="1" w:styleId="HeaderChar">
    <w:name w:val="Header Char"/>
    <w:basedOn w:val="DefaultParagraphFont"/>
    <w:rPr>
      <w:rFonts w:ascii="Arial" w:eastAsia="MS Mincho" w:hAnsi="Arial" w:cs="Calibri"/>
      <w:szCs w:val="24"/>
      <w:lang w:eastAsia="en-US"/>
    </w:rPr>
  </w:style>
  <w:style w:type="paragraph" w:styleId="Footer">
    <w:name w:val="footer"/>
    <w:basedOn w:val="Normal"/>
    <w:uiPriority w:val="99"/>
    <w:pPr>
      <w:tabs>
        <w:tab w:val="center" w:pos="4513"/>
        <w:tab w:val="right" w:pos="9026"/>
      </w:tabs>
      <w:suppressAutoHyphens w:val="0"/>
      <w:spacing w:after="0" w:line="240" w:lineRule="auto"/>
      <w:textAlignment w:val="auto"/>
    </w:pPr>
    <w:rPr>
      <w:rFonts w:ascii="Arial" w:eastAsia="MS Mincho" w:hAnsi="Arial" w:cs="Calibri"/>
      <w:szCs w:val="24"/>
      <w:lang w:eastAsia="en-US"/>
    </w:rPr>
  </w:style>
  <w:style w:type="character" w:customStyle="1" w:styleId="FooterChar">
    <w:name w:val="Footer Char"/>
    <w:basedOn w:val="DefaultParagraphFont"/>
    <w:uiPriority w:val="99"/>
    <w:rPr>
      <w:rFonts w:ascii="Arial" w:eastAsia="MS Mincho" w:hAnsi="Arial" w:cs="Calibri"/>
      <w:szCs w:val="24"/>
      <w:lang w:eastAsia="en-US"/>
    </w:rPr>
  </w:style>
  <w:style w:type="paragraph" w:styleId="TOCHeading">
    <w:name w:val="TOC Heading"/>
    <w:basedOn w:val="Heading1"/>
    <w:next w:val="Normal"/>
    <w:pPr>
      <w:keepNext/>
      <w:keepLines/>
      <w:suppressAutoHyphens w:val="0"/>
      <w:spacing w:after="240"/>
      <w:textAlignment w:val="auto"/>
    </w:pPr>
    <w:rPr>
      <w:rFonts w:ascii="Calibri Light" w:eastAsia="Yu Gothic Light" w:hAnsi="Calibri Light"/>
      <w:b w:val="0"/>
      <w:color w:val="2F5496"/>
      <w:sz w:val="32"/>
      <w:szCs w:val="32"/>
      <w:lang w:val="en-US" w:eastAsia="en-US"/>
    </w:rPr>
  </w:style>
  <w:style w:type="paragraph" w:styleId="TOC1">
    <w:name w:val="toc 1"/>
    <w:basedOn w:val="Normal"/>
    <w:next w:val="Normal"/>
    <w:autoRedefine/>
    <w:pPr>
      <w:suppressAutoHyphens w:val="0"/>
      <w:spacing w:after="100" w:line="360" w:lineRule="auto"/>
      <w:textAlignment w:val="auto"/>
    </w:pPr>
    <w:rPr>
      <w:rFonts w:ascii="Arial" w:eastAsia="MS Mincho" w:hAnsi="Arial" w:cs="Calibri"/>
      <w:szCs w:val="24"/>
      <w:lang w:eastAsia="en-US"/>
    </w:rPr>
  </w:style>
  <w:style w:type="paragraph" w:styleId="TOC2">
    <w:name w:val="toc 2"/>
    <w:basedOn w:val="Normal"/>
    <w:next w:val="Normal"/>
    <w:autoRedefine/>
    <w:pPr>
      <w:suppressAutoHyphens w:val="0"/>
      <w:spacing w:after="100" w:line="360" w:lineRule="auto"/>
      <w:ind w:left="220"/>
      <w:textAlignment w:val="auto"/>
    </w:pPr>
    <w:rPr>
      <w:rFonts w:ascii="Arial" w:eastAsia="MS Mincho" w:hAnsi="Arial" w:cs="Calibri"/>
      <w:szCs w:val="24"/>
      <w:lang w:eastAsia="en-US"/>
    </w:rPr>
  </w:style>
  <w:style w:type="paragraph" w:styleId="TOC3">
    <w:name w:val="toc 3"/>
    <w:basedOn w:val="Normal"/>
    <w:next w:val="Normal"/>
    <w:autoRedefine/>
    <w:pPr>
      <w:suppressAutoHyphens w:val="0"/>
      <w:spacing w:after="100" w:line="360" w:lineRule="auto"/>
      <w:ind w:left="440"/>
      <w:textAlignment w:val="auto"/>
    </w:pPr>
    <w:rPr>
      <w:rFonts w:ascii="Arial" w:eastAsia="MS Mincho" w:hAnsi="Arial" w:cs="Calibri"/>
      <w:szCs w:val="24"/>
      <w:lang w:eastAsia="en-US"/>
    </w:rPr>
  </w:style>
  <w:style w:type="character" w:styleId="Hyperlink">
    <w:name w:val="Hyperlink"/>
    <w:basedOn w:val="DefaultParagraphFont"/>
    <w:rPr>
      <w:color w:val="0563C1"/>
      <w:u w:val="single"/>
    </w:rPr>
  </w:style>
  <w:style w:type="paragraph" w:styleId="Quote">
    <w:name w:val="Quote"/>
    <w:basedOn w:val="Normal"/>
    <w:next w:val="Normal"/>
    <w:pPr>
      <w:suppressAutoHyphens w:val="0"/>
      <w:spacing w:after="240" w:line="276" w:lineRule="auto"/>
      <w:ind w:left="1134" w:right="1134"/>
      <w:textAlignment w:val="auto"/>
    </w:pPr>
    <w:rPr>
      <w:rFonts w:ascii="Arial" w:eastAsia="MS Mincho" w:hAnsi="Arial" w:cs="Calibri"/>
      <w:szCs w:val="24"/>
      <w:lang w:eastAsia="en-US"/>
    </w:rPr>
  </w:style>
  <w:style w:type="character" w:customStyle="1" w:styleId="QuoteChar">
    <w:name w:val="Quote Char"/>
    <w:basedOn w:val="DefaultParagraphFont"/>
    <w:rPr>
      <w:rFonts w:ascii="Arial" w:eastAsia="MS Mincho" w:hAnsi="Arial" w:cs="Calibri"/>
      <w:szCs w:val="24"/>
      <w:lang w:eastAsia="en-US"/>
    </w:rPr>
  </w:style>
  <w:style w:type="paragraph" w:customStyle="1" w:styleId="Tabletext">
    <w:name w:val="Table text"/>
    <w:basedOn w:val="Normal"/>
    <w:pPr>
      <w:suppressAutoHyphens w:val="0"/>
      <w:spacing w:after="0" w:line="360" w:lineRule="auto"/>
      <w:jc w:val="center"/>
      <w:textAlignment w:val="auto"/>
    </w:pPr>
    <w:rPr>
      <w:rFonts w:ascii="Arial" w:eastAsia="MS Mincho" w:hAnsi="Arial" w:cs="Calibri"/>
      <w:b/>
      <w:bCs/>
      <w:sz w:val="18"/>
      <w:szCs w:val="18"/>
      <w:lang w:eastAsia="en-US"/>
    </w:rPr>
  </w:style>
  <w:style w:type="paragraph" w:styleId="Caption">
    <w:name w:val="caption"/>
    <w:basedOn w:val="Normal"/>
    <w:next w:val="Normal"/>
    <w:rsid w:val="001B725D"/>
    <w:rPr>
      <w:b/>
    </w:rPr>
  </w:style>
  <w:style w:type="character" w:customStyle="1" w:styleId="TabletextChar">
    <w:name w:val="Table text Char"/>
    <w:basedOn w:val="DefaultParagraphFont"/>
    <w:rPr>
      <w:rFonts w:ascii="Arial" w:eastAsia="MS Mincho" w:hAnsi="Arial" w:cs="Calibri"/>
      <w:b/>
      <w:bCs/>
      <w:sz w:val="18"/>
      <w:szCs w:val="18"/>
      <w:lang w:eastAsia="en-US"/>
    </w:rPr>
  </w:style>
  <w:style w:type="paragraph" w:styleId="TableofFigures">
    <w:name w:val="table of figures"/>
    <w:basedOn w:val="Normal"/>
    <w:next w:val="Normal"/>
    <w:pPr>
      <w:suppressAutoHyphens w:val="0"/>
      <w:spacing w:after="0" w:line="360" w:lineRule="auto"/>
      <w:textAlignment w:val="auto"/>
    </w:pPr>
    <w:rPr>
      <w:rFonts w:ascii="Arial" w:eastAsia="MS Mincho" w:hAnsi="Arial" w:cs="Calibri"/>
      <w:szCs w:val="24"/>
      <w:lang w:eastAsia="en-US"/>
    </w:rPr>
  </w:style>
  <w:style w:type="paragraph" w:customStyle="1" w:styleId="EndNoteBibliographyTitle">
    <w:name w:val="EndNote Bibliography Title"/>
    <w:basedOn w:val="Normal"/>
    <w:pPr>
      <w:suppressAutoHyphens w:val="0"/>
      <w:spacing w:after="0" w:line="360" w:lineRule="auto"/>
      <w:jc w:val="center"/>
      <w:textAlignment w:val="auto"/>
    </w:pPr>
    <w:rPr>
      <w:rFonts w:ascii="Calibri" w:eastAsia="MS Mincho" w:hAnsi="Calibri" w:cs="Calibri"/>
      <w:szCs w:val="24"/>
      <w:lang w:val="en-US" w:eastAsia="en-US"/>
    </w:rPr>
  </w:style>
  <w:style w:type="character" w:customStyle="1" w:styleId="EndNoteBibliographyTitleChar">
    <w:name w:val="EndNote Bibliography Title Char"/>
    <w:basedOn w:val="CoversheetChar"/>
    <w:rPr>
      <w:rFonts w:ascii="Arial" w:eastAsia="MS Mincho" w:hAnsi="Arial" w:cs="Arial"/>
      <w:sz w:val="44"/>
      <w:szCs w:val="24"/>
      <w:lang w:val="en-US" w:eastAsia="en-US"/>
    </w:rPr>
  </w:style>
  <w:style w:type="paragraph" w:customStyle="1" w:styleId="EndNoteBibliography">
    <w:name w:val="EndNote Bibliography"/>
    <w:basedOn w:val="Normal"/>
    <w:pPr>
      <w:suppressAutoHyphens w:val="0"/>
      <w:spacing w:after="240" w:line="240" w:lineRule="auto"/>
      <w:textAlignment w:val="auto"/>
    </w:pPr>
    <w:rPr>
      <w:rFonts w:ascii="Calibri" w:eastAsia="MS Mincho" w:hAnsi="Calibri" w:cs="Calibri"/>
      <w:szCs w:val="24"/>
      <w:lang w:val="en-US" w:eastAsia="en-US"/>
    </w:rPr>
  </w:style>
  <w:style w:type="character" w:customStyle="1" w:styleId="EndNoteBibliographyChar">
    <w:name w:val="EndNote Bibliography Char"/>
    <w:basedOn w:val="CoversheetChar"/>
    <w:rPr>
      <w:rFonts w:ascii="Arial" w:eastAsia="MS Mincho" w:hAnsi="Arial" w:cs="Arial"/>
      <w:sz w:val="44"/>
      <w:szCs w:val="24"/>
      <w:lang w:val="en-US" w:eastAsia="en-US"/>
    </w:rPr>
  </w:style>
  <w:style w:type="paragraph" w:styleId="NormalWeb">
    <w:name w:val="Normal (Web)"/>
    <w:basedOn w:val="Normal"/>
    <w:uiPriority w:val="99"/>
    <w:pPr>
      <w:suppressAutoHyphens w:val="0"/>
      <w:spacing w:before="100" w:after="100" w:line="240" w:lineRule="auto"/>
      <w:textAlignment w:val="auto"/>
    </w:pPr>
    <w:rPr>
      <w:sz w:val="24"/>
      <w:szCs w:val="24"/>
    </w:rPr>
  </w:style>
  <w:style w:type="paragraph" w:styleId="Date">
    <w:name w:val="Date"/>
    <w:basedOn w:val="Normal"/>
    <w:next w:val="Normal"/>
    <w:pPr>
      <w:suppressAutoHyphens w:val="0"/>
      <w:spacing w:after="240" w:line="360" w:lineRule="auto"/>
      <w:textAlignment w:val="auto"/>
    </w:pPr>
    <w:rPr>
      <w:rFonts w:ascii="Arial" w:eastAsia="MS Mincho" w:hAnsi="Arial" w:cs="Calibri"/>
      <w:szCs w:val="24"/>
      <w:lang w:eastAsia="en-US"/>
    </w:rPr>
  </w:style>
  <w:style w:type="character" w:customStyle="1" w:styleId="DateChar">
    <w:name w:val="Date Char"/>
    <w:basedOn w:val="DefaultParagraphFont"/>
    <w:rPr>
      <w:rFonts w:ascii="Arial" w:eastAsia="MS Mincho" w:hAnsi="Arial" w:cs="Calibri"/>
      <w:szCs w:val="24"/>
      <w:lang w:eastAsia="en-US"/>
    </w:rPr>
  </w:style>
  <w:style w:type="paragraph" w:styleId="Revision">
    <w:name w:val="Revision"/>
    <w:pPr>
      <w:spacing w:after="0"/>
      <w:textAlignment w:val="auto"/>
    </w:pPr>
  </w:style>
  <w:style w:type="character" w:customStyle="1" w:styleId="UnresolvedMention1">
    <w:name w:val="Unresolved Mention1"/>
    <w:basedOn w:val="DefaultParagraphFont"/>
    <w:rPr>
      <w:color w:val="808080"/>
      <w:shd w:val="clear" w:color="auto" w:fill="E6E6E6"/>
    </w:rPr>
  </w:style>
  <w:style w:type="numbering" w:customStyle="1" w:styleId="WWOutlineListStyle7">
    <w:name w:val="WW_OutlineListStyle_7"/>
    <w:basedOn w:val="NoList"/>
    <w:pPr>
      <w:numPr>
        <w:numId w:val="2"/>
      </w:numPr>
    </w:pPr>
  </w:style>
  <w:style w:type="numbering" w:customStyle="1" w:styleId="WWOutlineListStyle6">
    <w:name w:val="WW_OutlineListStyle_6"/>
    <w:basedOn w:val="NoList"/>
    <w:pPr>
      <w:numPr>
        <w:numId w:val="3"/>
      </w:numPr>
    </w:pPr>
  </w:style>
  <w:style w:type="numbering" w:customStyle="1" w:styleId="WWOutlineListStyle5">
    <w:name w:val="WW_OutlineListStyle_5"/>
    <w:basedOn w:val="NoList"/>
    <w:pPr>
      <w:numPr>
        <w:numId w:val="4"/>
      </w:numPr>
    </w:pPr>
  </w:style>
  <w:style w:type="numbering" w:customStyle="1" w:styleId="WWOutlineListStyle4">
    <w:name w:val="WW_OutlineListStyle_4"/>
    <w:basedOn w:val="NoList"/>
    <w:pPr>
      <w:numPr>
        <w:numId w:val="5"/>
      </w:numPr>
    </w:pPr>
  </w:style>
  <w:style w:type="numbering" w:customStyle="1" w:styleId="WWOutlineListStyle3">
    <w:name w:val="WW_OutlineListStyle_3"/>
    <w:basedOn w:val="NoList"/>
    <w:pPr>
      <w:numPr>
        <w:numId w:val="6"/>
      </w:numPr>
    </w:pPr>
  </w:style>
  <w:style w:type="numbering" w:customStyle="1" w:styleId="WWOutlineListStyle2">
    <w:name w:val="WW_OutlineListStyle_2"/>
    <w:basedOn w:val="NoList"/>
    <w:pPr>
      <w:numPr>
        <w:numId w:val="7"/>
      </w:numPr>
    </w:pPr>
  </w:style>
  <w:style w:type="numbering" w:customStyle="1" w:styleId="WWOutlineListStyle1">
    <w:name w:val="WW_OutlineListStyle_1"/>
    <w:basedOn w:val="NoList"/>
    <w:pPr>
      <w:numPr>
        <w:numId w:val="8"/>
      </w:numPr>
    </w:pPr>
  </w:style>
  <w:style w:type="numbering" w:customStyle="1" w:styleId="WWOutlineListStyle">
    <w:name w:val="WW_OutlineListStyle"/>
    <w:basedOn w:val="NoList"/>
    <w:pPr>
      <w:numPr>
        <w:numId w:val="9"/>
      </w:numPr>
    </w:pPr>
  </w:style>
  <w:style w:type="table" w:customStyle="1" w:styleId="PlainTable21">
    <w:name w:val="Plain Table 21"/>
    <w:basedOn w:val="TableNormal"/>
    <w:next w:val="PlainTable22"/>
    <w:uiPriority w:val="42"/>
    <w:rsid w:val="007609A5"/>
    <w:pPr>
      <w:autoSpaceDN/>
      <w:spacing w:after="0"/>
      <w:textAlignment w:val="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7609A5"/>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E77C0B"/>
    <w:pPr>
      <w:autoSpaceDE w:val="0"/>
      <w:adjustRightInd w:val="0"/>
      <w:spacing w:after="0"/>
      <w:textAlignment w:val="auto"/>
    </w:pPr>
    <w:rPr>
      <w:rFonts w:cs="Calibri"/>
      <w:color w:val="000000"/>
      <w:sz w:val="24"/>
      <w:szCs w:val="24"/>
    </w:rPr>
  </w:style>
  <w:style w:type="table" w:customStyle="1" w:styleId="PlainTable211">
    <w:name w:val="Plain Table 211"/>
    <w:basedOn w:val="TableNormal"/>
    <w:next w:val="PlainTable22"/>
    <w:uiPriority w:val="42"/>
    <w:rsid w:val="00CD1B69"/>
    <w:pPr>
      <w:autoSpaceDN/>
      <w:spacing w:after="0"/>
      <w:textAlignment w:val="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2">
    <w:name w:val="Unresolved Mention2"/>
    <w:basedOn w:val="DefaultParagraphFont"/>
    <w:uiPriority w:val="99"/>
    <w:semiHidden/>
    <w:unhideWhenUsed/>
    <w:rsid w:val="00B754FF"/>
    <w:rPr>
      <w:color w:val="808080"/>
      <w:shd w:val="clear" w:color="auto" w:fill="E6E6E6"/>
    </w:rPr>
  </w:style>
  <w:style w:type="character" w:styleId="UnresolvedMention">
    <w:name w:val="Unresolved Mention"/>
    <w:basedOn w:val="DefaultParagraphFont"/>
    <w:uiPriority w:val="99"/>
    <w:semiHidden/>
    <w:unhideWhenUsed/>
    <w:rsid w:val="00C15D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728810">
      <w:bodyDiv w:val="1"/>
      <w:marLeft w:val="0"/>
      <w:marRight w:val="0"/>
      <w:marTop w:val="0"/>
      <w:marBottom w:val="0"/>
      <w:divBdr>
        <w:top w:val="none" w:sz="0" w:space="0" w:color="auto"/>
        <w:left w:val="none" w:sz="0" w:space="0" w:color="auto"/>
        <w:bottom w:val="none" w:sz="0" w:space="0" w:color="auto"/>
        <w:right w:val="none" w:sz="0" w:space="0" w:color="auto"/>
      </w:divBdr>
    </w:div>
    <w:div w:id="18653651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rpc/TFGuideWHO.pdf" TargetMode="External"/><Relationship Id="rId13" Type="http://schemas.openxmlformats.org/officeDocument/2006/relationships/hyperlink" Target="http://apps.who.int/medicinedocs/documents/s23203en/s23203en.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urbin.co.uk/assets/code/pdf/17-1-2014-99-459.MedicalSupplyCatalogue.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ata.worldbank.org/indicator/PA.NUS.PP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iscambodia.org/public/fileupload/Annual_Statistic_Report_2011.pdf" TargetMode="External"/><Relationship Id="rId5" Type="http://schemas.openxmlformats.org/officeDocument/2006/relationships/webSettings" Target="webSettings.xml"/><Relationship Id="rId15" Type="http://schemas.openxmlformats.org/officeDocument/2006/relationships/hyperlink" Target="http://data.worldbank.org/indicator/FP.CPI.TOTL" TargetMode="External"/><Relationship Id="rId10" Type="http://schemas.openxmlformats.org/officeDocument/2006/relationships/hyperlink" Target="http://www.wpro.who.int/health_services/service_delivery_profile_cambodia.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pps.who.int/iris/bitstream/10665/137319/1/9789241507813_eng.pdf?ua=1" TargetMode="External"/><Relationship Id="rId14" Type="http://schemas.openxmlformats.org/officeDocument/2006/relationships/hyperlink" Target="http://www.who.int/choice/country/khm/cos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B9ADC-FC57-4C85-93B0-95F08EBD7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2794</Words>
  <Characters>72930</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 Saito</dc:creator>
  <dc:description/>
  <cp:lastModifiedBy>Stacy Murtagh</cp:lastModifiedBy>
  <cp:revision>2</cp:revision>
  <cp:lastPrinted>2018-10-12T12:17:00Z</cp:lastPrinted>
  <dcterms:created xsi:type="dcterms:W3CDTF">2018-11-27T13:07:00Z</dcterms:created>
  <dcterms:modified xsi:type="dcterms:W3CDTF">2018-11-27T13:07:00Z</dcterms:modified>
</cp:coreProperties>
</file>